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6BFD0B42" w:rsidR="00077492" w:rsidRDefault="00EC009C">
      <w:pPr>
        <w:spacing w:line="240" w:lineRule="auto"/>
        <w:jc w:val="center"/>
        <w:rPr>
          <w:rFonts w:ascii="Times New Roman" w:hAnsi="Times New Roman" w:cs="Times New Roman"/>
          <w:sz w:val="24"/>
        </w:rPr>
        <w:pPrChange w:id="0" w:author="Liu, Luyu" w:date="2020-07-20T23:14:00Z">
          <w:pPr>
            <w:spacing w:line="480" w:lineRule="auto"/>
            <w:jc w:val="center"/>
          </w:pPr>
        </w:pPrChange>
      </w:pPr>
      <w:r>
        <w:rPr>
          <w:rFonts w:ascii="Times New Roman" w:hAnsi="Times New Roman" w:cs="Times New Roman"/>
          <w:sz w:val="24"/>
        </w:rPr>
        <w:t>T</w:t>
      </w:r>
      <w:r w:rsidR="00077492" w:rsidRPr="00C52BD7">
        <w:rPr>
          <w:rFonts w:ascii="Times New Roman" w:hAnsi="Times New Roman" w:cs="Times New Roman"/>
          <w:sz w:val="24"/>
        </w:rPr>
        <w:t>he Impact</w:t>
      </w:r>
      <w:r w:rsidR="00077492">
        <w:rPr>
          <w:rFonts w:ascii="Times New Roman" w:hAnsi="Times New Roman" w:cs="Times New Roman"/>
          <w:sz w:val="24"/>
        </w:rPr>
        <w:t>s</w:t>
      </w:r>
      <w:r w:rsidR="00077492" w:rsidRPr="00C52BD7">
        <w:rPr>
          <w:rFonts w:ascii="Times New Roman" w:hAnsi="Times New Roman" w:cs="Times New Roman"/>
          <w:sz w:val="24"/>
        </w:rPr>
        <w:t xml:space="preserve"> of COVID-19 Pandemic on Public Transit Demand </w:t>
      </w:r>
      <w:r w:rsidR="00077492">
        <w:rPr>
          <w:rFonts w:ascii="Times New Roman" w:hAnsi="Times New Roman" w:cs="Times New Roman"/>
          <w:sz w:val="24"/>
        </w:rPr>
        <w:t xml:space="preserve">in </w:t>
      </w:r>
      <w:ins w:id="1" w:author="Miller, Harvey J." w:date="2020-08-04T09:40:00Z">
        <w:r w:rsidR="005F746B">
          <w:rPr>
            <w:rFonts w:ascii="Times New Roman" w:hAnsi="Times New Roman" w:cs="Times New Roman"/>
            <w:sz w:val="24"/>
          </w:rPr>
          <w:t xml:space="preserve">the </w:t>
        </w:r>
      </w:ins>
      <w:r w:rsidR="00077492">
        <w:rPr>
          <w:rFonts w:ascii="Times New Roman" w:hAnsi="Times New Roman" w:cs="Times New Roman"/>
          <w:sz w:val="24"/>
        </w:rPr>
        <w:t>U</w:t>
      </w:r>
      <w:ins w:id="2" w:author="Miller, Harvey J." w:date="2020-08-04T09:40:00Z">
        <w:r w:rsidR="005F746B">
          <w:rPr>
            <w:rFonts w:ascii="Times New Roman" w:hAnsi="Times New Roman" w:cs="Times New Roman"/>
            <w:sz w:val="24"/>
          </w:rPr>
          <w:t>nited States</w:t>
        </w:r>
      </w:ins>
      <w:del w:id="3" w:author="Miller, Harvey J." w:date="2020-08-04T09:40:00Z">
        <w:r w:rsidR="00077492" w:rsidDel="005F746B">
          <w:rPr>
            <w:rFonts w:ascii="Times New Roman" w:hAnsi="Times New Roman" w:cs="Times New Roman"/>
            <w:sz w:val="24"/>
          </w:rPr>
          <w:delText>S</w:delText>
        </w:r>
      </w:del>
    </w:p>
    <w:p w14:paraId="14429EA3" w14:textId="77777777" w:rsidR="00077492" w:rsidRPr="0091297A" w:rsidRDefault="00077492">
      <w:pPr>
        <w:spacing w:line="240" w:lineRule="auto"/>
        <w:jc w:val="center"/>
        <w:rPr>
          <w:rFonts w:ascii="Times New Roman" w:hAnsi="Times New Roman" w:cs="Times New Roman"/>
          <w:sz w:val="24"/>
          <w:vertAlign w:val="superscript"/>
        </w:rPr>
        <w:pPrChange w:id="4" w:author="Liu, Luyu" w:date="2020-07-20T23:14: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77777777" w:rsidR="00077492" w:rsidRDefault="00077492">
      <w:pPr>
        <w:spacing w:line="240" w:lineRule="auto"/>
        <w:jc w:val="center"/>
        <w:rPr>
          <w:rFonts w:ascii="Times New Roman" w:hAnsi="Times New Roman" w:cs="Times New Roman"/>
          <w:sz w:val="24"/>
        </w:rPr>
        <w:pPrChange w:id="5" w:author="Liu, Luyu" w:date="2020-07-20T23:14:00Z">
          <w:pPr>
            <w:spacing w:line="480" w:lineRule="auto"/>
            <w:jc w:val="center"/>
          </w:pPr>
        </w:pPrChange>
      </w:pPr>
    </w:p>
    <w:p w14:paraId="7409E1FA" w14:textId="77777777" w:rsidR="00077492" w:rsidRDefault="00077492">
      <w:pPr>
        <w:spacing w:line="240" w:lineRule="auto"/>
        <w:rPr>
          <w:rFonts w:ascii="Times New Roman" w:hAnsi="Times New Roman" w:cs="Times New Roman"/>
          <w:sz w:val="24"/>
        </w:rPr>
        <w:pPrChange w:id="6" w:author="Liu, Luyu" w:date="2020-07-20T23:14:00Z">
          <w:pPr>
            <w:spacing w:line="480" w:lineRule="auto"/>
          </w:pPr>
        </w:pPrChange>
      </w:pPr>
    </w:p>
    <w:p w14:paraId="3A2F2EDA" w14:textId="77777777" w:rsidR="00077492" w:rsidRDefault="00077492">
      <w:pPr>
        <w:spacing w:line="240" w:lineRule="auto"/>
        <w:rPr>
          <w:rFonts w:ascii="Times New Roman" w:hAnsi="Times New Roman" w:cs="Times New Roman"/>
          <w:sz w:val="24"/>
        </w:rPr>
        <w:pPrChange w:id="7" w:author="Liu, Luyu" w:date="2020-07-20T23:14: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3F2544ED" w14:textId="77777777" w:rsidR="00077492" w:rsidRDefault="00077492">
      <w:pPr>
        <w:spacing w:line="240" w:lineRule="auto"/>
        <w:rPr>
          <w:rFonts w:ascii="Times New Roman" w:hAnsi="Times New Roman" w:cs="Times New Roman"/>
          <w:sz w:val="24"/>
        </w:rPr>
        <w:pPrChange w:id="8" w:author="Liu, Luyu" w:date="2020-07-20T23:14: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13D208E0" w14:textId="77777777" w:rsidR="00077492" w:rsidRDefault="00077492">
      <w:pPr>
        <w:spacing w:line="240" w:lineRule="auto"/>
        <w:rPr>
          <w:rFonts w:ascii="Times New Roman" w:hAnsi="Times New Roman" w:cs="Times New Roman"/>
          <w:sz w:val="24"/>
        </w:rPr>
        <w:pPrChange w:id="9" w:author="Liu, Luyu" w:date="2020-07-20T23:14: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pPr>
        <w:spacing w:line="240" w:lineRule="auto"/>
        <w:rPr>
          <w:rFonts w:ascii="Times New Roman" w:hAnsi="Times New Roman" w:cs="Times New Roman"/>
          <w:sz w:val="24"/>
        </w:rPr>
        <w:pPrChange w:id="10" w:author="Liu, Luyu" w:date="2020-07-20T23:14:00Z">
          <w:pPr>
            <w:spacing w:line="480" w:lineRule="auto"/>
          </w:pPr>
        </w:pPrChange>
      </w:pPr>
    </w:p>
    <w:p w14:paraId="6FCAC58A" w14:textId="77777777" w:rsidR="00077492" w:rsidRDefault="00077492">
      <w:pPr>
        <w:spacing w:line="240" w:lineRule="auto"/>
        <w:rPr>
          <w:rFonts w:ascii="Times New Roman" w:hAnsi="Times New Roman" w:cs="Times New Roman"/>
          <w:sz w:val="24"/>
        </w:rPr>
        <w:pPrChange w:id="11" w:author="Liu, Luyu" w:date="2020-07-20T23:14: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77777777" w:rsidR="00077492" w:rsidRPr="0091297A" w:rsidRDefault="00077492">
      <w:pPr>
        <w:spacing w:line="240" w:lineRule="auto"/>
        <w:rPr>
          <w:rFonts w:ascii="Times New Roman" w:hAnsi="Times New Roman" w:cs="Times New Roman"/>
          <w:sz w:val="24"/>
        </w:rPr>
        <w:pPrChange w:id="12" w:author="Liu, Luyu" w:date="2020-07-20T23:14:00Z">
          <w:pPr>
            <w:spacing w:line="480" w:lineRule="auto"/>
          </w:pPr>
        </w:pPrChange>
      </w:pPr>
      <w:r>
        <w:rPr>
          <w:rFonts w:ascii="Times New Roman" w:hAnsi="Times New Roman" w:cs="Times New Roman"/>
          <w:sz w:val="24"/>
        </w:rPr>
        <w:t>E-mail: liu.6544@osu.edu</w:t>
      </w:r>
    </w:p>
    <w:p w14:paraId="6806B80F" w14:textId="77777777" w:rsidR="00077492" w:rsidRDefault="00077492">
      <w:pPr>
        <w:spacing w:line="240" w:lineRule="auto"/>
        <w:jc w:val="center"/>
        <w:rPr>
          <w:rFonts w:ascii="Times New Roman" w:hAnsi="Times New Roman" w:cs="Times New Roman"/>
          <w:sz w:val="24"/>
        </w:rPr>
        <w:pPrChange w:id="13" w:author="Liu, Luyu" w:date="2020-07-20T23:14:00Z">
          <w:pPr>
            <w:spacing w:line="480" w:lineRule="auto"/>
            <w:jc w:val="center"/>
          </w:pPr>
        </w:pPrChange>
      </w:pPr>
      <w:r>
        <w:rPr>
          <w:rFonts w:ascii="Times New Roman" w:hAnsi="Times New Roman" w:cs="Times New Roman"/>
          <w:sz w:val="24"/>
        </w:rPr>
        <w:br w:type="page"/>
      </w:r>
    </w:p>
    <w:p w14:paraId="05EF3BCE" w14:textId="77777777" w:rsidR="00456CA0" w:rsidRPr="00456CA0" w:rsidRDefault="00077492">
      <w:pPr>
        <w:pStyle w:val="Subtitle"/>
        <w:rPr>
          <w:ins w:id="14" w:author="Liu, Luyu" w:date="2020-08-02T21:13:00Z"/>
          <w:b w:val="0"/>
          <w:rPrChange w:id="15" w:author="Liu, Luyu" w:date="2020-08-02T21:13:00Z">
            <w:rPr>
              <w:ins w:id="16" w:author="Liu, Luyu" w:date="2020-08-02T21:13:00Z"/>
              <w:rFonts w:ascii="Times New Roman" w:hAnsi="Times New Roman" w:cs="Times New Roman"/>
              <w:b/>
              <w:sz w:val="24"/>
            </w:rPr>
          </w:rPrChange>
        </w:rPr>
        <w:pPrChange w:id="17" w:author="Liu, Luyu" w:date="2020-08-02T21:13:00Z">
          <w:pPr>
            <w:spacing w:line="480" w:lineRule="auto"/>
            <w:jc w:val="both"/>
          </w:pPr>
        </w:pPrChange>
      </w:pPr>
      <w:r w:rsidRPr="00456CA0">
        <w:rPr>
          <w:rPrChange w:id="18" w:author="Liu, Luyu" w:date="2020-08-02T21:13:00Z">
            <w:rPr>
              <w:b/>
              <w:sz w:val="24"/>
            </w:rPr>
          </w:rPrChange>
        </w:rPr>
        <w:lastRenderedPageBreak/>
        <w:t>Abstract</w:t>
      </w:r>
      <w:del w:id="19" w:author="Liu, Luyu" w:date="2020-08-02T21:13:00Z">
        <w:r w:rsidRPr="00456CA0" w:rsidDel="00456CA0">
          <w:rPr>
            <w:rPrChange w:id="20" w:author="Liu, Luyu" w:date="2020-08-02T21:13:00Z">
              <w:rPr>
                <w:b/>
                <w:sz w:val="24"/>
              </w:rPr>
            </w:rPrChange>
          </w:rPr>
          <w:delText xml:space="preserve">: </w:delText>
        </w:r>
      </w:del>
    </w:p>
    <w:p w14:paraId="64D01062" w14:textId="03458D13" w:rsidR="00077492" w:rsidRPr="000D3D9B" w:rsidRDefault="00077492">
      <w:pPr>
        <w:spacing w:line="240" w:lineRule="auto"/>
        <w:jc w:val="both"/>
        <w:rPr>
          <w:rFonts w:ascii="Times New Roman" w:hAnsi="Times New Roman" w:cs="Times New Roman"/>
          <w:b/>
          <w:sz w:val="24"/>
        </w:rPr>
        <w:pPrChange w:id="21" w:author="Liu, Luyu" w:date="2020-07-20T23:14:00Z">
          <w:pPr>
            <w:spacing w:line="480" w:lineRule="auto"/>
            <w:jc w:val="both"/>
          </w:pPr>
        </w:pPrChange>
      </w:pP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del w:id="22" w:author="Liu, Luyu" w:date="2020-07-29T17:09:00Z">
        <w:r w:rsidRPr="00351FFE" w:rsidDel="004756B0">
          <w:rPr>
            <w:rFonts w:ascii="Times New Roman" w:hAnsi="Times New Roman" w:cs="Times New Roman"/>
            <w:i/>
            <w:sz w:val="24"/>
          </w:rPr>
          <w:delText xml:space="preserve">floor </w:delText>
        </w:r>
      </w:del>
      <w:ins w:id="23"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del w:id="24" w:author="Liu, Luyu" w:date="2020-07-29T17:09:00Z">
        <w:r w:rsidDel="004756B0">
          <w:rPr>
            <w:rFonts w:ascii="Times New Roman" w:hAnsi="Times New Roman" w:cs="Times New Roman"/>
            <w:i/>
            <w:sz w:val="24"/>
          </w:rPr>
          <w:delText>floor</w:delText>
        </w:r>
        <w:r w:rsidRPr="00351FFE" w:rsidDel="004756B0">
          <w:rPr>
            <w:rFonts w:ascii="Times New Roman" w:hAnsi="Times New Roman" w:cs="Times New Roman"/>
            <w:i/>
            <w:sz w:val="24"/>
          </w:rPr>
          <w:delText xml:space="preserve"> </w:delText>
        </w:r>
      </w:del>
      <w:ins w:id="25"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w:t>
      </w:r>
      <w:ins w:id="26" w:author="Miller, Harvey J." w:date="2020-08-04T09:48:00Z">
        <w:r w:rsidR="005F746B">
          <w:rPr>
            <w:rFonts w:ascii="Times New Roman" w:hAnsi="Times New Roman" w:cs="Times New Roman"/>
            <w:sz w:val="24"/>
          </w:rPr>
          <w:t xml:space="preserve"> rate</w:t>
        </w:r>
      </w:ins>
      <w:r>
        <w:rPr>
          <w:rFonts w:ascii="Times New Roman" w:hAnsi="Times New Roman" w:cs="Times New Roman"/>
          <w:sz w:val="24"/>
        </w:rPr>
        <w:t xml:space="preserve"> </w:t>
      </w:r>
      <w:ins w:id="27" w:author="Miller, Harvey J." w:date="2020-08-04T09:48:00Z">
        <w:r w:rsidR="005F746B">
          <w:rPr>
            <w:rFonts w:ascii="Times New Roman" w:hAnsi="Times New Roman" w:cs="Times New Roman"/>
            <w:sz w:val="24"/>
          </w:rPr>
          <w:t>attenuated</w:t>
        </w:r>
      </w:ins>
      <w:del w:id="28" w:author="Miller, Harvey J." w:date="2020-08-04T09:48:00Z">
        <w:r w:rsidDel="005F746B">
          <w:rPr>
            <w:rFonts w:ascii="Times New Roman" w:hAnsi="Times New Roman" w:cs="Times New Roman"/>
            <w:sz w:val="24"/>
          </w:rPr>
          <w:delText>decreased</w:delText>
        </w:r>
      </w:del>
      <w:r>
        <w:rPr>
          <w:rFonts w:ascii="Times New Roman" w:hAnsi="Times New Roman" w:cs="Times New Roman"/>
          <w:sz w:val="24"/>
        </w:rPr>
        <w:t>.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w:t>
      </w:r>
      <w:ins w:id="29" w:author="Miller, Harvey J." w:date="2020-08-04T09:49:00Z">
        <w:r w:rsidR="005F746B">
          <w:rPr>
            <w:rFonts w:ascii="Times New Roman" w:hAnsi="Times New Roman" w:cs="Times New Roman"/>
            <w:sz w:val="24"/>
          </w:rPr>
          <w:t xml:space="preserve">higher </w:t>
        </w:r>
        <w:commentRangeStart w:id="30"/>
        <w:commentRangeStart w:id="31"/>
        <w:r w:rsidR="005F746B">
          <w:rPr>
            <w:rFonts w:ascii="Times New Roman" w:hAnsi="Times New Roman" w:cs="Times New Roman"/>
            <w:sz w:val="24"/>
          </w:rPr>
          <w:t>proportions</w:t>
        </w:r>
        <w:commentRangeEnd w:id="30"/>
        <w:r w:rsidR="005F746B">
          <w:rPr>
            <w:rStyle w:val="CommentReference"/>
          </w:rPr>
          <w:commentReference w:id="30"/>
        </w:r>
      </w:ins>
      <w:commentRangeEnd w:id="31"/>
      <w:r w:rsidR="001272E3">
        <w:rPr>
          <w:rStyle w:val="CommentReference"/>
        </w:rPr>
        <w:commentReference w:id="31"/>
      </w:r>
      <w:ins w:id="32" w:author="Miller, Harvey J." w:date="2020-08-04T09:49:00Z">
        <w:r w:rsidR="005F746B">
          <w:rPr>
            <w:rFonts w:ascii="Times New Roman" w:hAnsi="Times New Roman" w:cs="Times New Roman"/>
            <w:sz w:val="24"/>
          </w:rPr>
          <w:t xml:space="preserve"> of </w:t>
        </w:r>
      </w:ins>
      <w:del w:id="33" w:author="Miller, Harvey J." w:date="2020-08-04T09:49:00Z">
        <w:r w:rsidRPr="00FB6459" w:rsidDel="005F746B">
          <w:rPr>
            <w:rFonts w:ascii="Times New Roman" w:hAnsi="Times New Roman" w:cs="Times New Roman"/>
            <w:sz w:val="24"/>
          </w:rPr>
          <w:delText xml:space="preserve">more </w:delText>
        </w:r>
      </w:del>
      <w:r w:rsidRPr="00FB6459">
        <w:rPr>
          <w:rFonts w:ascii="Times New Roman" w:hAnsi="Times New Roman" w:cs="Times New Roman"/>
          <w:sz w:val="24"/>
        </w:rPr>
        <w:t>essential workers,</w:t>
      </w:r>
      <w:ins w:id="34" w:author="Miller, Harvey J." w:date="2020-08-04T09:50:00Z">
        <w:r w:rsidR="005F359C">
          <w:rPr>
            <w:rFonts w:ascii="Times New Roman" w:hAnsi="Times New Roman" w:cs="Times New Roman"/>
            <w:sz w:val="24"/>
          </w:rPr>
          <w:t xml:space="preserve"> </w:t>
        </w:r>
      </w:ins>
      <w:del w:id="35" w:author="Miller, Harvey J." w:date="2020-08-04T09:50:00Z">
        <w:r w:rsidRPr="00FB6459" w:rsidDel="005F359C">
          <w:rPr>
            <w:rFonts w:ascii="Times New Roman" w:hAnsi="Times New Roman" w:cs="Times New Roman"/>
            <w:sz w:val="24"/>
          </w:rPr>
          <w:delText xml:space="preserve"> </w:delText>
        </w:r>
        <w:r w:rsidDel="005F359C">
          <w:rPr>
            <w:rFonts w:ascii="Times New Roman" w:hAnsi="Times New Roman" w:cs="Times New Roman"/>
            <w:sz w:val="24"/>
          </w:rPr>
          <w:delText xml:space="preserve">a </w:delText>
        </w:r>
        <w:r w:rsidRPr="000D3D9B" w:rsidDel="005F359C">
          <w:rPr>
            <w:rFonts w:ascii="Times New Roman" w:hAnsi="Times New Roman" w:cs="Times New Roman"/>
            <w:sz w:val="24"/>
          </w:rPr>
          <w:delText xml:space="preserve">more </w:delText>
        </w:r>
      </w:del>
      <w:r w:rsidRPr="000D3D9B">
        <w:rPr>
          <w:rFonts w:ascii="Times New Roman" w:hAnsi="Times New Roman" w:cs="Times New Roman"/>
          <w:sz w:val="24"/>
        </w:rPr>
        <w:t>vulnerable population</w:t>
      </w:r>
      <w:ins w:id="36" w:author="Miller, Harvey J." w:date="2020-08-04T10:33:00Z">
        <w:r w:rsidR="001E3C34">
          <w:rPr>
            <w:rFonts w:ascii="Times New Roman" w:hAnsi="Times New Roman" w:cs="Times New Roman"/>
            <w:sz w:val="24"/>
          </w:rPr>
          <w:t>s</w:t>
        </w:r>
      </w:ins>
      <w:r>
        <w:rPr>
          <w:rFonts w:ascii="Times New Roman" w:hAnsi="Times New Roman" w:cs="Times New Roman"/>
          <w:sz w:val="24"/>
        </w:rPr>
        <w:t xml:space="preserve"> (African American, Hispanic, female, and people over 45 years old), and more 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w:t>
      </w:r>
      <w:del w:id="37" w:author="Miller, Harvey J." w:date="2020-08-04T10:34:00Z">
        <w:r w:rsidRPr="007D4AA6" w:rsidDel="001E3C34">
          <w:rPr>
            <w:rFonts w:ascii="Times New Roman" w:hAnsi="Times New Roman" w:cs="Times New Roman"/>
            <w:sz w:val="24"/>
          </w:rPr>
          <w:delText>dditionally, a</w:delText>
        </w:r>
      </w:del>
      <w:r w:rsidRPr="007D4AA6">
        <w:rPr>
          <w:rFonts w:ascii="Times New Roman" w:hAnsi="Times New Roman" w:cs="Times New Roman"/>
          <w:sz w:val="24"/>
        </w:rPr>
        <w:t>pproximately half of the agencies experienced their decline before the local spread of COVID-19 likely began</w:t>
      </w:r>
      <w:ins w:id="38" w:author="Miller, Harvey J." w:date="2020-08-04T09:51:00Z">
        <w:r w:rsidR="005F359C">
          <w:rPr>
            <w:rFonts w:ascii="Times New Roman" w:hAnsi="Times New Roman" w:cs="Times New Roman"/>
            <w:sz w:val="24"/>
          </w:rPr>
          <w:t xml:space="preserve">; </w:t>
        </w:r>
      </w:ins>
      <w:del w:id="39" w:author="Miller, Harvey J." w:date="2020-08-04T09:51:00Z">
        <w:r w:rsidDel="005F359C">
          <w:rPr>
            <w:rFonts w:ascii="Times New Roman" w:hAnsi="Times New Roman" w:cs="Times New Roman"/>
            <w:sz w:val="24"/>
          </w:rPr>
          <w:delText xml:space="preserve"> and </w:delText>
        </w:r>
      </w:del>
      <w:r>
        <w:rPr>
          <w:rFonts w:ascii="Times New Roman" w:hAnsi="Times New Roman" w:cs="Times New Roman"/>
          <w:sz w:val="24"/>
        </w:rPr>
        <w:t>most of the</w:t>
      </w:r>
      <w:ins w:id="40" w:author="Miller, Harvey J." w:date="2020-08-04T09:51:00Z">
        <w:r w:rsidR="005F359C">
          <w:rPr>
            <w:rFonts w:ascii="Times New Roman" w:hAnsi="Times New Roman" w:cs="Times New Roman"/>
            <w:sz w:val="24"/>
          </w:rPr>
          <w:t>se</w:t>
        </w:r>
      </w:ins>
      <w:del w:id="41" w:author="Miller, Harvey J." w:date="2020-08-04T09:51:00Z">
        <w:r w:rsidDel="005F359C">
          <w:rPr>
            <w:rFonts w:ascii="Times New Roman" w:hAnsi="Times New Roman" w:cs="Times New Roman"/>
            <w:sz w:val="24"/>
          </w:rPr>
          <w:delText>m</w:delText>
        </w:r>
      </w:del>
      <w:r>
        <w:rPr>
          <w:rFonts w:ascii="Times New Roman" w:hAnsi="Times New Roman" w:cs="Times New Roman"/>
          <w:sz w:val="24"/>
        </w:rPr>
        <w:t xml:space="preserve"> are </w:t>
      </w:r>
      <w:del w:id="42" w:author="Miller, Harvey J." w:date="2020-08-04T09:51:00Z">
        <w:r w:rsidDel="005F359C">
          <w:rPr>
            <w:rFonts w:ascii="Times New Roman" w:hAnsi="Times New Roman" w:cs="Times New Roman"/>
            <w:sz w:val="24"/>
          </w:rPr>
          <w:delText xml:space="preserve">concentrated </w:delText>
        </w:r>
      </w:del>
      <w:r>
        <w:rPr>
          <w:rFonts w:ascii="Times New Roman" w:hAnsi="Times New Roman" w:cs="Times New Roman"/>
          <w:sz w:val="24"/>
        </w:rPr>
        <w:t xml:space="preserve">in </w:t>
      </w:r>
      <w:ins w:id="43" w:author="Miller, Harvey J." w:date="2020-08-04T09:51:00Z">
        <w:r w:rsidR="005F359C">
          <w:rPr>
            <w:rFonts w:ascii="Times New Roman" w:hAnsi="Times New Roman" w:cs="Times New Roman"/>
            <w:sz w:val="24"/>
          </w:rPr>
          <w:t xml:space="preserve">the US </w:t>
        </w:r>
      </w:ins>
      <w:r>
        <w:rPr>
          <w:rFonts w:ascii="Times New Roman" w:hAnsi="Times New Roman" w:cs="Times New Roman"/>
          <w:sz w:val="24"/>
        </w:rPr>
        <w:t>Midwest</w:t>
      </w:r>
      <w:ins w:id="44" w:author="Miller, Harvey J." w:date="2020-08-04T09:51:00Z">
        <w:r w:rsidR="005F359C">
          <w:rPr>
            <w:rFonts w:ascii="Times New Roman" w:hAnsi="Times New Roman" w:cs="Times New Roman"/>
            <w:sz w:val="24"/>
          </w:rPr>
          <w:t xml:space="preserve">.  </w:t>
        </w:r>
      </w:ins>
      <w:del w:id="45" w:author="Miller, Harvey J." w:date="2020-08-04T09:51:00Z">
        <w:r w:rsidDel="005F359C">
          <w:rPr>
            <w:rFonts w:ascii="Times New Roman" w:hAnsi="Times New Roman" w:cs="Times New Roman"/>
            <w:sz w:val="24"/>
          </w:rPr>
          <w:delText xml:space="preserve">; </w:delText>
        </w:r>
      </w:del>
      <w:proofErr w:type="gramStart"/>
      <w:ins w:id="46" w:author="Miller, Harvey J." w:date="2020-08-04T10:35:00Z">
        <w:r w:rsidR="001E3C34">
          <w:rPr>
            <w:rFonts w:ascii="Times New Roman" w:hAnsi="Times New Roman" w:cs="Times New Roman"/>
            <w:sz w:val="24"/>
          </w:rPr>
          <w:t>A</w:t>
        </w:r>
      </w:ins>
      <w:proofErr w:type="gramEnd"/>
      <w:del w:id="47" w:author="Miller, Harvey J." w:date="2020-08-04T09:51:00Z">
        <w:r w:rsidDel="005F359C">
          <w:rPr>
            <w:rFonts w:ascii="Times New Roman" w:hAnsi="Times New Roman" w:cs="Times New Roman"/>
            <w:sz w:val="24"/>
          </w:rPr>
          <w:delText>h</w:delText>
        </w:r>
      </w:del>
      <w:del w:id="48" w:author="Miller, Harvey J." w:date="2020-08-04T10:34:00Z">
        <w:r w:rsidDel="001E3C34">
          <w:rPr>
            <w:rFonts w:ascii="Times New Roman" w:hAnsi="Times New Roman" w:cs="Times New Roman"/>
            <w:sz w:val="24"/>
          </w:rPr>
          <w:delText>owever, a</w:delText>
        </w:r>
      </w:del>
      <w:r>
        <w:rPr>
          <w:rFonts w:ascii="Times New Roman" w:hAnsi="Times New Roman" w:cs="Times New Roman"/>
          <w:sz w:val="24"/>
        </w:rPr>
        <w:t>lmost no transit systems finished the</w:t>
      </w:r>
      <w:ins w:id="49" w:author="Miller, Harvey J." w:date="2020-08-04T09:52:00Z">
        <w:r w:rsidR="005F359C">
          <w:rPr>
            <w:rFonts w:ascii="Times New Roman" w:hAnsi="Times New Roman" w:cs="Times New Roman"/>
            <w:sz w:val="24"/>
          </w:rPr>
          <w:t>ir</w:t>
        </w:r>
      </w:ins>
      <w:r>
        <w:rPr>
          <w:rFonts w:ascii="Times New Roman" w:hAnsi="Times New Roman" w:cs="Times New Roman"/>
          <w:sz w:val="24"/>
        </w:rPr>
        <w:t xml:space="preserve"> decline </w:t>
      </w:r>
      <w:ins w:id="50" w:author="Miller, Harvey J." w:date="2020-08-04T09:52:00Z">
        <w:r w:rsidR="005F359C">
          <w:rPr>
            <w:rFonts w:ascii="Times New Roman" w:hAnsi="Times New Roman" w:cs="Times New Roman"/>
            <w:sz w:val="24"/>
          </w:rPr>
          <w:t>periods</w:t>
        </w:r>
      </w:ins>
      <w:del w:id="51" w:author="Miller, Harvey J." w:date="2020-08-04T09:52:00Z">
        <w:r w:rsidDel="005F359C">
          <w:rPr>
            <w:rFonts w:ascii="Times New Roman" w:hAnsi="Times New Roman" w:cs="Times New Roman"/>
            <w:sz w:val="24"/>
          </w:rPr>
          <w:delText>process</w:delText>
        </w:r>
      </w:del>
      <w:r>
        <w:rPr>
          <w:rFonts w:ascii="Times New Roman" w:hAnsi="Times New Roman" w:cs="Times New Roman"/>
          <w:sz w:val="24"/>
        </w:rPr>
        <w:t xml:space="preserve"> before </w:t>
      </w:r>
      <w:del w:id="52" w:author="Miller, Harvey J." w:date="2020-08-04T09:52:00Z">
        <w:r w:rsidDel="005F359C">
          <w:rPr>
            <w:rFonts w:ascii="Times New Roman" w:hAnsi="Times New Roman" w:cs="Times New Roman"/>
            <w:sz w:val="24"/>
          </w:rPr>
          <w:delText xml:space="preserve">the </w:delText>
        </w:r>
      </w:del>
      <w:r>
        <w:rPr>
          <w:rFonts w:ascii="Times New Roman" w:hAnsi="Times New Roman" w:cs="Times New Roman"/>
          <w:sz w:val="24"/>
        </w:rPr>
        <w:t xml:space="preserve">local community spread. We also compare hourly demand profiles for each system before and during COVID-19 using ordinary Procrustes distance analysis. The results show substantial departures from typical weekday hourly demand profiles. We </w:t>
      </w:r>
      <w:del w:id="53" w:author="Miller, Harvey J." w:date="2020-08-04T09:59:00Z">
        <w:r w:rsidDel="005F359C">
          <w:rPr>
            <w:rFonts w:ascii="Times New Roman" w:hAnsi="Times New Roman" w:cs="Times New Roman"/>
            <w:sz w:val="24"/>
          </w:rPr>
          <w:delText xml:space="preserve">also </w:delText>
        </w:r>
      </w:del>
      <w:r>
        <w:rPr>
          <w:rFonts w:ascii="Times New Roman" w:hAnsi="Times New Roman" w:cs="Times New Roman"/>
          <w:sz w:val="24"/>
        </w:rPr>
        <w:t>find that COVID-19 shifted morning rush hours differently for various cities</w:t>
      </w:r>
      <w:ins w:id="54" w:author="Miller, Harvey J." w:date="2020-08-04T10:36:00Z">
        <w:r w:rsidR="001E3C34">
          <w:rPr>
            <w:rFonts w:ascii="Times New Roman" w:hAnsi="Times New Roman" w:cs="Times New Roman"/>
            <w:sz w:val="24"/>
          </w:rPr>
          <w:t xml:space="preserve"> </w:t>
        </w:r>
      </w:ins>
      <w:del w:id="55" w:author="Miller, Harvey J." w:date="2020-08-04T10:36:00Z">
        <w:r w:rsidDel="001E3C34">
          <w:rPr>
            <w:rFonts w:ascii="Times New Roman" w:hAnsi="Times New Roman" w:cs="Times New Roman"/>
            <w:sz w:val="24"/>
          </w:rPr>
          <w:delText xml:space="preserve">, </w:delText>
        </w:r>
      </w:del>
      <w:r>
        <w:rPr>
          <w:rFonts w:ascii="Times New Roman" w:hAnsi="Times New Roman" w:cs="Times New Roman"/>
          <w:sz w:val="24"/>
        </w:rPr>
        <w:t>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pPr>
        <w:spacing w:line="240" w:lineRule="auto"/>
        <w:rPr>
          <w:rFonts w:ascii="Times New Roman" w:hAnsi="Times New Roman" w:cs="Times New Roman"/>
          <w:sz w:val="24"/>
        </w:rPr>
        <w:pPrChange w:id="56" w:author="Liu, Luyu" w:date="2020-07-20T23:14:00Z">
          <w:pPr>
            <w:spacing w:line="480" w:lineRule="auto"/>
          </w:pPr>
        </w:pPrChange>
      </w:pPr>
    </w:p>
    <w:p w14:paraId="3E984A9A" w14:textId="77777777" w:rsidR="00077492" w:rsidRDefault="00077492">
      <w:pPr>
        <w:spacing w:line="240" w:lineRule="auto"/>
        <w:rPr>
          <w:rFonts w:ascii="Times New Roman" w:hAnsi="Times New Roman" w:cs="Times New Roman"/>
          <w:sz w:val="24"/>
        </w:rPr>
        <w:pPrChange w:id="57" w:author="Liu, Luyu" w:date="2020-07-20T23:14:00Z">
          <w:pPr>
            <w:spacing w:line="480" w:lineRule="auto"/>
          </w:pPr>
        </w:pPrChange>
      </w:pPr>
      <w:r>
        <w:rPr>
          <w:rFonts w:ascii="Times New Roman" w:hAnsi="Times New Roman" w:cs="Times New Roman"/>
          <w:sz w:val="24"/>
        </w:rPr>
        <w:t>Keywords: COVID-19, public transit, transit dependence, essential jobs.</w:t>
      </w:r>
    </w:p>
    <w:p w14:paraId="7372C631" w14:textId="77777777" w:rsidR="00077492" w:rsidRDefault="00077492">
      <w:pPr>
        <w:spacing w:line="240" w:lineRule="auto"/>
        <w:rPr>
          <w:rFonts w:ascii="Times New Roman" w:hAnsi="Times New Roman" w:cs="Times New Roman"/>
          <w:sz w:val="24"/>
        </w:rPr>
        <w:pPrChange w:id="58" w:author="Liu, Luyu" w:date="2020-07-20T23:14:00Z">
          <w:pPr>
            <w:spacing w:line="480" w:lineRule="auto"/>
          </w:pPr>
        </w:pPrChange>
      </w:pPr>
    </w:p>
    <w:p w14:paraId="152A343F" w14:textId="77777777" w:rsidR="00077492" w:rsidRPr="009457DC" w:rsidRDefault="00077492">
      <w:pPr>
        <w:pStyle w:val="Subtitle"/>
        <w:pPrChange w:id="59" w:author="Liu, Luyu" w:date="2020-08-02T21:13:00Z">
          <w:pPr>
            <w:pStyle w:val="ListParagraph"/>
            <w:numPr>
              <w:numId w:val="2"/>
            </w:numPr>
            <w:spacing w:line="480" w:lineRule="auto"/>
            <w:ind w:left="360" w:hanging="360"/>
          </w:pPr>
        </w:pPrChange>
      </w:pPr>
      <w:r w:rsidRPr="009457DC">
        <w:t>Introduction</w:t>
      </w:r>
    </w:p>
    <w:p w14:paraId="69678D52" w14:textId="419F7E50" w:rsidR="008D5D97" w:rsidRDefault="00077492">
      <w:pPr>
        <w:spacing w:line="240" w:lineRule="auto"/>
        <w:ind w:firstLine="720"/>
        <w:jc w:val="both"/>
        <w:rPr>
          <w:ins w:id="60" w:author="Miller, Harvey J." w:date="2020-08-04T13:09:00Z"/>
          <w:rFonts w:ascii="Times New Roman" w:hAnsi="Times New Roman" w:cs="Times New Roman"/>
          <w:sz w:val="24"/>
        </w:rPr>
      </w:pPr>
      <w:r>
        <w:rPr>
          <w:rFonts w:ascii="Times New Roman" w:hAnsi="Times New Roman" w:cs="Times New Roman"/>
          <w:sz w:val="24"/>
        </w:rPr>
        <w:t xml:space="preserve">COVID-19, a novel coronavirus disease, emerged in December 2019 to become a global </w:t>
      </w:r>
      <w:ins w:id="61" w:author="Miller, Harvey J." w:date="2020-08-04T12:06:00Z">
        <w:r w:rsidR="002130A1">
          <w:rPr>
            <w:rFonts w:ascii="Times New Roman" w:hAnsi="Times New Roman" w:cs="Times New Roman"/>
            <w:sz w:val="24"/>
          </w:rPr>
          <w:t xml:space="preserve">pandemic </w:t>
        </w:r>
      </w:ins>
      <w:del w:id="62" w:author="Miller, Harvey J." w:date="2020-08-04T12:06:00Z">
        <w:r w:rsidDel="002130A1">
          <w:rPr>
            <w:rFonts w:ascii="Times New Roman" w:hAnsi="Times New Roman" w:cs="Times New Roman"/>
            <w:sz w:val="24"/>
          </w:rPr>
          <w:delText xml:space="preserve">health crisis </w:delText>
        </w:r>
      </w:del>
      <w:r>
        <w:rPr>
          <w:rFonts w:ascii="Times New Roman" w:hAnsi="Times New Roman" w:cs="Times New Roman"/>
          <w:sz w:val="24"/>
        </w:rPr>
        <w:t xml:space="preserve">due to its </w:t>
      </w:r>
      <w:del w:id="63" w:author="Miller, Harvey J." w:date="2020-08-04T12:46:00Z">
        <w:r w:rsidDel="005C1F65">
          <w:rPr>
            <w:rFonts w:ascii="Times New Roman" w:hAnsi="Times New Roman" w:cs="Times New Roman"/>
            <w:sz w:val="24"/>
          </w:rPr>
          <w:delText xml:space="preserve">high </w:delText>
        </w:r>
      </w:del>
      <w:r>
        <w:rPr>
          <w:rFonts w:ascii="Times New Roman" w:hAnsi="Times New Roman" w:cs="Times New Roman"/>
          <w:sz w:val="24"/>
        </w:rPr>
        <w:t>contagiousness, fatality rate</w:t>
      </w:r>
      <w:ins w:id="64" w:author="Miller, Harvey J." w:date="2020-08-04T12:46:00Z">
        <w:r w:rsidR="005C1F65">
          <w:rPr>
            <w:rFonts w:ascii="Times New Roman" w:hAnsi="Times New Roman" w:cs="Times New Roman"/>
            <w:sz w:val="24"/>
          </w:rPr>
          <w:t>s</w:t>
        </w:r>
      </w:ins>
      <w:r>
        <w:rPr>
          <w:rFonts w:ascii="Times New Roman" w:hAnsi="Times New Roman" w:cs="Times New Roman"/>
          <w:sz w:val="24"/>
        </w:rPr>
        <w:t xml:space="preserve">, and lack of </w:t>
      </w:r>
      <w:ins w:id="65" w:author="Miller, Harvey J." w:date="2020-08-04T12:46:00Z">
        <w:r w:rsidR="005C1F65">
          <w:rPr>
            <w:rFonts w:ascii="Times New Roman" w:hAnsi="Times New Roman" w:cs="Times New Roman"/>
            <w:sz w:val="24"/>
          </w:rPr>
          <w:t xml:space="preserve">effective </w:t>
        </w:r>
      </w:ins>
      <w:del w:id="66" w:author="Miller, Harvey J." w:date="2020-08-04T12:46:00Z">
        <w:r w:rsidDel="005C1F65">
          <w:rPr>
            <w:rFonts w:ascii="Times New Roman" w:hAnsi="Times New Roman" w:cs="Times New Roman"/>
            <w:sz w:val="24"/>
          </w:rPr>
          <w:delText xml:space="preserve">known </w:delText>
        </w:r>
      </w:del>
      <w:r>
        <w:rPr>
          <w:rFonts w:ascii="Times New Roman" w:hAnsi="Times New Roman" w:cs="Times New Roman"/>
          <w:sz w:val="24"/>
        </w:rPr>
        <w:t xml:space="preserve">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w:t>
      </w:r>
      <w:ins w:id="67" w:author="Miller, Harvey J." w:date="2020-08-04T10:36:00Z">
        <w:r w:rsidR="001E3C34">
          <w:rPr>
            <w:rFonts w:ascii="Times New Roman" w:hAnsi="Times New Roman" w:cs="Times New Roman"/>
            <w:sz w:val="24"/>
          </w:rPr>
          <w:t xml:space="preserve">. </w:t>
        </w:r>
      </w:ins>
      <w:ins w:id="68" w:author="Liu, Luyu" w:date="2020-08-04T21:23:00Z">
        <w:r w:rsidR="00C647E3">
          <w:rPr>
            <w:rFonts w:ascii="Times New Roman" w:hAnsi="Times New Roman" w:cs="Times New Roman"/>
            <w:sz w:val="24"/>
          </w:rPr>
          <w:t>States</w:t>
        </w:r>
      </w:ins>
      <w:ins w:id="69" w:author="Miller, Harvey J." w:date="2020-08-04T10:36:00Z">
        <w:del w:id="70" w:author="Liu, Luyu" w:date="2020-08-04T21:23:00Z">
          <w:r w:rsidR="001E3C34" w:rsidDel="00C647E3">
            <w:rPr>
              <w:rFonts w:ascii="Times New Roman" w:hAnsi="Times New Roman" w:cs="Times New Roman"/>
              <w:sz w:val="24"/>
            </w:rPr>
            <w:delText>S</w:delText>
          </w:r>
        </w:del>
      </w:ins>
      <w:del w:id="71" w:author="Miller, Harvey J." w:date="2020-08-04T10:36:00Z">
        <w:r w:rsidDel="001E3C34">
          <w:rPr>
            <w:rFonts w:ascii="Times New Roman" w:hAnsi="Times New Roman" w:cs="Times New Roman"/>
            <w:sz w:val="24"/>
          </w:rPr>
          <w:delText>; s</w:delText>
        </w:r>
      </w:del>
      <w:del w:id="72" w:author="Liu, Luyu" w:date="2020-08-04T21:22:00Z">
        <w:r w:rsidDel="00C647E3">
          <w:rPr>
            <w:rFonts w:ascii="Times New Roman" w:hAnsi="Times New Roman" w:cs="Times New Roman"/>
            <w:sz w:val="24"/>
          </w:rPr>
          <w:delText>tates</w:delText>
        </w:r>
      </w:del>
      <w:r>
        <w:rPr>
          <w:rFonts w:ascii="Times New Roman" w:hAnsi="Times New Roman" w:cs="Times New Roman"/>
          <w:sz w:val="24"/>
        </w:rPr>
        <w:t xml:space="preserve"> and cities followed these and </w:t>
      </w:r>
      <w:ins w:id="73" w:author="Miller, Harvey J." w:date="2020-08-04T12:42:00Z">
        <w:r w:rsidR="005C1F65">
          <w:rPr>
            <w:rFonts w:ascii="Times New Roman" w:hAnsi="Times New Roman" w:cs="Times New Roman"/>
            <w:sz w:val="24"/>
          </w:rPr>
          <w:t xml:space="preserve">other </w:t>
        </w:r>
      </w:ins>
      <w:del w:id="74" w:author="Miller, Harvey J." w:date="2020-08-04T12:42:00Z">
        <w:r w:rsidDel="005C1F65">
          <w:rPr>
            <w:rFonts w:ascii="Times New Roman" w:hAnsi="Times New Roman" w:cs="Times New Roman"/>
            <w:sz w:val="24"/>
          </w:rPr>
          <w:delText xml:space="preserve">similar </w:delText>
        </w:r>
      </w:del>
      <w:r>
        <w:rPr>
          <w:rFonts w:ascii="Times New Roman" w:hAnsi="Times New Roman" w:cs="Times New Roman"/>
          <w:sz w:val="24"/>
        </w:rPr>
        <w:t xml:space="preserve">guidelines, closing schools and businesses, and issuing calls to stay at home. These sudden and unprecedented shutdowns led to declines in travel demand at all geographic scales and </w:t>
      </w:r>
      <w:ins w:id="75" w:author="Miller, Harvey J." w:date="2020-08-04T10:38:00Z">
        <w:r w:rsidR="001E3C34">
          <w:rPr>
            <w:rFonts w:ascii="Times New Roman" w:hAnsi="Times New Roman" w:cs="Times New Roman"/>
            <w:sz w:val="24"/>
          </w:rPr>
          <w:t xml:space="preserve">across </w:t>
        </w:r>
      </w:ins>
      <w:r>
        <w:rPr>
          <w:rFonts w:ascii="Times New Roman" w:hAnsi="Times New Roman" w:cs="Times New Roman"/>
          <w:sz w:val="24"/>
        </w:rPr>
        <w:t xml:space="preserve">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ins w:id="76" w:author="Miller, Harvey J." w:date="2020-08-04T12:45:00Z">
        <w:r w:rsidR="005C1F65">
          <w:rPr>
            <w:rFonts w:ascii="Times New Roman" w:hAnsi="Times New Roman" w:cs="Times New Roman"/>
            <w:sz w:val="24"/>
          </w:rPr>
          <w:t xml:space="preserve">  </w:t>
        </w:r>
      </w:ins>
    </w:p>
    <w:p w14:paraId="4A8A4AEC" w14:textId="6BDD28D7" w:rsidR="00D950D7" w:rsidRPr="00D950D7" w:rsidRDefault="005C1F65" w:rsidP="00D950D7">
      <w:pPr>
        <w:spacing w:line="240" w:lineRule="auto"/>
        <w:ind w:firstLine="720"/>
        <w:jc w:val="both"/>
        <w:rPr>
          <w:ins w:id="77" w:author="Miller, Harvey J." w:date="2020-08-04T13:20:00Z"/>
          <w:rFonts w:ascii="Times New Roman" w:hAnsi="Times New Roman" w:cs="Times New Roman"/>
          <w:sz w:val="24"/>
        </w:rPr>
      </w:pPr>
      <w:ins w:id="78" w:author="Miller, Harvey J." w:date="2020-08-04T12:45:00Z">
        <w:r>
          <w:rPr>
            <w:rFonts w:ascii="Times New Roman" w:hAnsi="Times New Roman" w:cs="Times New Roman"/>
            <w:sz w:val="24"/>
          </w:rPr>
          <w:t>Public transit is particularly vulnerable to</w:t>
        </w:r>
      </w:ins>
      <w:ins w:id="79" w:author="Miller, Harvey J." w:date="2020-08-04T12:46:00Z">
        <w:r w:rsidR="00DE68A2">
          <w:rPr>
            <w:rFonts w:ascii="Times New Roman" w:hAnsi="Times New Roman" w:cs="Times New Roman"/>
            <w:sz w:val="24"/>
          </w:rPr>
          <w:t xml:space="preserve"> disruption and shocks from pa</w:t>
        </w:r>
      </w:ins>
      <w:ins w:id="80" w:author="Miller, Harvey J." w:date="2020-08-04T12:47:00Z">
        <w:r w:rsidR="00DE68A2">
          <w:rPr>
            <w:rFonts w:ascii="Times New Roman" w:hAnsi="Times New Roman" w:cs="Times New Roman"/>
            <w:sz w:val="24"/>
          </w:rPr>
          <w:t>ndemics due to the collective nature of its mobility.</w:t>
        </w:r>
      </w:ins>
      <w:ins w:id="81" w:author="Miller, Harvey J." w:date="2020-08-04T13:09:00Z">
        <w:r w:rsidR="008D5D97">
          <w:rPr>
            <w:rFonts w:ascii="Times New Roman" w:hAnsi="Times New Roman" w:cs="Times New Roman"/>
            <w:sz w:val="24"/>
          </w:rPr>
          <w:t xml:space="preserve">  </w:t>
        </w:r>
      </w:ins>
      <w:ins w:id="82" w:author="Miller, Harvey J." w:date="2020-08-04T13:10:00Z">
        <w:r w:rsidR="008D5D97">
          <w:rPr>
            <w:rFonts w:ascii="Times New Roman" w:hAnsi="Times New Roman" w:cs="Times New Roman"/>
            <w:sz w:val="24"/>
          </w:rPr>
          <w:t>News articles and p</w:t>
        </w:r>
      </w:ins>
      <w:ins w:id="83" w:author="Miller, Harvey J." w:date="2020-08-04T13:09:00Z">
        <w:r w:rsidR="008D5D97">
          <w:rPr>
            <w:rFonts w:ascii="Times New Roman" w:hAnsi="Times New Roman" w:cs="Times New Roman"/>
            <w:sz w:val="24"/>
          </w:rPr>
          <w:t>reliminary reports from transit agencies</w:t>
        </w:r>
      </w:ins>
      <w:ins w:id="84" w:author="Miller, Harvey J." w:date="2020-08-04T13:10:00Z">
        <w:r w:rsidR="008D5D97">
          <w:rPr>
            <w:rFonts w:ascii="Times New Roman" w:hAnsi="Times New Roman" w:cs="Times New Roman"/>
            <w:sz w:val="24"/>
          </w:rPr>
          <w:t xml:space="preserve"> suggest this is the case with COVID-19.</w:t>
        </w:r>
      </w:ins>
      <w:ins w:id="85" w:author="Liu, Luyu" w:date="2020-08-04T20:50:00Z">
        <w:r w:rsidR="00C52B19">
          <w:rPr>
            <w:rFonts w:ascii="Times New Roman" w:hAnsi="Times New Roman" w:cs="Times New Roman"/>
            <w:sz w:val="24"/>
          </w:rPr>
          <w:t xml:space="preserve"> </w:t>
        </w:r>
      </w:ins>
      <w:ins w:id="86" w:author="Miller, Harvey J." w:date="2020-08-04T13:10:00Z">
        <w:del w:id="87" w:author="Liu, Luyu" w:date="2020-08-04T20:50:00Z">
          <w:r w:rsidR="008D5D97" w:rsidDel="00C52B19">
            <w:rPr>
              <w:rFonts w:ascii="Times New Roman" w:hAnsi="Times New Roman" w:cs="Times New Roman"/>
              <w:sz w:val="24"/>
            </w:rPr>
            <w:delText xml:space="preserve">  </w:delText>
          </w:r>
        </w:del>
      </w:ins>
      <w:ins w:id="88" w:author="Miller, Harvey J." w:date="2020-08-04T13:09:00Z">
        <w:del w:id="89" w:author="Liu, Luyu" w:date="2020-08-04T20:50:00Z">
          <w:r w:rsidR="008D5D97" w:rsidDel="00C52B19">
            <w:rPr>
              <w:rFonts w:ascii="Times New Roman" w:hAnsi="Times New Roman" w:cs="Times New Roman"/>
              <w:sz w:val="24"/>
            </w:rPr>
            <w:delText xml:space="preserve"> </w:delText>
          </w:r>
        </w:del>
      </w:ins>
      <w:ins w:id="90" w:author="Miller, Harvey J." w:date="2020-08-04T13:11:00Z">
        <w:r w:rsidR="008D5D97" w:rsidRPr="008D5D97">
          <w:rPr>
            <w:rFonts w:ascii="Times New Roman" w:hAnsi="Times New Roman" w:cs="Times New Roman"/>
            <w:sz w:val="24"/>
          </w:rPr>
          <w:t xml:space="preserve">For example, in Washington DC, Metrorail ridership declined by 90% and bus ridership declined by 75% by the end of March 2020 </w:t>
        </w:r>
        <w:r w:rsidR="008D5D97" w:rsidRPr="008D5D97">
          <w:rPr>
            <w:rFonts w:ascii="Times New Roman" w:hAnsi="Times New Roman" w:cs="Times New Roman"/>
            <w:sz w:val="24"/>
          </w:rPr>
          <w:fldChar w:fldCharType="begin" w:fldLock="1"/>
        </w:r>
        <w:r w:rsidR="008D5D97" w:rsidRPr="008D5D97">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8D5D97" w:rsidRPr="008D5D97">
          <w:rPr>
            <w:rFonts w:ascii="Times New Roman" w:hAnsi="Times New Roman" w:cs="Times New Roman"/>
            <w:sz w:val="24"/>
          </w:rPr>
          <w:fldChar w:fldCharType="separate"/>
        </w:r>
        <w:r w:rsidR="008D5D97" w:rsidRPr="008D5D97">
          <w:rPr>
            <w:rFonts w:ascii="Times New Roman" w:hAnsi="Times New Roman" w:cs="Times New Roman"/>
            <w:noProof/>
            <w:sz w:val="24"/>
          </w:rPr>
          <w:t>[3]</w:t>
        </w:r>
        <w:r w:rsidR="008D5D97" w:rsidRPr="008D5D97">
          <w:rPr>
            <w:rFonts w:ascii="Times New Roman" w:hAnsi="Times New Roman" w:cs="Times New Roman"/>
            <w:sz w:val="24"/>
          </w:rPr>
          <w:fldChar w:fldCharType="end"/>
        </w:r>
        <w:r w:rsidR="008D5D97" w:rsidRPr="008D5D97">
          <w:rPr>
            <w:rFonts w:ascii="Times New Roman" w:hAnsi="Times New Roman" w:cs="Times New Roman"/>
            <w:sz w:val="24"/>
          </w:rPr>
          <w:t xml:space="preserve">. </w:t>
        </w:r>
      </w:ins>
      <w:ins w:id="91" w:author="Liu, Luyu" w:date="2020-08-04T21:47:00Z">
        <w:r w:rsidR="00770DD5" w:rsidRPr="00770DD5">
          <w:rPr>
            <w:rFonts w:ascii="Times New Roman" w:hAnsi="Times New Roman" w:cs="Times New Roman"/>
            <w:sz w:val="24"/>
            <w:rPrChange w:id="92" w:author="Liu, Luyu" w:date="2020-08-04T21:48:00Z">
              <w:rPr/>
            </w:rPrChange>
          </w:rPr>
          <w:t xml:space="preserve">In contrast, some transit agencies experienced modest declines in ridership. </w:t>
        </w:r>
      </w:ins>
      <w:commentRangeStart w:id="93"/>
      <w:ins w:id="94" w:author="Miller, Harvey J." w:date="2020-08-04T13:11:00Z">
        <w:del w:id="95" w:author="Liu, Luyu" w:date="2020-08-04T20:28:00Z">
          <w:r w:rsidR="008D5D97" w:rsidRPr="008D5D97" w:rsidDel="00F709BE">
            <w:rPr>
              <w:rFonts w:ascii="Times New Roman" w:hAnsi="Times New Roman" w:cs="Times New Roman"/>
              <w:sz w:val="24"/>
            </w:rPr>
            <w:delText xml:space="preserve">Smaller transit system also experienced major declines; for example, El Dorado Transit (California) experienced a ridership decline of 75% </w:delText>
          </w:r>
          <w:r w:rsidR="008D5D97" w:rsidRPr="008D5D97" w:rsidDel="00F709BE">
            <w:rPr>
              <w:rFonts w:ascii="Times New Roman" w:hAnsi="Times New Roman" w:cs="Times New Roman"/>
              <w:sz w:val="24"/>
            </w:rPr>
            <w:fldChar w:fldCharType="begin" w:fldLock="1"/>
          </w:r>
          <w:r w:rsidR="008D5D97" w:rsidRPr="00770DD5" w:rsidDel="00F709BE">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R="008D5D97" w:rsidRPr="008D5D97" w:rsidDel="00F709BE">
            <w:rPr>
              <w:rFonts w:ascii="Times New Roman" w:hAnsi="Times New Roman" w:cs="Times New Roman"/>
              <w:sz w:val="24"/>
            </w:rPr>
            <w:fldChar w:fldCharType="separate"/>
          </w:r>
          <w:r w:rsidR="008D5D97" w:rsidRPr="00C647E3" w:rsidDel="00F709BE">
            <w:rPr>
              <w:rFonts w:ascii="Times New Roman" w:hAnsi="Times New Roman" w:cs="Times New Roman"/>
              <w:sz w:val="24"/>
            </w:rPr>
            <w:delText>[4]</w:delText>
          </w:r>
          <w:r w:rsidR="008D5D97" w:rsidRPr="008D5D97" w:rsidDel="00F709BE">
            <w:rPr>
              <w:rFonts w:ascii="Times New Roman" w:hAnsi="Times New Roman" w:cs="Times New Roman"/>
              <w:sz w:val="24"/>
            </w:rPr>
            <w:fldChar w:fldCharType="end"/>
          </w:r>
        </w:del>
      </w:ins>
      <w:commentRangeEnd w:id="93"/>
      <w:ins w:id="96" w:author="Liu, Luyu" w:date="2020-08-04T21:48:00Z">
        <w:r w:rsidR="00770DD5">
          <w:rPr>
            <w:rFonts w:ascii="Times New Roman" w:hAnsi="Times New Roman" w:cs="Times New Roman"/>
            <w:sz w:val="24"/>
          </w:rPr>
          <w:t>For example</w:t>
        </w:r>
      </w:ins>
      <w:ins w:id="97" w:author="Liu, Luyu" w:date="2020-08-04T20:28:00Z">
        <w:r w:rsidR="00F709BE">
          <w:rPr>
            <w:rFonts w:ascii="Times New Roman" w:hAnsi="Times New Roman" w:cs="Times New Roman"/>
            <w:sz w:val="24"/>
          </w:rPr>
          <w:t>,</w:t>
        </w:r>
      </w:ins>
      <w:ins w:id="98" w:author="Liu, Luyu" w:date="2020-08-04T20:40:00Z">
        <w:r w:rsidR="005A083D">
          <w:rPr>
            <w:rFonts w:ascii="Times New Roman" w:hAnsi="Times New Roman" w:cs="Times New Roman"/>
            <w:sz w:val="24"/>
          </w:rPr>
          <w:t xml:space="preserve"> </w:t>
        </w:r>
      </w:ins>
      <w:ins w:id="99" w:author="Liu, Luyu" w:date="2020-08-04T20:41:00Z">
        <w:r w:rsidR="005A083D">
          <w:rPr>
            <w:rFonts w:ascii="Times New Roman" w:hAnsi="Times New Roman" w:cs="Times New Roman"/>
            <w:sz w:val="24"/>
          </w:rPr>
          <w:t xml:space="preserve">the ridership of </w:t>
        </w:r>
      </w:ins>
      <w:ins w:id="100" w:author="Liu, Luyu" w:date="2020-08-04T20:51:00Z">
        <w:r w:rsidR="00C52B19">
          <w:rPr>
            <w:rFonts w:ascii="Times New Roman" w:hAnsi="Times New Roman" w:cs="Times New Roman"/>
            <w:sz w:val="24"/>
          </w:rPr>
          <w:t xml:space="preserve">VIA Metropolitan Transit </w:t>
        </w:r>
      </w:ins>
      <w:ins w:id="101" w:author="Liu, Luyu" w:date="2020-08-04T20:40:00Z">
        <w:r w:rsidR="005A083D">
          <w:rPr>
            <w:rFonts w:ascii="Times New Roman" w:hAnsi="Times New Roman" w:cs="Times New Roman"/>
            <w:sz w:val="24"/>
          </w:rPr>
          <w:t>in</w:t>
        </w:r>
      </w:ins>
      <w:ins w:id="102" w:author="Liu, Luyu" w:date="2020-08-04T20:51:00Z">
        <w:r w:rsidR="00C52B19">
          <w:rPr>
            <w:rFonts w:ascii="Times New Roman" w:hAnsi="Times New Roman" w:cs="Times New Roman"/>
            <w:sz w:val="24"/>
          </w:rPr>
          <w:t xml:space="preserve"> San Antonio, Texas</w:t>
        </w:r>
      </w:ins>
      <w:ins w:id="103" w:author="Liu, Luyu" w:date="2020-08-04T20:41:00Z">
        <w:r w:rsidR="005A083D">
          <w:rPr>
            <w:rFonts w:ascii="Times New Roman" w:hAnsi="Times New Roman" w:cs="Times New Roman"/>
            <w:sz w:val="24"/>
          </w:rPr>
          <w:t xml:space="preserve"> </w:t>
        </w:r>
      </w:ins>
      <w:ins w:id="104" w:author="Liu, Luyu" w:date="2020-08-04T20:43:00Z">
        <w:r w:rsidR="005A083D">
          <w:rPr>
            <w:rFonts w:ascii="Times New Roman" w:hAnsi="Times New Roman" w:cs="Times New Roman"/>
            <w:sz w:val="24"/>
          </w:rPr>
          <w:t xml:space="preserve">only declined by </w:t>
        </w:r>
      </w:ins>
      <w:ins w:id="105" w:author="Liu, Luyu" w:date="2020-08-04T20:51:00Z">
        <w:r w:rsidR="00C52B19">
          <w:rPr>
            <w:rFonts w:ascii="Times New Roman" w:hAnsi="Times New Roman" w:cs="Times New Roman"/>
            <w:sz w:val="24"/>
          </w:rPr>
          <w:t>3</w:t>
        </w:r>
      </w:ins>
      <w:ins w:id="106" w:author="Liu, Luyu" w:date="2020-08-04T20:43:00Z">
        <w:r w:rsidR="005A083D">
          <w:rPr>
            <w:rFonts w:ascii="Times New Roman" w:hAnsi="Times New Roman" w:cs="Times New Roman"/>
            <w:sz w:val="24"/>
          </w:rPr>
          <w:t>0% by the end of March, 2020</w:t>
        </w:r>
      </w:ins>
      <w:ins w:id="107" w:author="Liu, Luyu" w:date="2020-08-04T20:51:00Z">
        <w:r w:rsidR="003B1579">
          <w:rPr>
            <w:rFonts w:ascii="Times New Roman" w:hAnsi="Times New Roman" w:cs="Times New Roman"/>
            <w:sz w:val="24"/>
          </w:rPr>
          <w:t xml:space="preserve"> </w:t>
        </w:r>
      </w:ins>
      <w:ins w:id="108" w:author="Liu, Luyu" w:date="2020-08-04T21:48: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viainfo.net/covid-19/","accessed":{"date-parts":[["2020","8","4"]]},"author":[{"dropping-particle":"","family":"VIA Metropolitan Transit","given":"","non-dropping-particle":"","parse-names":false,"suffix":""}],"id":"ITEM-1","issued":{"date-parts":[["2020"]]},"title":"03/24/2020: VIA Continues to Run Essential Service in a Safe Environment","type":"webpage"},"uris":["http://www.mendeley.com/documents/?uuid=4c44d695-0749-43f9-b2d6-cd788fe298e4"]}],"mendeley":{"formattedCitation":"[4]","plainTextFormattedCitation":"[4]","previouslyFormattedCitation":"[4]"},"properties":{"noteIndex":0},"schema":"https://github.com/citation-style-language/schema/raw/master/csl-citation.json"}</w:instrText>
      </w:r>
      <w:r w:rsidR="00770DD5">
        <w:rPr>
          <w:rFonts w:ascii="Times New Roman" w:hAnsi="Times New Roman" w:cs="Times New Roman"/>
          <w:sz w:val="24"/>
        </w:rPr>
        <w:fldChar w:fldCharType="separate"/>
      </w:r>
      <w:r w:rsidR="00770DD5" w:rsidRPr="00770DD5">
        <w:rPr>
          <w:rFonts w:ascii="Times New Roman" w:hAnsi="Times New Roman" w:cs="Times New Roman"/>
          <w:noProof/>
          <w:sz w:val="24"/>
        </w:rPr>
        <w:t>[4]</w:t>
      </w:r>
      <w:ins w:id="109" w:author="Liu, Luyu" w:date="2020-08-04T21:48:00Z">
        <w:r w:rsidR="00770DD5">
          <w:rPr>
            <w:rFonts w:ascii="Times New Roman" w:hAnsi="Times New Roman" w:cs="Times New Roman"/>
            <w:sz w:val="24"/>
          </w:rPr>
          <w:fldChar w:fldCharType="end"/>
        </w:r>
      </w:ins>
      <w:ins w:id="110" w:author="Liu, Luyu" w:date="2020-08-04T20:43:00Z">
        <w:r w:rsidR="005A083D">
          <w:rPr>
            <w:rFonts w:ascii="Times New Roman" w:hAnsi="Times New Roman" w:cs="Times New Roman"/>
            <w:sz w:val="24"/>
          </w:rPr>
          <w:t>.</w:t>
        </w:r>
      </w:ins>
      <w:ins w:id="111" w:author="Liu, Luyu" w:date="2020-08-04T20:40:00Z">
        <w:r w:rsidR="005A083D">
          <w:rPr>
            <w:rFonts w:ascii="Times New Roman" w:hAnsi="Times New Roman" w:cs="Times New Roman"/>
            <w:sz w:val="24"/>
          </w:rPr>
          <w:t xml:space="preserve"> T</w:t>
        </w:r>
      </w:ins>
      <w:ins w:id="112" w:author="Miller, Harvey J." w:date="2020-08-04T13:11:00Z">
        <w:del w:id="113" w:author="Liu, Luyu" w:date="2020-08-04T20:40:00Z">
          <w:r w:rsidR="008D5D97" w:rsidDel="005A083D">
            <w:rPr>
              <w:rStyle w:val="CommentReference"/>
            </w:rPr>
            <w:commentReference w:id="93"/>
          </w:r>
          <w:r w:rsidR="008D5D97" w:rsidDel="005A083D">
            <w:rPr>
              <w:rFonts w:ascii="Times New Roman" w:hAnsi="Times New Roman" w:cs="Times New Roman"/>
              <w:sz w:val="24"/>
            </w:rPr>
            <w:delText xml:space="preserve">. </w:delText>
          </w:r>
        </w:del>
      </w:ins>
      <w:ins w:id="114" w:author="Miller, Harvey J." w:date="2020-08-04T13:20:00Z">
        <w:del w:id="115" w:author="Liu, Luyu" w:date="2020-08-04T20:40:00Z">
          <w:r w:rsidR="00D950D7" w:rsidRPr="00D950D7" w:rsidDel="005A083D">
            <w:rPr>
              <w:rFonts w:ascii="Times New Roman" w:hAnsi="Times New Roman" w:cs="Times New Roman"/>
              <w:sz w:val="24"/>
            </w:rPr>
            <w:delText>T</w:delText>
          </w:r>
        </w:del>
        <w:r w:rsidR="00D950D7" w:rsidRPr="00D950D7">
          <w:rPr>
            <w:rFonts w:ascii="Times New Roman" w:hAnsi="Times New Roman" w:cs="Times New Roman"/>
            <w:sz w:val="24"/>
          </w:rPr>
          <w:t xml:space="preserve">hese disparate declines reflect varying degrees of public transit dependence across communities and vulnerabilities to loss of funding. </w:t>
        </w:r>
      </w:ins>
      <w:ins w:id="116" w:author="Miller, Harvey J." w:date="2020-08-04T13:27:00Z">
        <w:r w:rsidR="00D950D7">
          <w:rPr>
            <w:rFonts w:ascii="Times New Roman" w:hAnsi="Times New Roman" w:cs="Times New Roman"/>
            <w:sz w:val="24"/>
          </w:rPr>
          <w:t xml:space="preserve">They also suggest </w:t>
        </w:r>
      </w:ins>
      <w:ins w:id="117" w:author="Miller, Harvey J." w:date="2020-08-04T13:28:00Z">
        <w:r w:rsidR="00D950D7">
          <w:rPr>
            <w:rFonts w:ascii="Times New Roman" w:hAnsi="Times New Roman" w:cs="Times New Roman"/>
            <w:sz w:val="24"/>
          </w:rPr>
          <w:t xml:space="preserve">different vulnerabilities of transit systems </w:t>
        </w:r>
        <w:r w:rsidR="0071544B">
          <w:rPr>
            <w:rFonts w:ascii="Times New Roman" w:hAnsi="Times New Roman" w:cs="Times New Roman"/>
            <w:sz w:val="24"/>
          </w:rPr>
          <w:t xml:space="preserve">to shocks </w:t>
        </w:r>
        <w:r w:rsidR="00D950D7">
          <w:rPr>
            <w:rFonts w:ascii="Times New Roman" w:hAnsi="Times New Roman" w:cs="Times New Roman"/>
            <w:sz w:val="24"/>
          </w:rPr>
          <w:t xml:space="preserve">since </w:t>
        </w:r>
      </w:ins>
      <w:ins w:id="118" w:author="Miller, Harvey J." w:date="2020-08-04T13:20:00Z">
        <w:r w:rsidR="00D950D7" w:rsidRPr="00D950D7">
          <w:rPr>
            <w:rFonts w:ascii="Times New Roman" w:hAnsi="Times New Roman" w:cs="Times New Roman"/>
            <w:sz w:val="24"/>
          </w:rPr>
          <w:t>drops in fare box revenue may lead to subsequent cuts in services, particularly since cash-strapped local governments may not have the ability to continue their support.</w:t>
        </w:r>
        <w:del w:id="119" w:author="Liu, Luyu" w:date="2020-08-04T20:58:00Z">
          <w:r w:rsidR="00D950D7" w:rsidRPr="00D950D7" w:rsidDel="003B1579">
            <w:rPr>
              <w:rFonts w:ascii="Times New Roman" w:hAnsi="Times New Roman" w:cs="Times New Roman"/>
              <w:sz w:val="24"/>
            </w:rPr>
            <w:delText xml:space="preserve"> </w:delText>
          </w:r>
        </w:del>
      </w:ins>
    </w:p>
    <w:p w14:paraId="4EFC81C6" w14:textId="36692AA8" w:rsidR="00D950D7" w:rsidRDefault="00D950D7" w:rsidP="008D5D97">
      <w:pPr>
        <w:spacing w:line="240" w:lineRule="auto"/>
        <w:ind w:firstLine="720"/>
        <w:jc w:val="both"/>
        <w:rPr>
          <w:ins w:id="120" w:author="Miller, Harvey J." w:date="2020-08-04T13:20:00Z"/>
          <w:rFonts w:ascii="Times New Roman" w:hAnsi="Times New Roman" w:cs="Times New Roman"/>
          <w:sz w:val="24"/>
        </w:rPr>
      </w:pPr>
    </w:p>
    <w:p w14:paraId="399FC616" w14:textId="5C03655B" w:rsidR="008D5D97" w:rsidRDefault="008D5D97" w:rsidP="008D5D97">
      <w:pPr>
        <w:spacing w:line="240" w:lineRule="auto"/>
        <w:ind w:firstLine="720"/>
        <w:jc w:val="both"/>
        <w:rPr>
          <w:ins w:id="121" w:author="Miller, Harvey J." w:date="2020-08-04T13:15:00Z"/>
          <w:rFonts w:ascii="Times New Roman" w:hAnsi="Times New Roman" w:cs="Times New Roman"/>
          <w:sz w:val="24"/>
        </w:rPr>
      </w:pPr>
      <w:ins w:id="122" w:author="Miller, Harvey J." w:date="2020-08-04T13:15:00Z">
        <w:r>
          <w:rPr>
            <w:rFonts w:ascii="Times New Roman" w:hAnsi="Times New Roman" w:cs="Times New Roman"/>
            <w:sz w:val="24"/>
          </w:rPr>
          <w:lastRenderedPageBreak/>
          <w:t>D</w:t>
        </w:r>
        <w:r w:rsidRPr="00CE7730">
          <w:rPr>
            <w:rFonts w:ascii="Times New Roman" w:hAnsi="Times New Roman" w:cs="Times New Roman"/>
            <w:sz w:val="24"/>
          </w:rPr>
          <w:t>ecline</w:t>
        </w:r>
        <w:r>
          <w:rPr>
            <w:rFonts w:ascii="Times New Roman" w:hAnsi="Times New Roman" w:cs="Times New Roman"/>
            <w:sz w:val="24"/>
          </w:rPr>
          <w:t xml:space="preserve">s in transit demand are also </w:t>
        </w:r>
        <w:r w:rsidRPr="00CE7730">
          <w:rPr>
            <w:rFonts w:ascii="Times New Roman" w:hAnsi="Times New Roman" w:cs="Times New Roman"/>
            <w:sz w:val="24"/>
          </w:rPr>
          <w:t xml:space="preserve">unequal across social </w:t>
        </w:r>
        <w:r>
          <w:rPr>
            <w:rFonts w:ascii="Times New Roman" w:hAnsi="Times New Roman" w:cs="Times New Roman"/>
            <w:sz w:val="24"/>
          </w:rPr>
          <w:t>groups</w:t>
        </w:r>
        <w:r w:rsidRPr="00CE7730">
          <w:rPr>
            <w:rFonts w:ascii="Times New Roman" w:hAnsi="Times New Roman" w:cs="Times New Roman"/>
            <w:sz w:val="24"/>
          </w:rPr>
          <w:t xml:space="preserve">, since many information, managerial, tech, and knowledge workers can </w:t>
        </w:r>
        <w:r>
          <w:rPr>
            <w:rFonts w:ascii="Times New Roman" w:hAnsi="Times New Roman" w:cs="Times New Roman"/>
            <w:sz w:val="24"/>
          </w:rPr>
          <w:t>work from home</w:t>
        </w:r>
        <w:r w:rsidRPr="00CE7730">
          <w:rPr>
            <w:rFonts w:ascii="Times New Roman" w:hAnsi="Times New Roman" w:cs="Times New Roman"/>
            <w:sz w:val="24"/>
          </w:rPr>
          <w:t xml:space="preserve"> while people with jobs that demand physical presence still need to travel to work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ins w:id="123"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5]</w:t>
      </w:r>
      <w:ins w:id="124"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The remaining public transit users are likely </w:t>
        </w:r>
        <w:r>
          <w:rPr>
            <w:rFonts w:ascii="Times New Roman" w:hAnsi="Times New Roman" w:cs="Times New Roman"/>
            <w:sz w:val="24"/>
          </w:rPr>
          <w:t xml:space="preserve">transit dependent </w:t>
        </w:r>
        <w:r w:rsidRPr="00CE7730">
          <w:rPr>
            <w:rFonts w:ascii="Times New Roman" w:hAnsi="Times New Roman" w:cs="Times New Roman"/>
            <w:sz w:val="24"/>
          </w:rPr>
          <w:t xml:space="preserve">riders who </w:t>
        </w:r>
        <w:r>
          <w:rPr>
            <w:rFonts w:ascii="Times New Roman" w:hAnsi="Times New Roman" w:cs="Times New Roman"/>
            <w:sz w:val="24"/>
          </w:rPr>
          <w:t xml:space="preserve">require </w:t>
        </w:r>
        <w:r w:rsidRPr="00CE7730">
          <w:rPr>
            <w:rFonts w:ascii="Times New Roman" w:hAnsi="Times New Roman" w:cs="Times New Roman"/>
            <w:sz w:val="24"/>
          </w:rPr>
          <w:t xml:space="preserve">public transit for mobility and accessibility to jobs, health care, and services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ins w:id="125"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6]</w:t>
      </w:r>
      <w:ins w:id="126"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Since only essential businesses and services were open during this period, these </w:t>
        </w:r>
      </w:ins>
      <w:ins w:id="127" w:author="Miller, Harvey J." w:date="2020-08-04T13:22:00Z">
        <w:r w:rsidR="00D950D7">
          <w:rPr>
            <w:rFonts w:ascii="Times New Roman" w:hAnsi="Times New Roman" w:cs="Times New Roman"/>
            <w:sz w:val="24"/>
          </w:rPr>
          <w:t xml:space="preserve">dependent </w:t>
        </w:r>
      </w:ins>
      <w:ins w:id="128" w:author="Miller, Harvey J." w:date="2020-08-04T13:15:00Z">
        <w:r w:rsidRPr="00CE7730">
          <w:rPr>
            <w:rFonts w:ascii="Times New Roman" w:hAnsi="Times New Roman" w:cs="Times New Roman"/>
            <w:sz w:val="24"/>
          </w:rPr>
          <w:t xml:space="preserve">riders </w:t>
        </w:r>
      </w:ins>
      <w:ins w:id="129" w:author="Miller, Harvey J." w:date="2020-08-04T13:22:00Z">
        <w:r w:rsidR="00D950D7">
          <w:rPr>
            <w:rFonts w:ascii="Times New Roman" w:hAnsi="Times New Roman" w:cs="Times New Roman"/>
            <w:sz w:val="24"/>
          </w:rPr>
          <w:t xml:space="preserve">are </w:t>
        </w:r>
      </w:ins>
      <w:ins w:id="130" w:author="Miller, Harvey J." w:date="2020-08-04T13:15:00Z">
        <w:r w:rsidRPr="00CE7730">
          <w:rPr>
            <w:rFonts w:ascii="Times New Roman" w:hAnsi="Times New Roman" w:cs="Times New Roman"/>
            <w:sz w:val="24"/>
          </w:rPr>
          <w:t xml:space="preserve">also likely performing necessary activities for themselves </w:t>
        </w:r>
        <w:r>
          <w:rPr>
            <w:rFonts w:ascii="Times New Roman" w:hAnsi="Times New Roman" w:cs="Times New Roman"/>
            <w:sz w:val="24"/>
          </w:rPr>
          <w:t xml:space="preserve">and </w:t>
        </w:r>
        <w:r w:rsidRPr="00CE7730">
          <w:rPr>
            <w:rFonts w:ascii="Times New Roman" w:hAnsi="Times New Roman" w:cs="Times New Roman"/>
            <w:sz w:val="24"/>
          </w:rPr>
          <w:t xml:space="preserve">society, highlighting the nature of public transit as a critical </w:t>
        </w:r>
        <w:r>
          <w:rPr>
            <w:rFonts w:ascii="Times New Roman" w:hAnsi="Times New Roman" w:cs="Times New Roman"/>
            <w:sz w:val="24"/>
          </w:rPr>
          <w:t>service</w:t>
        </w:r>
        <w:r w:rsidRPr="00CE7730">
          <w:rPr>
            <w:rFonts w:ascii="Times New Roman" w:hAnsi="Times New Roman" w:cs="Times New Roman"/>
            <w:sz w:val="24"/>
          </w:rPr>
          <w:t xml:space="preserve">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ins w:id="131"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7]</w:t>
      </w:r>
      <w:ins w:id="132"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w:t>
        </w:r>
        <w:r>
          <w:rPr>
            <w:rFonts w:ascii="Times New Roman" w:hAnsi="Times New Roman" w:cs="Times New Roman"/>
            <w:sz w:val="24"/>
          </w:rPr>
          <w:t xml:space="preserve"> </w:t>
        </w:r>
      </w:ins>
      <w:ins w:id="133" w:author="Miller, Harvey J." w:date="2020-08-04T13:21:00Z">
        <w:r w:rsidR="00D950D7">
          <w:rPr>
            <w:rFonts w:ascii="Times New Roman" w:hAnsi="Times New Roman" w:cs="Times New Roman"/>
            <w:sz w:val="24"/>
          </w:rPr>
          <w:t xml:space="preserve">These dependent riders </w:t>
        </w:r>
      </w:ins>
      <w:ins w:id="134" w:author="Miller, Harvey J." w:date="2020-08-04T13:25:00Z">
        <w:r w:rsidR="00D950D7">
          <w:rPr>
            <w:rFonts w:ascii="Times New Roman" w:hAnsi="Times New Roman" w:cs="Times New Roman"/>
            <w:sz w:val="24"/>
          </w:rPr>
          <w:t xml:space="preserve">traveling to </w:t>
        </w:r>
      </w:ins>
      <w:ins w:id="135" w:author="Miller, Harvey J." w:date="2020-08-04T13:21:00Z">
        <w:r w:rsidR="00D950D7">
          <w:rPr>
            <w:rFonts w:ascii="Times New Roman" w:hAnsi="Times New Roman" w:cs="Times New Roman"/>
            <w:sz w:val="24"/>
          </w:rPr>
          <w:t xml:space="preserve">perform essential jobs </w:t>
        </w:r>
      </w:ins>
      <w:ins w:id="136" w:author="Miller, Harvey J." w:date="2020-08-04T13:22:00Z">
        <w:r w:rsidR="00D950D7">
          <w:rPr>
            <w:rFonts w:ascii="Times New Roman" w:hAnsi="Times New Roman" w:cs="Times New Roman"/>
            <w:sz w:val="24"/>
          </w:rPr>
          <w:t xml:space="preserve">may also have a different </w:t>
        </w:r>
      </w:ins>
      <w:ins w:id="137" w:author="Miller, Harvey J." w:date="2020-08-04T13:23:00Z">
        <w:r w:rsidR="00D950D7">
          <w:rPr>
            <w:rFonts w:ascii="Times New Roman" w:hAnsi="Times New Roman" w:cs="Times New Roman"/>
            <w:sz w:val="24"/>
          </w:rPr>
          <w:t>hourly</w:t>
        </w:r>
      </w:ins>
      <w:ins w:id="138" w:author="Miller, Harvey J." w:date="2020-08-04T13:22:00Z">
        <w:r w:rsidR="00D950D7">
          <w:rPr>
            <w:rFonts w:ascii="Times New Roman" w:hAnsi="Times New Roman" w:cs="Times New Roman"/>
            <w:sz w:val="24"/>
          </w:rPr>
          <w:t xml:space="preserve"> demand profile than</w:t>
        </w:r>
      </w:ins>
      <w:ins w:id="139" w:author="Miller, Harvey J." w:date="2020-08-04T13:23:00Z">
        <w:r w:rsidR="00D950D7">
          <w:rPr>
            <w:rFonts w:ascii="Times New Roman" w:hAnsi="Times New Roman" w:cs="Times New Roman"/>
            <w:sz w:val="24"/>
          </w:rPr>
          <w:t xml:space="preserve"> the demand profile experienced by transit agencies</w:t>
        </w:r>
      </w:ins>
      <w:ins w:id="140" w:author="Miller, Harvey J." w:date="2020-08-04T13:24:00Z">
        <w:r w:rsidR="00D950D7">
          <w:rPr>
            <w:rFonts w:ascii="Times New Roman" w:hAnsi="Times New Roman" w:cs="Times New Roman"/>
            <w:sz w:val="24"/>
          </w:rPr>
          <w:t xml:space="preserve"> during normal times, reflecting a potential mismatch between their needs and transit services</w:t>
        </w:r>
      </w:ins>
      <w:ins w:id="141" w:author="Liu, Luyu" w:date="2020-08-05T15:38:00Z">
        <w:r w:rsidR="00A02E2F">
          <w:rPr>
            <w:rFonts w:ascii="Times New Roman" w:hAnsi="Times New Roman" w:cs="Times New Roman"/>
            <w:sz w:val="24"/>
          </w:rPr>
          <w:t xml:space="preserve"> </w:t>
        </w:r>
        <w:r w:rsidR="00A02E2F">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966-6923","author":[{"dropping-particle":"","family":"Ma","given":"Xiaolei","non-dropping-particle":"","parse-names":false,"suffix":""},{"dropping-particle":"","family":"Liu","given":"Congcong","non-dropping-particle":"","parse-names":false,"suffix":""},{"dropping-particle":"","family":"Wen","given":"Huimin","non-dropping-particle":"","parse-names":false,"suffix":""},{"dropping-particle":"","family":"Wang","given":"Yunpeng","non-dropping-particle":"","parse-names":false,"suffix":""},{"dropping-particle":"","family":"Wu","given":"Yao-Jan","non-dropping-particle":"","parse-names":false,"suffix":""}],"container-title":"Journal of Transport Geography","id":"ITEM-1","issued":{"date-parts":[["2017"]]},"page":"135-145","publisher":"Elsevier","title":"Understanding commuting patterns using transit smart card data","type":"article-journal","volume":"58"},"uris":["http://www.mendeley.com/documents/?uuid=13c5198c-802d-4ac0-8377-8f24645f4e68"]}],"mendeley":{"formattedCitation":"[8]","plainTextFormattedCitation":"[8]","previouslyFormattedCitation":"[8]"},"properties":{"noteIndex":0},"schema":"https://github.com/citation-style-language/schema/raw/master/csl-citation.json"}</w:instrText>
      </w:r>
      <w:r w:rsidR="00A02E2F">
        <w:rPr>
          <w:rFonts w:ascii="Times New Roman" w:hAnsi="Times New Roman" w:cs="Times New Roman"/>
          <w:sz w:val="24"/>
        </w:rPr>
        <w:fldChar w:fldCharType="separate"/>
      </w:r>
      <w:r w:rsidR="00A02E2F" w:rsidRPr="00A02E2F">
        <w:rPr>
          <w:rFonts w:ascii="Times New Roman" w:hAnsi="Times New Roman" w:cs="Times New Roman"/>
          <w:noProof/>
          <w:sz w:val="24"/>
        </w:rPr>
        <w:t>[8]</w:t>
      </w:r>
      <w:ins w:id="142" w:author="Liu, Luyu" w:date="2020-08-05T15:38:00Z">
        <w:r w:rsidR="00A02E2F">
          <w:rPr>
            <w:rFonts w:ascii="Times New Roman" w:hAnsi="Times New Roman" w:cs="Times New Roman"/>
            <w:sz w:val="24"/>
          </w:rPr>
          <w:fldChar w:fldCharType="end"/>
        </w:r>
      </w:ins>
      <w:ins w:id="143" w:author="Miller, Harvey J." w:date="2020-08-04T13:24:00Z">
        <w:r w:rsidR="00D950D7">
          <w:rPr>
            <w:rFonts w:ascii="Times New Roman" w:hAnsi="Times New Roman" w:cs="Times New Roman"/>
            <w:sz w:val="24"/>
          </w:rPr>
          <w:t>.</w:t>
        </w:r>
      </w:ins>
      <w:ins w:id="144" w:author="Miller, Harvey J." w:date="2020-08-04T13:22:00Z">
        <w:del w:id="145" w:author="Liu, Luyu" w:date="2020-08-04T21:10:00Z">
          <w:r w:rsidR="00D950D7" w:rsidDel="0032102D">
            <w:rPr>
              <w:rFonts w:ascii="Times New Roman" w:hAnsi="Times New Roman" w:cs="Times New Roman"/>
              <w:sz w:val="24"/>
            </w:rPr>
            <w:delText xml:space="preserve">  </w:delText>
          </w:r>
        </w:del>
      </w:ins>
    </w:p>
    <w:p w14:paraId="0F2324D7" w14:textId="2FC0F8E1" w:rsidR="00077492" w:rsidDel="008D5D97" w:rsidRDefault="008D5D97">
      <w:pPr>
        <w:spacing w:line="240" w:lineRule="auto"/>
        <w:ind w:firstLine="720"/>
        <w:jc w:val="both"/>
        <w:rPr>
          <w:del w:id="146" w:author="Miller, Harvey J." w:date="2020-08-04T13:16:00Z"/>
          <w:rFonts w:ascii="Times New Roman" w:hAnsi="Times New Roman" w:cs="Times New Roman"/>
          <w:sz w:val="24"/>
        </w:rPr>
        <w:pPrChange w:id="147" w:author="Liu, Luyu" w:date="2020-08-02T21:13:00Z">
          <w:pPr>
            <w:spacing w:line="480" w:lineRule="auto"/>
            <w:jc w:val="both"/>
          </w:pPr>
        </w:pPrChange>
      </w:pPr>
      <w:ins w:id="148" w:author="Liu, Luyu" w:date="2020-07-31T15:54:00Z">
        <w:del w:id="149" w:author="Miller, Harvey J." w:date="2020-08-04T13:13:00Z">
          <w:r w:rsidRPr="008D5D97" w:rsidDel="008D5D97">
            <w:rPr>
              <w:rFonts w:ascii="Times New Roman" w:hAnsi="Times New Roman" w:cs="Times New Roman"/>
              <w:sz w:val="24"/>
            </w:rPr>
            <w:delText>The c</w:delText>
          </w:r>
        </w:del>
        <w:del w:id="150" w:author="Miller, Harvey J." w:date="2020-08-04T13:16:00Z">
          <w:r w:rsidRPr="008D5D97" w:rsidDel="008D5D97">
            <w:rPr>
              <w:rFonts w:ascii="Times New Roman" w:hAnsi="Times New Roman" w:cs="Times New Roman"/>
              <w:sz w:val="24"/>
            </w:rPr>
            <w:delText>onsequent drop in fare box revenue may lead to subsequent cuts in services, particularly since cash-strapped local governments may not have the ability to their support.</w:delText>
          </w:r>
        </w:del>
      </w:ins>
    </w:p>
    <w:p w14:paraId="1D1A5383" w14:textId="10F1549F" w:rsidR="00D81646" w:rsidDel="008D5D97" w:rsidRDefault="00077492">
      <w:pPr>
        <w:spacing w:line="240" w:lineRule="auto"/>
        <w:ind w:firstLine="720"/>
        <w:jc w:val="both"/>
        <w:rPr>
          <w:del w:id="151" w:author="Miller, Harvey J." w:date="2020-08-04T13:11:00Z"/>
          <w:moveTo w:id="152" w:author="Liu, Luyu" w:date="2020-07-31T15:54:00Z"/>
          <w:rFonts w:ascii="Times New Roman" w:hAnsi="Times New Roman" w:cs="Times New Roman"/>
          <w:sz w:val="24"/>
        </w:rPr>
        <w:pPrChange w:id="153" w:author="Miller, Harvey J." w:date="2020-08-04T13:16:00Z">
          <w:pPr>
            <w:spacing w:line="240" w:lineRule="auto"/>
            <w:jc w:val="both"/>
          </w:pPr>
        </w:pPrChange>
      </w:pPr>
      <w:del w:id="154" w:author="Miller, Harvey J." w:date="2020-08-04T13:16:00Z">
        <w:r w:rsidDel="008D5D97">
          <w:rPr>
            <w:rFonts w:ascii="Times New Roman" w:hAnsi="Times New Roman" w:cs="Times New Roman"/>
            <w:sz w:val="24"/>
          </w:rPr>
          <w:tab/>
        </w:r>
      </w:del>
      <w:del w:id="155" w:author="Miller, Harvey J." w:date="2020-08-04T10:51:00Z">
        <w:r w:rsidDel="00CE7730">
          <w:rPr>
            <w:rFonts w:ascii="Times New Roman" w:hAnsi="Times New Roman" w:cs="Times New Roman"/>
            <w:sz w:val="24"/>
          </w:rPr>
          <w:delText>P</w:delText>
        </w:r>
      </w:del>
      <w:del w:id="156" w:author="Miller, Harvey J." w:date="2020-08-04T13:12:00Z">
        <w:r w:rsidDel="008D5D97">
          <w:rPr>
            <w:rFonts w:ascii="Times New Roman" w:hAnsi="Times New Roman" w:cs="Times New Roman"/>
            <w:sz w:val="24"/>
          </w:rPr>
          <w:delText xml:space="preserve">ublic transit systems in the US experienced dramatic drops in demand and ridership due to COVID-19. </w:delText>
        </w:r>
      </w:del>
      <w:moveToRangeStart w:id="157" w:author="Liu, Luyu" w:date="2020-07-31T15:54:00Z" w:name="move47102151"/>
      <w:moveTo w:id="158" w:author="Liu, Luyu" w:date="2020-07-31T15:54:00Z">
        <w:del w:id="159" w:author="Miller, Harvey J." w:date="2020-08-04T13:12:00Z">
          <w:r w:rsidR="00D81646" w:rsidDel="008D5D97">
            <w:rPr>
              <w:rFonts w:ascii="Times New Roman" w:hAnsi="Times New Roman" w:cs="Times New Roman"/>
              <w:sz w:val="24"/>
            </w:rPr>
            <w:delText xml:space="preserve">The consequent drop in fare box revenue may lead to subsequent cuts in services, particularly since cash-strapped local governments may not have the ability to </w:delText>
          </w:r>
        </w:del>
        <w:del w:id="160" w:author="Miller, Harvey J." w:date="2020-08-04T12:37:00Z">
          <w:r w:rsidR="00D81646" w:rsidDel="005C1F65">
            <w:rPr>
              <w:rFonts w:ascii="Times New Roman" w:hAnsi="Times New Roman" w:cs="Times New Roman"/>
              <w:sz w:val="24"/>
            </w:rPr>
            <w:delText xml:space="preserve">increase </w:delText>
          </w:r>
        </w:del>
        <w:del w:id="161" w:author="Miller, Harvey J." w:date="2020-08-04T13:12:00Z">
          <w:r w:rsidR="00D81646" w:rsidDel="008D5D97">
            <w:rPr>
              <w:rFonts w:ascii="Times New Roman" w:hAnsi="Times New Roman" w:cs="Times New Roman"/>
              <w:sz w:val="24"/>
            </w:rPr>
            <w:delText>their support.</w:delText>
          </w:r>
        </w:del>
        <w:del w:id="162" w:author="Miller, Harvey J." w:date="2020-08-04T13:11:00Z">
          <w:r w:rsidR="00D81646" w:rsidDel="008D5D97">
            <w:rPr>
              <w:rFonts w:ascii="Times New Roman" w:hAnsi="Times New Roman" w:cs="Times New Roman"/>
              <w:sz w:val="24"/>
            </w:rPr>
            <w:delText xml:space="preserve"> </w:delText>
          </w:r>
        </w:del>
      </w:moveTo>
      <w:bookmarkStart w:id="163" w:name="_Hlk47434813"/>
      <w:commentRangeStart w:id="164"/>
      <w:ins w:id="165" w:author="Liu, Luyu" w:date="2020-07-31T15:54:00Z">
        <w:del w:id="166" w:author="Miller, Harvey J." w:date="2020-08-04T13:11:00Z">
          <w:r w:rsidR="00D81646" w:rsidDel="008D5D97">
            <w:rPr>
              <w:rFonts w:ascii="Times New Roman" w:hAnsi="Times New Roman" w:cs="Times New Roman"/>
              <w:sz w:val="24"/>
            </w:rPr>
            <w:delText xml:space="preserve">For example, </w:delText>
          </w:r>
        </w:del>
      </w:ins>
    </w:p>
    <w:moveToRangeEnd w:id="157"/>
    <w:p w14:paraId="3D0C9223" w14:textId="652F34EF" w:rsidR="00F74D62" w:rsidDel="005C1F65" w:rsidRDefault="00077492">
      <w:pPr>
        <w:spacing w:line="240" w:lineRule="auto"/>
        <w:ind w:firstLine="720"/>
        <w:jc w:val="both"/>
        <w:rPr>
          <w:ins w:id="167" w:author="Liu, Luyu" w:date="2020-07-31T15:35:00Z"/>
          <w:del w:id="168" w:author="Miller, Harvey J." w:date="2020-08-04T12:41:00Z"/>
          <w:rFonts w:ascii="Times New Roman" w:hAnsi="Times New Roman" w:cs="Times New Roman"/>
          <w:sz w:val="24"/>
        </w:rPr>
        <w:pPrChange w:id="169" w:author="Miller, Harvey J." w:date="2020-08-04T10:48:00Z">
          <w:pPr>
            <w:spacing w:line="240" w:lineRule="auto"/>
            <w:jc w:val="both"/>
          </w:pPr>
        </w:pPrChange>
      </w:pPr>
      <w:del w:id="170" w:author="Miller, Harvey J." w:date="2020-08-04T13:11:00Z">
        <w:r w:rsidDel="008D5D97">
          <w:rPr>
            <w:rFonts w:ascii="Times New Roman" w:hAnsi="Times New Roman" w:cs="Times New Roman"/>
            <w:sz w:val="24"/>
          </w:rPr>
          <w:delText>I</w:delText>
        </w:r>
      </w:del>
      <w:ins w:id="171" w:author="Liu, Luyu" w:date="2020-07-31T15:54:00Z">
        <w:del w:id="172" w:author="Miller, Harvey J." w:date="2020-08-04T13:11:00Z">
          <w:r w:rsidR="00D81646" w:rsidDel="008D5D97">
            <w:rPr>
              <w:rFonts w:ascii="Times New Roman" w:hAnsi="Times New Roman" w:cs="Times New Roman"/>
              <w:sz w:val="24"/>
            </w:rPr>
            <w:delText>i</w:delText>
          </w:r>
        </w:del>
      </w:ins>
      <w:del w:id="173" w:author="Miller, Harvey J." w:date="2020-08-04T13:11:00Z">
        <w:r w:rsidDel="008D5D97">
          <w:rPr>
            <w:rFonts w:ascii="Times New Roman" w:hAnsi="Times New Roman" w:cs="Times New Roman"/>
            <w:sz w:val="24"/>
          </w:rPr>
          <w:delText xml:space="preserve">n </w:delText>
        </w:r>
        <w:r w:rsidRPr="00F34A9D" w:rsidDel="008D5D97">
          <w:rPr>
            <w:rFonts w:ascii="Times New Roman" w:hAnsi="Times New Roman" w:cs="Times New Roman"/>
            <w:sz w:val="24"/>
          </w:rPr>
          <w:delText>Washington DC</w:delText>
        </w:r>
        <w:r w:rsidDel="008D5D97">
          <w:rPr>
            <w:rFonts w:ascii="Times New Roman" w:hAnsi="Times New Roman" w:cs="Times New Roman"/>
            <w:sz w:val="24"/>
          </w:rPr>
          <w:delText xml:space="preserve">, Metrorail ridership declined by 90% and bus ridership declined by 75% by the end of March 2020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3]</w:delText>
        </w:r>
        <w:r w:rsidDel="008D5D97">
          <w:rPr>
            <w:rFonts w:ascii="Times New Roman" w:hAnsi="Times New Roman" w:cs="Times New Roman"/>
            <w:sz w:val="24"/>
          </w:rPr>
          <w:fldChar w:fldCharType="end"/>
        </w:r>
        <w:r w:rsidDel="008D5D97">
          <w:rPr>
            <w:rFonts w:ascii="Times New Roman" w:hAnsi="Times New Roman" w:cs="Times New Roman"/>
            <w:sz w:val="24"/>
          </w:rPr>
          <w:delText xml:space="preserve">. Smaller transit system also experienced major declines; for example, El Dorado Transit (California) experienced a ridership decline of 75%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4]</w:delText>
        </w:r>
        <w:r w:rsidDel="008D5D97">
          <w:rPr>
            <w:rFonts w:ascii="Times New Roman" w:hAnsi="Times New Roman" w:cs="Times New Roman"/>
            <w:sz w:val="24"/>
          </w:rPr>
          <w:fldChar w:fldCharType="end"/>
        </w:r>
      </w:del>
      <w:del w:id="174" w:author="Miller, Harvey J." w:date="2020-08-04T13:12:00Z">
        <w:r w:rsidDel="008D5D97">
          <w:rPr>
            <w:rFonts w:ascii="Times New Roman" w:hAnsi="Times New Roman" w:cs="Times New Roman"/>
            <w:sz w:val="24"/>
          </w:rPr>
          <w:delText xml:space="preserve">. </w:delText>
        </w:r>
      </w:del>
      <w:moveFromRangeStart w:id="175" w:author="Liu, Luyu" w:date="2020-07-31T15:54:00Z" w:name="move47102151"/>
      <w:moveFrom w:id="176" w:author="Liu, Luyu" w:date="2020-07-31T15:54:00Z">
        <w:del w:id="177" w:author="Miller, Harvey J." w:date="2020-08-04T13:12:00Z">
          <w:r w:rsidDel="008D5D97">
            <w:rPr>
              <w:rFonts w:ascii="Times New Roman" w:hAnsi="Times New Roman" w:cs="Times New Roman"/>
              <w:sz w:val="24"/>
            </w:rPr>
            <w:delText>The consequent drop in fare box revenue may lead to subsequent cuts in services, particularly since cash-strapped local governments may not have the ability to increase their su</w:delText>
          </w:r>
        </w:del>
        <w:del w:id="178" w:author="Miller, Harvey J." w:date="2020-08-04T13:11:00Z">
          <w:r w:rsidDel="008D5D97">
            <w:rPr>
              <w:rFonts w:ascii="Times New Roman" w:hAnsi="Times New Roman" w:cs="Times New Roman"/>
              <w:sz w:val="24"/>
            </w:rPr>
            <w:delText>pport.</w:delText>
          </w:r>
        </w:del>
      </w:moveFrom>
      <w:moveFromRangeEnd w:id="175"/>
      <w:ins w:id="179" w:author="Liu, Luyu" w:date="2020-07-31T15:53:00Z">
        <w:del w:id="180" w:author="Miller, Harvey J." w:date="2020-08-04T13:11:00Z">
          <w:r w:rsidR="00D81646" w:rsidDel="008D5D97">
            <w:rPr>
              <w:rFonts w:ascii="Times New Roman" w:hAnsi="Times New Roman" w:cs="Times New Roman"/>
              <w:sz w:val="24"/>
            </w:rPr>
            <w:delText xml:space="preserve"> </w:delText>
          </w:r>
        </w:del>
      </w:ins>
      <w:commentRangeEnd w:id="164"/>
      <w:del w:id="181" w:author="Miller, Harvey J." w:date="2020-08-04T13:11:00Z">
        <w:r w:rsidR="001E3C34" w:rsidDel="008D5D97">
          <w:rPr>
            <w:rStyle w:val="CommentReference"/>
          </w:rPr>
          <w:commentReference w:id="164"/>
        </w:r>
      </w:del>
      <w:bookmarkEnd w:id="163"/>
      <w:ins w:id="182" w:author="Liu, Luyu" w:date="2020-08-02T15:34:00Z">
        <w:del w:id="183" w:author="Miller, Harvey J." w:date="2020-08-04T12:41:00Z">
          <w:r w:rsidR="0003385A" w:rsidDel="005C1F65">
            <w:rPr>
              <w:rFonts w:ascii="Times New Roman" w:hAnsi="Times New Roman" w:cs="Times New Roman"/>
              <w:sz w:val="24"/>
            </w:rPr>
            <w:delText xml:space="preserve">However, </w:delText>
          </w:r>
        </w:del>
      </w:ins>
      <w:ins w:id="184" w:author="Liu, Luyu" w:date="2020-08-02T15:35:00Z">
        <w:del w:id="185" w:author="Miller, Harvey J." w:date="2020-08-04T12:41:00Z">
          <w:r w:rsidR="0003385A" w:rsidDel="005C1F65">
            <w:rPr>
              <w:rFonts w:ascii="Times New Roman" w:hAnsi="Times New Roman" w:cs="Times New Roman"/>
              <w:sz w:val="24"/>
            </w:rPr>
            <w:delText xml:space="preserve">many </w:delText>
          </w:r>
        </w:del>
      </w:ins>
      <w:ins w:id="186" w:author="Liu, Luyu" w:date="2020-08-02T15:34:00Z">
        <w:del w:id="187" w:author="Miller, Harvey J." w:date="2020-08-04T12:41:00Z">
          <w:r w:rsidR="0003385A" w:rsidDel="005C1F65">
            <w:rPr>
              <w:rFonts w:ascii="Times New Roman" w:hAnsi="Times New Roman" w:cs="Times New Roman"/>
              <w:sz w:val="24"/>
            </w:rPr>
            <w:delText xml:space="preserve">transit authorities </w:delText>
          </w:r>
        </w:del>
      </w:ins>
      <w:ins w:id="188" w:author="Liu, Luyu" w:date="2020-08-02T15:38:00Z">
        <w:del w:id="189" w:author="Miller, Harvey J." w:date="2020-08-04T12:41:00Z">
          <w:r w:rsidR="00F53F13" w:rsidDel="005C1F65">
            <w:rPr>
              <w:rFonts w:ascii="Times New Roman" w:hAnsi="Times New Roman" w:cs="Times New Roman"/>
              <w:sz w:val="24"/>
            </w:rPr>
            <w:delText>do not</w:delText>
          </w:r>
        </w:del>
      </w:ins>
      <w:ins w:id="190" w:author="Liu, Luyu" w:date="2020-08-02T15:34:00Z">
        <w:del w:id="191" w:author="Miller, Harvey J." w:date="2020-08-04T12:41:00Z">
          <w:r w:rsidR="0003385A" w:rsidDel="005C1F65">
            <w:rPr>
              <w:rFonts w:ascii="Times New Roman" w:hAnsi="Times New Roman" w:cs="Times New Roman"/>
              <w:sz w:val="24"/>
            </w:rPr>
            <w:delText xml:space="preserve"> disclose ridership </w:delText>
          </w:r>
        </w:del>
      </w:ins>
      <w:ins w:id="192" w:author="Liu, Luyu" w:date="2020-08-02T15:36:00Z">
        <w:del w:id="193" w:author="Miller, Harvey J." w:date="2020-08-04T10:39:00Z">
          <w:r w:rsidR="0003385A" w:rsidDel="001E3C34">
            <w:rPr>
              <w:rFonts w:ascii="Times New Roman" w:hAnsi="Times New Roman" w:cs="Times New Roman"/>
              <w:sz w:val="24"/>
            </w:rPr>
            <w:delText xml:space="preserve">decline </w:delText>
          </w:r>
        </w:del>
        <w:del w:id="194" w:author="Miller, Harvey J." w:date="2020-08-04T12:41:00Z">
          <w:r w:rsidR="0003385A" w:rsidDel="005C1F65">
            <w:rPr>
              <w:rFonts w:ascii="Times New Roman" w:hAnsi="Times New Roman" w:cs="Times New Roman"/>
              <w:sz w:val="24"/>
            </w:rPr>
            <w:delText xml:space="preserve">statistics </w:delText>
          </w:r>
        </w:del>
      </w:ins>
      <w:ins w:id="195" w:author="Liu, Luyu" w:date="2020-08-02T15:34:00Z">
        <w:del w:id="196" w:author="Miller, Harvey J." w:date="2020-08-04T12:41:00Z">
          <w:r w:rsidR="0003385A" w:rsidDel="005C1F65">
            <w:rPr>
              <w:rFonts w:ascii="Times New Roman" w:hAnsi="Times New Roman" w:cs="Times New Roman"/>
              <w:sz w:val="24"/>
            </w:rPr>
            <w:delText>and</w:delText>
          </w:r>
        </w:del>
      </w:ins>
      <w:ins w:id="197" w:author="Liu, Luyu" w:date="2020-08-02T15:36:00Z">
        <w:del w:id="198" w:author="Miller, Harvey J." w:date="2020-08-04T12:41:00Z">
          <w:r w:rsidR="0003385A" w:rsidDel="005C1F65">
            <w:rPr>
              <w:rFonts w:ascii="Times New Roman" w:hAnsi="Times New Roman" w:cs="Times New Roman"/>
              <w:sz w:val="24"/>
            </w:rPr>
            <w:delText xml:space="preserve"> </w:delText>
          </w:r>
        </w:del>
        <w:del w:id="199" w:author="Miller, Harvey J." w:date="2020-08-04T10:41:00Z">
          <w:r w:rsidR="0003385A" w:rsidDel="001E3C34">
            <w:rPr>
              <w:rFonts w:ascii="Times New Roman" w:hAnsi="Times New Roman" w:cs="Times New Roman"/>
              <w:sz w:val="24"/>
            </w:rPr>
            <w:delText xml:space="preserve">different authorities </w:delText>
          </w:r>
        </w:del>
      </w:ins>
      <w:ins w:id="200" w:author="Liu, Luyu" w:date="2020-08-02T15:34:00Z">
        <w:del w:id="201" w:author="Miller, Harvey J." w:date="2020-08-04T12:41:00Z">
          <w:r w:rsidR="0003385A" w:rsidDel="005C1F65">
            <w:rPr>
              <w:rFonts w:ascii="Times New Roman" w:hAnsi="Times New Roman" w:cs="Times New Roman"/>
              <w:sz w:val="24"/>
            </w:rPr>
            <w:delText xml:space="preserve">report </w:delText>
          </w:r>
        </w:del>
      </w:ins>
      <w:ins w:id="202" w:author="Liu, Luyu" w:date="2020-08-02T15:36:00Z">
        <w:del w:id="203" w:author="Miller, Harvey J." w:date="2020-08-04T12:41:00Z">
          <w:r w:rsidR="0003385A" w:rsidDel="005C1F65">
            <w:rPr>
              <w:rFonts w:ascii="Times New Roman" w:hAnsi="Times New Roman" w:cs="Times New Roman"/>
              <w:sz w:val="24"/>
            </w:rPr>
            <w:delText xml:space="preserve">ridership </w:delText>
          </w:r>
        </w:del>
      </w:ins>
      <w:ins w:id="204" w:author="Liu, Luyu" w:date="2020-08-02T15:35:00Z">
        <w:del w:id="205" w:author="Miller, Harvey J." w:date="2020-08-04T10:40:00Z">
          <w:r w:rsidR="0003385A" w:rsidDel="001E3C34">
            <w:rPr>
              <w:rFonts w:ascii="Times New Roman" w:hAnsi="Times New Roman" w:cs="Times New Roman"/>
              <w:sz w:val="24"/>
            </w:rPr>
            <w:delText>in different format</w:delText>
          </w:r>
        </w:del>
      </w:ins>
      <w:ins w:id="206" w:author="Liu, Luyu" w:date="2020-08-02T15:38:00Z">
        <w:del w:id="207" w:author="Miller, Harvey J." w:date="2020-08-04T10:40:00Z">
          <w:r w:rsidR="005A2709" w:rsidDel="001E3C34">
            <w:rPr>
              <w:rFonts w:ascii="Times New Roman" w:hAnsi="Times New Roman" w:cs="Times New Roman"/>
              <w:sz w:val="24"/>
            </w:rPr>
            <w:delText>s</w:delText>
          </w:r>
        </w:del>
      </w:ins>
      <w:ins w:id="208" w:author="Liu, Luyu" w:date="2020-08-02T15:35:00Z">
        <w:del w:id="209" w:author="Miller, Harvey J." w:date="2020-08-04T10:40:00Z">
          <w:r w:rsidR="0003385A" w:rsidDel="001E3C34">
            <w:rPr>
              <w:rFonts w:ascii="Times New Roman" w:hAnsi="Times New Roman" w:cs="Times New Roman"/>
              <w:sz w:val="24"/>
            </w:rPr>
            <w:delText xml:space="preserve"> and </w:delText>
          </w:r>
        </w:del>
        <w:del w:id="210" w:author="Miller, Harvey J." w:date="2020-08-04T12:41:00Z">
          <w:r w:rsidR="0003385A" w:rsidDel="005C1F65">
            <w:rPr>
              <w:rFonts w:ascii="Times New Roman" w:hAnsi="Times New Roman" w:cs="Times New Roman"/>
              <w:sz w:val="24"/>
            </w:rPr>
            <w:delText>definition</w:delText>
          </w:r>
        </w:del>
      </w:ins>
      <w:ins w:id="211" w:author="Liu, Luyu" w:date="2020-08-02T15:38:00Z">
        <w:del w:id="212" w:author="Miller, Harvey J." w:date="2020-08-04T12:41:00Z">
          <w:r w:rsidR="005A2709" w:rsidDel="005C1F65">
            <w:rPr>
              <w:rFonts w:ascii="Times New Roman" w:hAnsi="Times New Roman" w:cs="Times New Roman"/>
              <w:sz w:val="24"/>
            </w:rPr>
            <w:delText>s</w:delText>
          </w:r>
        </w:del>
      </w:ins>
      <w:ins w:id="213" w:author="Liu, Luyu" w:date="2020-08-02T15:35:00Z">
        <w:del w:id="214" w:author="Miller, Harvey J." w:date="2020-08-04T12:41:00Z">
          <w:r w:rsidR="0003385A" w:rsidDel="005C1F65">
            <w:rPr>
              <w:rFonts w:ascii="Times New Roman" w:hAnsi="Times New Roman" w:cs="Times New Roman"/>
              <w:sz w:val="24"/>
            </w:rPr>
            <w:delText xml:space="preserve">. </w:delText>
          </w:r>
        </w:del>
      </w:ins>
      <w:ins w:id="215" w:author="Liu, Luyu" w:date="2020-07-31T15:53:00Z">
        <w:del w:id="216" w:author="Miller, Harvey J." w:date="2020-08-04T12:41:00Z">
          <w:r w:rsidR="00D81646" w:rsidDel="005C1F65">
            <w:rPr>
              <w:rFonts w:ascii="Times New Roman" w:hAnsi="Times New Roman" w:cs="Times New Roman"/>
              <w:sz w:val="24"/>
            </w:rPr>
            <w:delText>Therefore,</w:delText>
          </w:r>
        </w:del>
      </w:ins>
      <w:ins w:id="217" w:author="Liu, Luyu" w:date="2020-07-31T15:33:00Z">
        <w:del w:id="218" w:author="Miller, Harvey J." w:date="2020-08-04T12:41:00Z">
          <w:r w:rsidR="00F74D62" w:rsidDel="005C1F65">
            <w:rPr>
              <w:rFonts w:ascii="Times New Roman" w:hAnsi="Times New Roman" w:cs="Times New Roman"/>
              <w:sz w:val="24"/>
            </w:rPr>
            <w:delText xml:space="preserve"> </w:delText>
          </w:r>
        </w:del>
      </w:ins>
      <w:ins w:id="219" w:author="Liu, Luyu" w:date="2020-07-31T15:30:00Z">
        <w:del w:id="220" w:author="Miller, Harvey J." w:date="2020-08-04T12:41:00Z">
          <w:r w:rsidR="00F30C24" w:rsidDel="005C1F65">
            <w:rPr>
              <w:rFonts w:ascii="Times New Roman" w:hAnsi="Times New Roman" w:cs="Times New Roman"/>
              <w:sz w:val="24"/>
            </w:rPr>
            <w:delText xml:space="preserve">there is an urgent need to quantify the </w:delText>
          </w:r>
        </w:del>
      </w:ins>
      <w:ins w:id="221" w:author="Liu, Luyu" w:date="2020-07-31T15:53:00Z">
        <w:del w:id="222" w:author="Miller, Harvey J." w:date="2020-08-04T12:41:00Z">
          <w:r w:rsidR="00D81646" w:rsidDel="005C1F65">
            <w:rPr>
              <w:rFonts w:ascii="Times New Roman" w:hAnsi="Times New Roman" w:cs="Times New Roman"/>
              <w:sz w:val="24"/>
            </w:rPr>
            <w:delText xml:space="preserve">highly heterogeneous </w:delText>
          </w:r>
        </w:del>
      </w:ins>
      <w:ins w:id="223" w:author="Liu, Luyu" w:date="2020-07-31T15:30:00Z">
        <w:del w:id="224" w:author="Miller, Harvey J." w:date="2020-08-04T12:41:00Z">
          <w:r w:rsidR="00F30C24" w:rsidDel="005C1F65">
            <w:rPr>
              <w:rFonts w:ascii="Times New Roman" w:hAnsi="Times New Roman" w:cs="Times New Roman"/>
              <w:sz w:val="24"/>
            </w:rPr>
            <w:delText>transit demand decline</w:delText>
          </w:r>
        </w:del>
      </w:ins>
      <w:ins w:id="225" w:author="Liu, Luyu" w:date="2020-07-31T15:31:00Z">
        <w:del w:id="226" w:author="Miller, Harvey J." w:date="2020-08-04T12:41:00Z">
          <w:r w:rsidR="00F30C24" w:rsidDel="005C1F65">
            <w:rPr>
              <w:rFonts w:ascii="Times New Roman" w:hAnsi="Times New Roman" w:cs="Times New Roman"/>
              <w:sz w:val="24"/>
            </w:rPr>
            <w:delText xml:space="preserve"> </w:delText>
          </w:r>
        </w:del>
      </w:ins>
      <w:ins w:id="227" w:author="Liu, Luyu" w:date="2020-08-02T16:40:00Z">
        <w:del w:id="228" w:author="Miller, Harvey J." w:date="2020-08-04T12:41:00Z">
          <w:r w:rsidR="00F33037" w:rsidDel="005C1F65">
            <w:rPr>
              <w:rFonts w:ascii="Times New Roman" w:hAnsi="Times New Roman" w:cs="Times New Roman"/>
              <w:sz w:val="24"/>
            </w:rPr>
            <w:delText xml:space="preserve">across the </w:delText>
          </w:r>
          <w:r w:rsidR="003678DE" w:rsidDel="005C1F65">
            <w:rPr>
              <w:rFonts w:ascii="Times New Roman" w:hAnsi="Times New Roman" w:cs="Times New Roman"/>
              <w:sz w:val="24"/>
            </w:rPr>
            <w:delText xml:space="preserve">nation </w:delText>
          </w:r>
        </w:del>
      </w:ins>
      <w:ins w:id="229" w:author="Liu, Luyu" w:date="2020-07-31T15:32:00Z">
        <w:del w:id="230" w:author="Miller, Harvey J." w:date="2020-08-04T12:41:00Z">
          <w:r w:rsidR="00F74D62" w:rsidDel="005C1F65">
            <w:rPr>
              <w:rFonts w:ascii="Times New Roman" w:hAnsi="Times New Roman" w:cs="Times New Roman"/>
              <w:sz w:val="24"/>
            </w:rPr>
            <w:delText>with</w:delText>
          </w:r>
        </w:del>
      </w:ins>
      <w:ins w:id="231" w:author="Liu, Luyu" w:date="2020-07-31T15:33:00Z">
        <w:del w:id="232" w:author="Miller, Harvey J." w:date="2020-08-04T12:41:00Z">
          <w:r w:rsidR="00F74D62" w:rsidDel="005C1F65">
            <w:rPr>
              <w:rFonts w:ascii="Times New Roman" w:hAnsi="Times New Roman" w:cs="Times New Roman"/>
              <w:sz w:val="24"/>
            </w:rPr>
            <w:delText xml:space="preserve"> robust </w:delText>
          </w:r>
        </w:del>
      </w:ins>
      <w:ins w:id="233" w:author="Liu, Luyu" w:date="2020-07-31T15:38:00Z">
        <w:del w:id="234" w:author="Miller, Harvey J." w:date="2020-08-04T12:41:00Z">
          <w:r w:rsidR="00F74D62" w:rsidDel="005C1F65">
            <w:rPr>
              <w:rFonts w:ascii="Times New Roman" w:hAnsi="Times New Roman" w:cs="Times New Roman"/>
              <w:sz w:val="24"/>
            </w:rPr>
            <w:delText xml:space="preserve">spatiotemporal </w:delText>
          </w:r>
        </w:del>
      </w:ins>
      <w:ins w:id="235" w:author="Liu, Luyu" w:date="2020-07-31T15:33:00Z">
        <w:del w:id="236" w:author="Miller, Harvey J." w:date="2020-08-04T12:41:00Z">
          <w:r w:rsidR="00F74D62" w:rsidDel="005C1F65">
            <w:rPr>
              <w:rFonts w:ascii="Times New Roman" w:hAnsi="Times New Roman" w:cs="Times New Roman"/>
              <w:sz w:val="24"/>
            </w:rPr>
            <w:delText>measures</w:delText>
          </w:r>
        </w:del>
      </w:ins>
      <w:ins w:id="237" w:author="Liu, Luyu" w:date="2020-08-02T15:38:00Z">
        <w:del w:id="238" w:author="Miller, Harvey J." w:date="2020-08-04T12:41:00Z">
          <w:r w:rsidR="00591BCA" w:rsidDel="005C1F65">
            <w:rPr>
              <w:rFonts w:ascii="Times New Roman" w:hAnsi="Times New Roman" w:cs="Times New Roman"/>
              <w:sz w:val="24"/>
            </w:rPr>
            <w:delText xml:space="preserve"> and </w:delText>
          </w:r>
        </w:del>
      </w:ins>
      <w:ins w:id="239" w:author="Liu, Luyu" w:date="2020-08-02T15:43:00Z">
        <w:del w:id="240" w:author="Miller, Harvey J." w:date="2020-08-04T12:41:00Z">
          <w:r w:rsidR="00E71C09" w:rsidDel="005C1F65">
            <w:rPr>
              <w:rFonts w:ascii="Times New Roman" w:hAnsi="Times New Roman" w:cs="Times New Roman"/>
              <w:sz w:val="24"/>
            </w:rPr>
            <w:delText xml:space="preserve">accessible </w:delText>
          </w:r>
        </w:del>
      </w:ins>
      <w:ins w:id="241" w:author="Liu, Luyu" w:date="2020-08-02T15:38:00Z">
        <w:del w:id="242" w:author="Miller, Harvey J." w:date="2020-08-04T12:41:00Z">
          <w:r w:rsidR="00591BCA" w:rsidDel="005C1F65">
            <w:rPr>
              <w:rFonts w:ascii="Times New Roman" w:hAnsi="Times New Roman" w:cs="Times New Roman"/>
              <w:sz w:val="24"/>
            </w:rPr>
            <w:delText>homogeneous data</w:delText>
          </w:r>
        </w:del>
      </w:ins>
      <w:ins w:id="243" w:author="Liu, Luyu" w:date="2020-07-31T15:57:00Z">
        <w:del w:id="244" w:author="Miller, Harvey J." w:date="2020-08-04T12:41:00Z">
          <w:r w:rsidR="00FC5EF1" w:rsidDel="005C1F65">
            <w:rPr>
              <w:rFonts w:ascii="Times New Roman" w:hAnsi="Times New Roman" w:cs="Times New Roman"/>
              <w:sz w:val="24"/>
            </w:rPr>
            <w:delText>. T</w:delText>
          </w:r>
          <w:r w:rsidR="00F811DE" w:rsidDel="005C1F65">
            <w:rPr>
              <w:rFonts w:ascii="Times New Roman" w:hAnsi="Times New Roman" w:cs="Times New Roman"/>
              <w:sz w:val="24"/>
            </w:rPr>
            <w:delText xml:space="preserve">hese measures </w:delText>
          </w:r>
          <w:r w:rsidR="00FC5EF1" w:rsidDel="005C1F65">
            <w:rPr>
              <w:rFonts w:ascii="Times New Roman" w:hAnsi="Times New Roman" w:cs="Times New Roman"/>
              <w:sz w:val="24"/>
            </w:rPr>
            <w:delText xml:space="preserve">can provide crucial </w:delText>
          </w:r>
        </w:del>
      </w:ins>
      <w:ins w:id="245" w:author="Liu, Luyu" w:date="2020-08-02T15:39:00Z">
        <w:del w:id="246" w:author="Miller, Harvey J." w:date="2020-08-04T12:41:00Z">
          <w:r w:rsidR="00601772" w:rsidDel="005C1F65">
            <w:rPr>
              <w:rFonts w:ascii="Times New Roman" w:hAnsi="Times New Roman" w:cs="Times New Roman"/>
              <w:sz w:val="24"/>
            </w:rPr>
            <w:delText>insight</w:delText>
          </w:r>
        </w:del>
      </w:ins>
      <w:ins w:id="247" w:author="Liu, Luyu" w:date="2020-08-02T15:43:00Z">
        <w:del w:id="248" w:author="Miller, Harvey J." w:date="2020-08-04T12:41:00Z">
          <w:r w:rsidR="009A5D7D" w:rsidDel="005C1F65">
            <w:rPr>
              <w:rFonts w:ascii="Times New Roman" w:hAnsi="Times New Roman" w:cs="Times New Roman"/>
              <w:sz w:val="24"/>
            </w:rPr>
            <w:delText>s</w:delText>
          </w:r>
        </w:del>
      </w:ins>
      <w:ins w:id="249" w:author="Liu, Luyu" w:date="2020-08-02T15:39:00Z">
        <w:del w:id="250" w:author="Miller, Harvey J." w:date="2020-08-04T12:41:00Z">
          <w:r w:rsidR="00601772" w:rsidDel="005C1F65">
            <w:rPr>
              <w:rFonts w:ascii="Times New Roman" w:hAnsi="Times New Roman" w:cs="Times New Roman"/>
              <w:sz w:val="24"/>
            </w:rPr>
            <w:delText xml:space="preserve"> </w:delText>
          </w:r>
          <w:r w:rsidR="00741C77" w:rsidDel="005C1F65">
            <w:rPr>
              <w:rFonts w:ascii="Times New Roman" w:hAnsi="Times New Roman" w:cs="Times New Roman"/>
              <w:sz w:val="24"/>
            </w:rPr>
            <w:delText>into</w:delText>
          </w:r>
        </w:del>
      </w:ins>
      <w:ins w:id="251" w:author="Liu, Luyu" w:date="2020-07-31T16:30:00Z">
        <w:del w:id="252" w:author="Miller, Harvey J." w:date="2020-08-04T12:41:00Z">
          <w:r w:rsidR="00290C45" w:rsidDel="005C1F65">
            <w:rPr>
              <w:rFonts w:ascii="Times New Roman" w:hAnsi="Times New Roman" w:cs="Times New Roman"/>
              <w:sz w:val="24"/>
            </w:rPr>
            <w:delText xml:space="preserve"> </w:delText>
          </w:r>
        </w:del>
      </w:ins>
      <w:ins w:id="253" w:author="Liu, Luyu" w:date="2020-08-02T16:41:00Z">
        <w:del w:id="254" w:author="Miller, Harvey J." w:date="2020-08-04T12:41:00Z">
          <w:r w:rsidR="00F811DE" w:rsidDel="005C1F65">
            <w:rPr>
              <w:rFonts w:ascii="Times New Roman" w:hAnsi="Times New Roman" w:cs="Times New Roman"/>
              <w:sz w:val="24"/>
            </w:rPr>
            <w:delText xml:space="preserve">different dimensions of </w:delText>
          </w:r>
        </w:del>
      </w:ins>
      <w:ins w:id="255" w:author="Liu, Luyu" w:date="2020-07-31T16:30:00Z">
        <w:del w:id="256" w:author="Miller, Harvey J." w:date="2020-08-04T12:41:00Z">
          <w:r w:rsidR="00290C45" w:rsidDel="005C1F65">
            <w:rPr>
              <w:rFonts w:ascii="Times New Roman" w:hAnsi="Times New Roman" w:cs="Times New Roman"/>
              <w:sz w:val="24"/>
            </w:rPr>
            <w:delText>transit usage during the pandemic</w:delText>
          </w:r>
          <w:r w:rsidR="00F811DE" w:rsidDel="005C1F65">
            <w:rPr>
              <w:rFonts w:ascii="Times New Roman" w:hAnsi="Times New Roman" w:cs="Times New Roman"/>
              <w:sz w:val="24"/>
            </w:rPr>
            <w:delText>, including the</w:delText>
          </w:r>
        </w:del>
      </w:ins>
      <w:ins w:id="257" w:author="Liu, Luyu" w:date="2020-08-02T16:43:00Z">
        <w:del w:id="258" w:author="Miller, Harvey J." w:date="2020-08-04T12:41:00Z">
          <w:r w:rsidR="00F811DE" w:rsidDel="005C1F65">
            <w:rPr>
              <w:rFonts w:ascii="Times New Roman" w:hAnsi="Times New Roman" w:cs="Times New Roman"/>
              <w:sz w:val="24"/>
            </w:rPr>
            <w:delText xml:space="preserve"> limit</w:delText>
          </w:r>
        </w:del>
      </w:ins>
      <w:ins w:id="259" w:author="Liu, Luyu" w:date="2020-07-31T16:30:00Z">
        <w:del w:id="260" w:author="Miller, Harvey J." w:date="2020-08-04T12:41:00Z">
          <w:r w:rsidR="00F811DE" w:rsidDel="005C1F65">
            <w:rPr>
              <w:rFonts w:ascii="Times New Roman" w:hAnsi="Times New Roman" w:cs="Times New Roman"/>
              <w:sz w:val="24"/>
            </w:rPr>
            <w:delText xml:space="preserve">, the start and end, and the speed </w:delText>
          </w:r>
        </w:del>
      </w:ins>
      <w:ins w:id="261" w:author="Liu, Luyu" w:date="2020-08-02T16:43:00Z">
        <w:del w:id="262" w:author="Miller, Harvey J." w:date="2020-08-04T12:41:00Z">
          <w:r w:rsidR="00F811DE" w:rsidDel="005C1F65">
            <w:rPr>
              <w:rFonts w:ascii="Times New Roman" w:hAnsi="Times New Roman" w:cs="Times New Roman"/>
              <w:sz w:val="24"/>
            </w:rPr>
            <w:delText xml:space="preserve">of the transit demand decline. The </w:delText>
          </w:r>
        </w:del>
      </w:ins>
      <w:ins w:id="263" w:author="Liu, Luyu" w:date="2020-08-02T16:44:00Z">
        <w:del w:id="264" w:author="Miller, Harvey J." w:date="2020-08-04T12:41:00Z">
          <w:r w:rsidR="00F811DE" w:rsidDel="005C1F65">
            <w:rPr>
              <w:rFonts w:ascii="Times New Roman" w:hAnsi="Times New Roman" w:cs="Times New Roman"/>
              <w:sz w:val="24"/>
            </w:rPr>
            <w:delText xml:space="preserve">spatial distribution of </w:delText>
          </w:r>
        </w:del>
      </w:ins>
      <w:ins w:id="265" w:author="Liu, Luyu" w:date="2020-08-02T18:00:00Z">
        <w:del w:id="266" w:author="Miller, Harvey J." w:date="2020-08-04T12:41:00Z">
          <w:r w:rsidR="009A300F" w:rsidDel="005C1F65">
            <w:rPr>
              <w:rFonts w:ascii="Times New Roman" w:hAnsi="Times New Roman" w:cs="Times New Roman" w:hint="eastAsia"/>
              <w:sz w:val="24"/>
            </w:rPr>
            <w:delText>the</w:delText>
          </w:r>
          <w:r w:rsidR="009A300F" w:rsidDel="005C1F65">
            <w:rPr>
              <w:rFonts w:ascii="Times New Roman" w:hAnsi="Times New Roman" w:cs="Times New Roman"/>
              <w:sz w:val="24"/>
            </w:rPr>
            <w:delText xml:space="preserve"> </w:delText>
          </w:r>
        </w:del>
      </w:ins>
      <w:ins w:id="267" w:author="Liu, Luyu" w:date="2020-08-02T16:44:00Z">
        <w:del w:id="268" w:author="Miller, Harvey J." w:date="2020-08-04T12:41:00Z">
          <w:r w:rsidR="00F811DE" w:rsidDel="005C1F65">
            <w:rPr>
              <w:rFonts w:ascii="Times New Roman" w:hAnsi="Times New Roman" w:cs="Times New Roman"/>
              <w:sz w:val="24"/>
            </w:rPr>
            <w:delText xml:space="preserve">measures is also very important </w:delText>
          </w:r>
        </w:del>
      </w:ins>
      <w:ins w:id="269" w:author="Liu, Luyu" w:date="2020-07-31T16:30:00Z">
        <w:del w:id="270" w:author="Miller, Harvey J." w:date="2020-08-04T12:41:00Z">
          <w:r w:rsidR="001E1146" w:rsidDel="005C1F65">
            <w:rPr>
              <w:rFonts w:ascii="Times New Roman" w:hAnsi="Times New Roman" w:cs="Times New Roman"/>
              <w:sz w:val="24"/>
            </w:rPr>
            <w:delText>for future</w:delText>
          </w:r>
          <w:r w:rsidR="00290C45" w:rsidDel="005C1F65">
            <w:rPr>
              <w:rFonts w:ascii="Times New Roman" w:hAnsi="Times New Roman" w:cs="Times New Roman"/>
              <w:sz w:val="24"/>
            </w:rPr>
            <w:delText xml:space="preserve"> </w:delText>
          </w:r>
        </w:del>
      </w:ins>
      <w:ins w:id="271" w:author="Liu, Luyu" w:date="2020-07-31T16:05:00Z">
        <w:del w:id="272" w:author="Miller, Harvey J." w:date="2020-08-04T12:41:00Z">
          <w:r w:rsidR="00762774" w:rsidDel="005C1F65">
            <w:rPr>
              <w:rFonts w:ascii="Times New Roman" w:hAnsi="Times New Roman" w:cs="Times New Roman" w:hint="eastAsia"/>
              <w:sz w:val="24"/>
            </w:rPr>
            <w:delText>stra</w:delText>
          </w:r>
          <w:r w:rsidR="00762774" w:rsidDel="005C1F65">
            <w:rPr>
              <w:rFonts w:ascii="Times New Roman" w:hAnsi="Times New Roman" w:cs="Times New Roman"/>
              <w:sz w:val="24"/>
            </w:rPr>
            <w:delText>t</w:delText>
          </w:r>
        </w:del>
      </w:ins>
      <w:ins w:id="273" w:author="Liu, Luyu" w:date="2020-07-31T16:06:00Z">
        <w:del w:id="274" w:author="Miller, Harvey J." w:date="2020-08-04T12:41:00Z">
          <w:r w:rsidR="00762774" w:rsidDel="005C1F65">
            <w:rPr>
              <w:rFonts w:ascii="Times New Roman" w:hAnsi="Times New Roman" w:cs="Times New Roman"/>
              <w:sz w:val="24"/>
            </w:rPr>
            <w:delText xml:space="preserve">egic </w:delText>
          </w:r>
        </w:del>
      </w:ins>
      <w:ins w:id="275" w:author="Liu, Luyu" w:date="2020-07-31T15:54:00Z">
        <w:del w:id="276" w:author="Miller, Harvey J." w:date="2020-08-04T12:41:00Z">
          <w:r w:rsidR="00D81646" w:rsidDel="005C1F65">
            <w:rPr>
              <w:rFonts w:ascii="Times New Roman" w:hAnsi="Times New Roman" w:cs="Times New Roman"/>
              <w:sz w:val="24"/>
            </w:rPr>
            <w:delText>transit planning</w:delText>
          </w:r>
        </w:del>
      </w:ins>
      <w:ins w:id="277" w:author="Liu, Luyu" w:date="2020-07-31T16:14:00Z">
        <w:del w:id="278" w:author="Miller, Harvey J." w:date="2020-08-04T12:41:00Z">
          <w:r w:rsidR="00070B50" w:rsidDel="005C1F65">
            <w:rPr>
              <w:rFonts w:ascii="Times New Roman" w:hAnsi="Times New Roman" w:cs="Times New Roman"/>
              <w:sz w:val="24"/>
            </w:rPr>
            <w:delText xml:space="preserve"> and administration</w:delText>
          </w:r>
        </w:del>
      </w:ins>
      <w:ins w:id="279" w:author="Liu, Luyu" w:date="2020-07-31T15:54:00Z">
        <w:del w:id="280" w:author="Miller, Harvey J." w:date="2020-08-04T12:41:00Z">
          <w:r w:rsidR="00D81646" w:rsidDel="005C1F65">
            <w:rPr>
              <w:rFonts w:ascii="Times New Roman" w:hAnsi="Times New Roman" w:cs="Times New Roman"/>
              <w:sz w:val="24"/>
            </w:rPr>
            <w:delText>.</w:delText>
          </w:r>
        </w:del>
      </w:ins>
    </w:p>
    <w:p w14:paraId="5248F850" w14:textId="0A7F77D4" w:rsidR="00077492" w:rsidDel="002130A1" w:rsidRDefault="00077492">
      <w:pPr>
        <w:spacing w:line="240" w:lineRule="auto"/>
        <w:ind w:firstLine="720"/>
        <w:jc w:val="both"/>
        <w:rPr>
          <w:del w:id="281" w:author="Miller, Harvey J." w:date="2020-08-04T12:06:00Z"/>
          <w:rFonts w:ascii="Times New Roman" w:hAnsi="Times New Roman" w:cs="Times New Roman"/>
          <w:sz w:val="24"/>
        </w:rPr>
        <w:pPrChange w:id="282" w:author="Liu, Luyu" w:date="2020-07-31T16:50:00Z">
          <w:pPr>
            <w:spacing w:line="480" w:lineRule="auto"/>
            <w:jc w:val="both"/>
          </w:pPr>
        </w:pPrChange>
      </w:pPr>
      <w:del w:id="283" w:author="Miller, Harvey J." w:date="2020-08-04T12:06:00Z">
        <w:r w:rsidDel="002130A1">
          <w:rPr>
            <w:rFonts w:ascii="Times New Roman" w:hAnsi="Times New Roman" w:cs="Times New Roman"/>
            <w:sz w:val="24"/>
          </w:rPr>
          <w:delText xml:space="preserve"> </w:delText>
        </w:r>
      </w:del>
      <w:ins w:id="284" w:author="Liu, Luyu" w:date="2020-07-31T15:55:00Z">
        <w:del w:id="285" w:author="Miller, Harvey J." w:date="2020-08-04T10:47:00Z">
          <w:r w:rsidR="00CD338B" w:rsidDel="00CE7730">
            <w:rPr>
              <w:rFonts w:ascii="Times New Roman" w:hAnsi="Times New Roman" w:cs="Times New Roman"/>
              <w:sz w:val="24"/>
            </w:rPr>
            <w:delText>B</w:delText>
          </w:r>
          <w:r w:rsidR="008E523F" w:rsidDel="00CE7730">
            <w:rPr>
              <w:rFonts w:ascii="Times New Roman" w:hAnsi="Times New Roman" w:cs="Times New Roman"/>
              <w:sz w:val="24"/>
            </w:rPr>
            <w:delText>esides spatiotemporal</w:delText>
          </w:r>
          <w:r w:rsidR="00D81646" w:rsidDel="00CE7730">
            <w:rPr>
              <w:rFonts w:ascii="Times New Roman" w:hAnsi="Times New Roman" w:cs="Times New Roman"/>
              <w:sz w:val="24"/>
            </w:rPr>
            <w:delText xml:space="preserve"> differences, </w:delText>
          </w:r>
        </w:del>
      </w:ins>
      <w:del w:id="286" w:author="Miller, Harvey J." w:date="2020-08-04T10:47:00Z">
        <w:r w:rsidDel="00CE7730">
          <w:rPr>
            <w:rFonts w:ascii="Times New Roman" w:hAnsi="Times New Roman" w:cs="Times New Roman"/>
            <w:sz w:val="24"/>
          </w:rPr>
          <w:delText>T</w:delText>
        </w:r>
      </w:del>
      <w:ins w:id="287" w:author="Liu, Luyu" w:date="2020-07-31T12:16:00Z">
        <w:del w:id="288" w:author="Miller, Harvey J." w:date="2020-08-04T10:47:00Z">
          <w:r w:rsidR="00FC1479" w:rsidDel="00CE7730">
            <w:rPr>
              <w:rFonts w:ascii="Times New Roman" w:hAnsi="Times New Roman" w:cs="Times New Roman"/>
              <w:sz w:val="24"/>
            </w:rPr>
            <w:delText>t</w:delText>
          </w:r>
        </w:del>
      </w:ins>
      <w:del w:id="289" w:author="Miller, Harvey J." w:date="2020-08-04T10:47:00Z">
        <w:r w:rsidDel="00CE7730">
          <w:rPr>
            <w:rFonts w:ascii="Times New Roman" w:hAnsi="Times New Roman" w:cs="Times New Roman"/>
            <w:sz w:val="24"/>
          </w:rPr>
          <w:delText xml:space="preserve">he decline in ridership is </w:delText>
        </w:r>
      </w:del>
      <w:ins w:id="290" w:author="Liu, Luyu" w:date="2020-07-31T15:56:00Z">
        <w:del w:id="291" w:author="Miller, Harvey J." w:date="2020-08-04T10:47:00Z">
          <w:r w:rsidR="00CD338B" w:rsidDel="00CE7730">
            <w:rPr>
              <w:rFonts w:ascii="Times New Roman" w:hAnsi="Times New Roman" w:cs="Times New Roman"/>
              <w:sz w:val="24"/>
            </w:rPr>
            <w:delText xml:space="preserve">moreover </w:delText>
          </w:r>
        </w:del>
      </w:ins>
      <w:del w:id="292" w:author="Miller, Harvey J." w:date="2020-08-04T10:47:00Z">
        <w:r w:rsidDel="00CE7730">
          <w:rPr>
            <w:rFonts w:ascii="Times New Roman" w:hAnsi="Times New Roman" w:cs="Times New Roman"/>
            <w:sz w:val="24"/>
          </w:rPr>
          <w:delText>unequal across social dimensions</w:delText>
        </w:r>
      </w:del>
      <w:ins w:id="293" w:author="Liu, Luyu" w:date="2020-07-31T15:32:00Z">
        <w:del w:id="294" w:author="Miller, Harvey J." w:date="2020-08-04T10:47:00Z">
          <w:r w:rsidR="00F30C24" w:rsidDel="00CE7730">
            <w:rPr>
              <w:rFonts w:ascii="Times New Roman" w:hAnsi="Times New Roman" w:cs="Times New Roman"/>
              <w:sz w:val="24"/>
            </w:rPr>
            <w:delText>,</w:delText>
          </w:r>
        </w:del>
      </w:ins>
      <w:del w:id="295" w:author="Miller, Harvey J." w:date="2020-08-04T10:47:00Z">
        <w:r w:rsidDel="00CE7730">
          <w:rPr>
            <w:rFonts w:ascii="Times New Roman" w:hAnsi="Times New Roman" w:cs="Times New Roman"/>
            <w:sz w:val="24"/>
          </w:rPr>
          <w:delText xml:space="preserve"> since many information, managerial, tech, and knowledge workers can telecommute while people with jobs that demand physical presence still need to travel to work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5]</w:delText>
        </w:r>
        <w:r w:rsidDel="00CE7730">
          <w:rPr>
            <w:rFonts w:ascii="Times New Roman" w:hAnsi="Times New Roman" w:cs="Times New Roman"/>
            <w:sz w:val="24"/>
          </w:rPr>
          <w:fldChar w:fldCharType="end"/>
        </w:r>
        <w:r w:rsidDel="00CE7730">
          <w:rPr>
            <w:rFonts w:ascii="Times New Roman" w:hAnsi="Times New Roman" w:cs="Times New Roman"/>
            <w:sz w:val="24"/>
          </w:rPr>
          <w:delText xml:space="preserve">. The remaining public transit users during a pandemic such as COVID-19 are likely "captive" riders who depend on public transit for mobility and accessibility to jobs, health care, and services </w:delText>
        </w:r>
        <w:r w:rsidRPr="00693884"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delInstrText>
        </w:r>
        <w:r w:rsidRPr="00693884"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6]</w:delText>
        </w:r>
        <w:r w:rsidRPr="00693884" w:rsidDel="00CE7730">
          <w:rPr>
            <w:rFonts w:ascii="Times New Roman" w:hAnsi="Times New Roman" w:cs="Times New Roman"/>
            <w:sz w:val="24"/>
          </w:rPr>
          <w:fldChar w:fldCharType="end"/>
        </w:r>
        <w:r w:rsidDel="00CE7730">
          <w:rPr>
            <w:rFonts w:ascii="Times New Roman" w:hAnsi="Times New Roman" w:cs="Times New Roman"/>
            <w:sz w:val="24"/>
          </w:rPr>
          <w:delText xml:space="preserve">. Since only essential businesses and services were open during this period, these captive riders were also likely performing necessary activities for themselves or society, highlighting the nature of public transit as a critical infrastructure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7]</w:delText>
        </w:r>
        <w:r w:rsidDel="00CE7730">
          <w:rPr>
            <w:rFonts w:ascii="Times New Roman" w:hAnsi="Times New Roman" w:cs="Times New Roman"/>
            <w:sz w:val="24"/>
          </w:rPr>
          <w:fldChar w:fldCharType="end"/>
        </w:r>
        <w:r w:rsidDel="00CE7730">
          <w:rPr>
            <w:rFonts w:ascii="Times New Roman" w:hAnsi="Times New Roman" w:cs="Times New Roman"/>
            <w:sz w:val="24"/>
          </w:rPr>
          <w:delText>.</w:delText>
        </w:r>
      </w:del>
      <w:ins w:id="296" w:author="Liu, Luyu" w:date="2020-07-31T14:46:00Z">
        <w:del w:id="297" w:author="Miller, Harvey J." w:date="2020-08-04T10:47:00Z">
          <w:r w:rsidR="00751F3B" w:rsidDel="00CE7730">
            <w:rPr>
              <w:rFonts w:ascii="Times New Roman" w:hAnsi="Times New Roman" w:cs="Times New Roman"/>
              <w:sz w:val="24"/>
            </w:rPr>
            <w:delText xml:space="preserve"> </w:delText>
          </w:r>
        </w:del>
      </w:ins>
      <w:ins w:id="298" w:author="Liu, Luyu" w:date="2020-07-31T16:14:00Z">
        <w:del w:id="299" w:author="Miller, Harvey J." w:date="2020-08-04T12:06:00Z">
          <w:r w:rsidR="00A1299D" w:rsidDel="002130A1">
            <w:rPr>
              <w:rFonts w:ascii="Times New Roman" w:hAnsi="Times New Roman" w:cs="Times New Roman"/>
              <w:sz w:val="24"/>
            </w:rPr>
            <w:delText xml:space="preserve">It </w:delText>
          </w:r>
        </w:del>
      </w:ins>
      <w:ins w:id="300" w:author="Liu, Luyu" w:date="2020-07-31T16:29:00Z">
        <w:del w:id="301" w:author="Miller, Harvey J." w:date="2020-08-04T12:06:00Z">
          <w:r w:rsidR="002A5EC0" w:rsidDel="002130A1">
            <w:rPr>
              <w:rFonts w:ascii="Times New Roman" w:hAnsi="Times New Roman" w:cs="Times New Roman"/>
              <w:sz w:val="24"/>
            </w:rPr>
            <w:delText xml:space="preserve">is extremely important to </w:delText>
          </w:r>
        </w:del>
      </w:ins>
      <w:ins w:id="302" w:author="Liu, Luyu" w:date="2020-07-31T16:41:00Z">
        <w:del w:id="303" w:author="Miller, Harvey J." w:date="2020-08-04T12:06:00Z">
          <w:r w:rsidR="00544D0B" w:rsidDel="002130A1">
            <w:rPr>
              <w:rFonts w:ascii="Times New Roman" w:hAnsi="Times New Roman" w:cs="Times New Roman"/>
              <w:sz w:val="24"/>
            </w:rPr>
            <w:delText xml:space="preserve">investigate </w:delText>
          </w:r>
        </w:del>
      </w:ins>
      <w:ins w:id="304" w:author="Liu, Luyu" w:date="2020-07-31T16:42:00Z">
        <w:del w:id="305" w:author="Miller, Harvey J." w:date="2020-08-04T12:06:00Z">
          <w:r w:rsidR="00544D0B" w:rsidDel="002130A1">
            <w:rPr>
              <w:rFonts w:ascii="Times New Roman" w:hAnsi="Times New Roman" w:cs="Times New Roman"/>
              <w:sz w:val="24"/>
            </w:rPr>
            <w:delText xml:space="preserve">the measures’ </w:delText>
          </w:r>
        </w:del>
      </w:ins>
      <w:ins w:id="306" w:author="Liu, Luyu" w:date="2020-07-31T16:41:00Z">
        <w:del w:id="307" w:author="Miller, Harvey J." w:date="2020-08-04T12:06:00Z">
          <w:r w:rsidR="00544D0B" w:rsidDel="002130A1">
            <w:rPr>
              <w:rFonts w:ascii="Times New Roman" w:hAnsi="Times New Roman" w:cs="Times New Roman"/>
              <w:sz w:val="24"/>
            </w:rPr>
            <w:delText>connections to different demographic factors</w:delText>
          </w:r>
        </w:del>
      </w:ins>
      <w:ins w:id="308" w:author="Liu, Luyu" w:date="2020-07-31T16:42:00Z">
        <w:del w:id="309" w:author="Miller, Harvey J." w:date="2020-08-04T12:06:00Z">
          <w:r w:rsidR="00544D0B" w:rsidDel="002130A1">
            <w:rPr>
              <w:rFonts w:ascii="Times New Roman" w:hAnsi="Times New Roman" w:cs="Times New Roman"/>
              <w:sz w:val="24"/>
            </w:rPr>
            <w:delText>,</w:delText>
          </w:r>
        </w:del>
      </w:ins>
      <w:ins w:id="310" w:author="Liu, Luyu" w:date="2020-07-31T16:43:00Z">
        <w:del w:id="311" w:author="Miller, Harvey J." w:date="2020-08-04T12:06:00Z">
          <w:r w:rsidR="00544D0B" w:rsidDel="002130A1">
            <w:rPr>
              <w:rFonts w:ascii="Times New Roman" w:hAnsi="Times New Roman" w:cs="Times New Roman"/>
              <w:sz w:val="24"/>
            </w:rPr>
            <w:delText xml:space="preserve"> especially </w:delText>
          </w:r>
        </w:del>
      </w:ins>
      <w:ins w:id="312" w:author="Liu, Luyu" w:date="2020-07-31T16:47:00Z">
        <w:del w:id="313" w:author="Miller, Harvey J." w:date="2020-08-04T12:06:00Z">
          <w:r w:rsidR="00544D0B" w:rsidDel="002130A1">
            <w:rPr>
              <w:rFonts w:ascii="Times New Roman" w:hAnsi="Times New Roman" w:cs="Times New Roman"/>
              <w:sz w:val="24"/>
            </w:rPr>
            <w:delText xml:space="preserve">for </w:delText>
          </w:r>
        </w:del>
      </w:ins>
      <w:ins w:id="314" w:author="Liu, Luyu" w:date="2020-07-31T16:43:00Z">
        <w:del w:id="315" w:author="Miller, Harvey J." w:date="2020-08-04T12:06:00Z">
          <w:r w:rsidR="00544D0B" w:rsidDel="002130A1">
            <w:rPr>
              <w:rFonts w:ascii="Times New Roman" w:hAnsi="Times New Roman" w:cs="Times New Roman"/>
              <w:sz w:val="24"/>
            </w:rPr>
            <w:delText xml:space="preserve">underprivileged </w:delText>
          </w:r>
        </w:del>
      </w:ins>
      <w:ins w:id="316" w:author="Liu, Luyu" w:date="2020-07-31T16:47:00Z">
        <w:del w:id="317" w:author="Miller, Harvey J." w:date="2020-08-04T12:06:00Z">
          <w:r w:rsidR="00544D0B" w:rsidDel="002130A1">
            <w:rPr>
              <w:rFonts w:ascii="Times New Roman" w:hAnsi="Times New Roman" w:cs="Times New Roman"/>
              <w:sz w:val="24"/>
            </w:rPr>
            <w:delText>population</w:delText>
          </w:r>
        </w:del>
      </w:ins>
      <w:ins w:id="318" w:author="Liu, Luyu" w:date="2020-07-31T16:48:00Z">
        <w:del w:id="319" w:author="Miller, Harvey J." w:date="2020-08-04T12:06:00Z">
          <w:r w:rsidR="00544D0B" w:rsidDel="002130A1">
            <w:rPr>
              <w:rFonts w:ascii="Times New Roman" w:hAnsi="Times New Roman" w:cs="Times New Roman"/>
              <w:sz w:val="24"/>
            </w:rPr>
            <w:delText>s</w:delText>
          </w:r>
        </w:del>
      </w:ins>
      <w:ins w:id="320" w:author="Liu, Luyu" w:date="2020-07-31T16:47:00Z">
        <w:del w:id="321" w:author="Miller, Harvey J." w:date="2020-08-04T12:06:00Z">
          <w:r w:rsidR="00544D0B" w:rsidDel="002130A1">
            <w:rPr>
              <w:rFonts w:ascii="Times New Roman" w:hAnsi="Times New Roman" w:cs="Times New Roman"/>
              <w:sz w:val="24"/>
            </w:rPr>
            <w:delText xml:space="preserve"> </w:delText>
          </w:r>
        </w:del>
      </w:ins>
      <w:ins w:id="322" w:author="Liu, Luyu" w:date="2020-07-31T16:43:00Z">
        <w:del w:id="323" w:author="Miller, Harvey J." w:date="2020-08-04T12:06:00Z">
          <w:r w:rsidR="00544D0B" w:rsidDel="002130A1">
            <w:rPr>
              <w:rFonts w:ascii="Times New Roman" w:hAnsi="Times New Roman" w:cs="Times New Roman"/>
              <w:sz w:val="24"/>
            </w:rPr>
            <w:delText xml:space="preserve">such as </w:delText>
          </w:r>
        </w:del>
      </w:ins>
      <w:ins w:id="324" w:author="Liu, Luyu" w:date="2020-07-31T16:53:00Z">
        <w:del w:id="325" w:author="Miller, Harvey J." w:date="2020-08-04T12:06:00Z">
          <w:r w:rsidR="00DA0B4A" w:rsidDel="002130A1">
            <w:rPr>
              <w:rFonts w:ascii="Times New Roman" w:hAnsi="Times New Roman" w:cs="Times New Roman"/>
              <w:sz w:val="24"/>
            </w:rPr>
            <w:delText xml:space="preserve">essential </w:delText>
          </w:r>
        </w:del>
      </w:ins>
      <w:ins w:id="326" w:author="Liu, Luyu" w:date="2020-07-31T16:48:00Z">
        <w:del w:id="327" w:author="Miller, Harvey J." w:date="2020-08-04T12:06:00Z">
          <w:r w:rsidR="00544D0B" w:rsidDel="002130A1">
            <w:rPr>
              <w:rFonts w:ascii="Times New Roman" w:hAnsi="Times New Roman" w:cs="Times New Roman"/>
              <w:sz w:val="24"/>
            </w:rPr>
            <w:delText xml:space="preserve">workers, </w:delText>
          </w:r>
        </w:del>
      </w:ins>
      <w:ins w:id="328" w:author="Liu, Luyu" w:date="2020-07-31T16:52:00Z">
        <w:del w:id="329" w:author="Miller, Harvey J." w:date="2020-08-04T12:06:00Z">
          <w:r w:rsidR="00820C6F" w:rsidDel="002130A1">
            <w:rPr>
              <w:rFonts w:ascii="Times New Roman" w:hAnsi="Times New Roman" w:cs="Times New Roman"/>
              <w:sz w:val="24"/>
            </w:rPr>
            <w:delText>ethnic minorities</w:delText>
          </w:r>
        </w:del>
      </w:ins>
      <w:ins w:id="330" w:author="Liu, Luyu" w:date="2020-07-31T16:49:00Z">
        <w:del w:id="331" w:author="Miller, Harvey J." w:date="2020-08-04T12:06:00Z">
          <w:r w:rsidR="00544D0B" w:rsidDel="002130A1">
            <w:rPr>
              <w:rFonts w:ascii="Times New Roman" w:hAnsi="Times New Roman" w:cs="Times New Roman"/>
              <w:sz w:val="24"/>
            </w:rPr>
            <w:delText>, Female, and senior people.</w:delText>
          </w:r>
        </w:del>
      </w:ins>
      <w:del w:id="332" w:author="Miller, Harvey J." w:date="2020-08-04T12:06:00Z">
        <w:r w:rsidDel="002130A1">
          <w:rPr>
            <w:rFonts w:ascii="Times New Roman" w:hAnsi="Times New Roman" w:cs="Times New Roman"/>
            <w:sz w:val="24"/>
          </w:rPr>
          <w:delText xml:space="preserve"> </w:delText>
        </w:r>
      </w:del>
    </w:p>
    <w:p w14:paraId="2A660706" w14:textId="5663C099" w:rsidR="00AA080F" w:rsidRDefault="00077492">
      <w:pPr>
        <w:spacing w:line="240" w:lineRule="auto"/>
        <w:jc w:val="both"/>
        <w:rPr>
          <w:ins w:id="333" w:author="Miller, Harvey J." w:date="2020-08-04T13:16:00Z"/>
          <w:rFonts w:ascii="Times New Roman" w:hAnsi="Times New Roman" w:cs="Times New Roman"/>
          <w:sz w:val="24"/>
        </w:rPr>
      </w:pPr>
      <w:r>
        <w:rPr>
          <w:rFonts w:ascii="Times New Roman" w:hAnsi="Times New Roman" w:cs="Times New Roman"/>
          <w:sz w:val="24"/>
        </w:rPr>
        <w:tab/>
      </w:r>
      <w:commentRangeStart w:id="334"/>
      <w:commentRangeStart w:id="335"/>
      <w:ins w:id="336" w:author="Miller, Harvey J." w:date="2020-08-04T12:43:00Z">
        <w:r w:rsidR="005C1F65">
          <w:rPr>
            <w:rFonts w:ascii="Times New Roman" w:hAnsi="Times New Roman" w:cs="Times New Roman"/>
            <w:sz w:val="24"/>
          </w:rPr>
          <w:t xml:space="preserve">The </w:t>
        </w:r>
      </w:ins>
      <w:ins w:id="337" w:author="Miller, Harvey J." w:date="2020-08-04T13:19:00Z">
        <w:r w:rsidR="00D950D7">
          <w:rPr>
            <w:rFonts w:ascii="Times New Roman" w:hAnsi="Times New Roman" w:cs="Times New Roman"/>
            <w:sz w:val="24"/>
          </w:rPr>
          <w:t xml:space="preserve">differential </w:t>
        </w:r>
      </w:ins>
      <w:ins w:id="338" w:author="Miller, Harvey J." w:date="2020-08-04T12:43:00Z">
        <w:r w:rsidR="005C1F65">
          <w:rPr>
            <w:rFonts w:ascii="Times New Roman" w:hAnsi="Times New Roman" w:cs="Times New Roman"/>
            <w:sz w:val="24"/>
          </w:rPr>
          <w:t xml:space="preserve">impacts of pandemics on public </w:t>
        </w:r>
      </w:ins>
      <w:ins w:id="339" w:author="Liu, Luyu" w:date="2020-07-31T17:06:00Z">
        <w:del w:id="340" w:author="Miller, Harvey J." w:date="2020-08-04T12:43:00Z">
          <w:r w:rsidR="00593F10" w:rsidDel="005C1F65">
            <w:rPr>
              <w:rFonts w:ascii="Times New Roman" w:hAnsi="Times New Roman" w:cs="Times New Roman"/>
              <w:sz w:val="24"/>
            </w:rPr>
            <w:delText xml:space="preserve">There are </w:delText>
          </w:r>
        </w:del>
      </w:ins>
      <w:ins w:id="341" w:author="Liu, Luyu" w:date="2020-07-31T17:08:00Z">
        <w:del w:id="342" w:author="Miller, Harvey J." w:date="2020-08-04T12:43:00Z">
          <w:r w:rsidR="00593F10" w:rsidDel="005C1F65">
            <w:rPr>
              <w:rFonts w:ascii="Times New Roman" w:hAnsi="Times New Roman" w:cs="Times New Roman"/>
              <w:sz w:val="24"/>
            </w:rPr>
            <w:delText xml:space="preserve">already </w:delText>
          </w:r>
        </w:del>
      </w:ins>
      <w:ins w:id="343" w:author="Liu, Luyu" w:date="2020-07-31T17:09:00Z">
        <w:del w:id="344" w:author="Miller, Harvey J." w:date="2020-08-04T12:43:00Z">
          <w:r w:rsidR="00CC7F95" w:rsidDel="005C1F65">
            <w:rPr>
              <w:rFonts w:ascii="Times New Roman" w:hAnsi="Times New Roman" w:cs="Times New Roman"/>
              <w:sz w:val="24"/>
            </w:rPr>
            <w:delText xml:space="preserve">several </w:delText>
          </w:r>
        </w:del>
      </w:ins>
      <w:ins w:id="345" w:author="Liu, Luyu" w:date="2020-07-31T17:06:00Z">
        <w:del w:id="346" w:author="Miller, Harvey J." w:date="2020-08-04T12:43:00Z">
          <w:r w:rsidR="00593F10" w:rsidDel="005C1F65">
            <w:rPr>
              <w:rFonts w:ascii="Times New Roman" w:hAnsi="Times New Roman" w:cs="Times New Roman"/>
              <w:sz w:val="24"/>
            </w:rPr>
            <w:delText>studies that investi</w:delText>
          </w:r>
        </w:del>
      </w:ins>
      <w:ins w:id="347" w:author="Liu, Luyu" w:date="2020-07-31T17:07:00Z">
        <w:del w:id="348" w:author="Miller, Harvey J." w:date="2020-08-04T12:43:00Z">
          <w:r w:rsidR="00593F10" w:rsidDel="005C1F65">
            <w:rPr>
              <w:rFonts w:ascii="Times New Roman" w:hAnsi="Times New Roman" w:cs="Times New Roman"/>
              <w:sz w:val="24"/>
            </w:rPr>
            <w:delText xml:space="preserve">gated the impact of a pandemic on the </w:delText>
          </w:r>
        </w:del>
        <w:r w:rsidR="00593F10">
          <w:rPr>
            <w:rFonts w:ascii="Times New Roman" w:hAnsi="Times New Roman" w:cs="Times New Roman"/>
            <w:sz w:val="24"/>
          </w:rPr>
          <w:t xml:space="preserve">transit </w:t>
        </w:r>
      </w:ins>
      <w:ins w:id="349" w:author="Miller, Harvey J." w:date="2020-08-04T12:43:00Z">
        <w:r w:rsidR="005C1F65">
          <w:rPr>
            <w:rFonts w:ascii="Times New Roman" w:hAnsi="Times New Roman" w:cs="Times New Roman"/>
            <w:sz w:val="24"/>
          </w:rPr>
          <w:t xml:space="preserve">demand </w:t>
        </w:r>
      </w:ins>
      <w:ins w:id="350" w:author="Miller, Harvey J." w:date="2020-08-04T12:44:00Z">
        <w:r w:rsidR="005C1F65">
          <w:rPr>
            <w:rFonts w:ascii="Times New Roman" w:hAnsi="Times New Roman" w:cs="Times New Roman"/>
            <w:sz w:val="24"/>
          </w:rPr>
          <w:t xml:space="preserve">is an underexplored question.  </w:t>
        </w:r>
      </w:ins>
      <w:ins w:id="351" w:author="Liu, Luyu" w:date="2020-07-31T17:07:00Z">
        <w:del w:id="352" w:author="Miller, Harvey J." w:date="2020-08-04T12:43:00Z">
          <w:r w:rsidR="00593F10" w:rsidDel="005C1F65">
            <w:rPr>
              <w:rFonts w:ascii="Times New Roman" w:hAnsi="Times New Roman" w:cs="Times New Roman"/>
              <w:sz w:val="24"/>
            </w:rPr>
            <w:delText>systems</w:delText>
          </w:r>
        </w:del>
      </w:ins>
      <w:ins w:id="353" w:author="Liu, Luyu" w:date="2020-07-31T17:09:00Z">
        <w:del w:id="354" w:author="Miller, Harvey J." w:date="2020-08-04T12:43:00Z">
          <w:r w:rsidR="00E6336F" w:rsidDel="005C1F65">
            <w:rPr>
              <w:rFonts w:ascii="Times New Roman" w:hAnsi="Times New Roman" w:cs="Times New Roman"/>
              <w:sz w:val="24"/>
            </w:rPr>
            <w:delText xml:space="preserve"> </w:delText>
          </w:r>
        </w:del>
      </w:ins>
      <w:ins w:id="355" w:author="Miller, Harvey J." w:date="2020-08-04T12:44:00Z">
        <w:r w:rsidR="005C1F65">
          <w:rPr>
            <w:rFonts w:ascii="Times New Roman" w:hAnsi="Times New Roman" w:cs="Times New Roman"/>
            <w:sz w:val="24"/>
          </w:rPr>
          <w:t xml:space="preserve">There is some limited research based on the experience of </w:t>
        </w:r>
      </w:ins>
      <w:ins w:id="356" w:author="Liu, Luyu" w:date="2020-07-31T17:11:00Z">
        <w:del w:id="357" w:author="Miller, Harvey J." w:date="2020-08-04T12:44:00Z">
          <w:r w:rsidR="00215B64" w:rsidDel="005C1F65">
            <w:rPr>
              <w:rFonts w:ascii="Times New Roman" w:hAnsi="Times New Roman" w:cs="Times New Roman"/>
              <w:sz w:val="24"/>
            </w:rPr>
            <w:delText xml:space="preserve">in </w:delText>
          </w:r>
        </w:del>
      </w:ins>
      <w:ins w:id="358" w:author="Liu, Luyu" w:date="2020-07-31T17:09:00Z">
        <w:r w:rsidR="00E6336F">
          <w:rPr>
            <w:rFonts w:ascii="Times New Roman" w:hAnsi="Times New Roman" w:cs="Times New Roman"/>
            <w:sz w:val="24"/>
          </w:rPr>
          <w:t>Asian cities</w:t>
        </w:r>
      </w:ins>
      <w:ins w:id="359" w:author="Liu, Luyu" w:date="2020-07-31T17:11:00Z">
        <w:r w:rsidR="002B24EC">
          <w:rPr>
            <w:rFonts w:ascii="Times New Roman" w:hAnsi="Times New Roman" w:cs="Times New Roman"/>
            <w:sz w:val="24"/>
          </w:rPr>
          <w:t xml:space="preserve"> </w:t>
        </w:r>
      </w:ins>
      <w:ins w:id="360" w:author="Liu, Luyu" w:date="2020-08-02T12:26:00Z">
        <w:r w:rsidR="008B65FF">
          <w:rPr>
            <w:rFonts w:ascii="Times New Roman" w:hAnsi="Times New Roman" w:cs="Times New Roman"/>
            <w:sz w:val="24"/>
          </w:rPr>
          <w:t>during</w:t>
        </w:r>
      </w:ins>
      <w:ins w:id="361" w:author="Liu, Luyu" w:date="2020-07-31T17:11:00Z">
        <w:r w:rsidR="002B24EC">
          <w:rPr>
            <w:rFonts w:ascii="Times New Roman" w:hAnsi="Times New Roman" w:cs="Times New Roman"/>
            <w:sz w:val="24"/>
          </w:rPr>
          <w:t xml:space="preserve"> </w:t>
        </w:r>
      </w:ins>
      <w:ins w:id="362" w:author="Miller, Harvey J." w:date="2020-08-04T12:50:00Z">
        <w:r w:rsidR="00DE68A2">
          <w:rPr>
            <w:rFonts w:ascii="Times New Roman" w:hAnsi="Times New Roman" w:cs="Times New Roman"/>
            <w:sz w:val="24"/>
          </w:rPr>
          <w:t xml:space="preserve">recent </w:t>
        </w:r>
      </w:ins>
      <w:ins w:id="363" w:author="Liu, Luyu" w:date="2020-07-31T17:11:00Z">
        <w:del w:id="364" w:author="Miller, Harvey J." w:date="2020-08-04T12:50:00Z">
          <w:r w:rsidR="002B24EC" w:rsidDel="00DE68A2">
            <w:rPr>
              <w:rFonts w:ascii="Times New Roman" w:hAnsi="Times New Roman" w:cs="Times New Roman"/>
              <w:sz w:val="24"/>
            </w:rPr>
            <w:delText xml:space="preserve">past </w:delText>
          </w:r>
        </w:del>
        <w:r w:rsidR="002B24EC">
          <w:rPr>
            <w:rFonts w:ascii="Times New Roman" w:hAnsi="Times New Roman" w:cs="Times New Roman"/>
            <w:sz w:val="24"/>
          </w:rPr>
          <w:t>pandemics</w:t>
        </w:r>
      </w:ins>
      <w:ins w:id="365" w:author="Liu, Luyu" w:date="2020-07-31T17:09:00Z">
        <w:r w:rsidR="00E6336F">
          <w:rPr>
            <w:rFonts w:ascii="Times New Roman" w:hAnsi="Times New Roman" w:cs="Times New Roman"/>
            <w:sz w:val="24"/>
          </w:rPr>
          <w:t xml:space="preserve">. </w:t>
        </w:r>
      </w:ins>
      <w:del w:id="366" w:author="Liu, Luyu" w:date="2020-07-31T16:59:00Z">
        <w:r w:rsidDel="00F95316">
          <w:rPr>
            <w:rFonts w:ascii="Times New Roman" w:hAnsi="Times New Roman" w:cs="Times New Roman"/>
            <w:sz w:val="24"/>
          </w:rPr>
          <w:delText>In addition to the closing of businesses</w:delText>
        </w:r>
      </w:del>
      <w:del w:id="367" w:author="Liu, Luyu" w:date="2020-07-31T15:01:00Z">
        <w:r w:rsidDel="00DC02FD">
          <w:rPr>
            <w:rFonts w:ascii="Times New Roman" w:hAnsi="Times New Roman" w:cs="Times New Roman"/>
            <w:sz w:val="24"/>
          </w:rPr>
          <w:delText>,</w:delText>
        </w:r>
      </w:del>
      <w:del w:id="368" w:author="Liu, Luyu" w:date="2020-07-31T16:59:00Z">
        <w:r w:rsidDel="00F95316">
          <w:rPr>
            <w:rFonts w:ascii="Times New Roman" w:hAnsi="Times New Roman" w:cs="Times New Roman"/>
            <w:sz w:val="24"/>
          </w:rPr>
          <w:delText xml:space="preserve"> and substitution of telework for onsite work, another factor affecting the decline of public transit demand during a pandemic is fear. According to an online survey, about 48% of Americans and 40% of Canadians feel that using transit poses a high health risk due to the coronavirus </w:delText>
        </w:r>
        <w:r w:rsidDel="00F95316">
          <w:rPr>
            <w:rFonts w:ascii="Times New Roman" w:hAnsi="Times New Roman" w:cs="Times New Roman"/>
            <w:sz w:val="24"/>
          </w:rPr>
          <w:fldChar w:fldCharType="begin" w:fldLock="1"/>
        </w:r>
        <w:r w:rsidDel="00F95316">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delInstrText>
        </w:r>
        <w:r w:rsidDel="00F95316">
          <w:rPr>
            <w:rFonts w:ascii="Times New Roman" w:hAnsi="Times New Roman" w:cs="Times New Roman"/>
            <w:sz w:val="24"/>
          </w:rPr>
          <w:fldChar w:fldCharType="separate"/>
        </w:r>
        <w:r w:rsidRPr="00423D84" w:rsidDel="00F95316">
          <w:rPr>
            <w:rFonts w:ascii="Times New Roman" w:hAnsi="Times New Roman" w:cs="Times New Roman"/>
            <w:noProof/>
            <w:sz w:val="24"/>
          </w:rPr>
          <w:delText>[8]</w:delText>
        </w:r>
        <w:r w:rsidDel="00F95316">
          <w:rPr>
            <w:rFonts w:ascii="Times New Roman" w:hAnsi="Times New Roman" w:cs="Times New Roman"/>
            <w:sz w:val="24"/>
          </w:rPr>
          <w:fldChar w:fldCharType="end"/>
        </w:r>
        <w:r w:rsidDel="00F95316">
          <w:rPr>
            <w:rFonts w:ascii="Times New Roman" w:hAnsi="Times New Roman" w:cs="Times New Roman"/>
            <w:sz w:val="24"/>
          </w:rPr>
          <w:delText xml:space="preserve">. </w:delText>
        </w:r>
      </w:del>
      <w:del w:id="369" w:author="Miller, Harvey J." w:date="2020-08-04T12:52:00Z">
        <w:r w:rsidDel="00DE68A2">
          <w:rPr>
            <w:rFonts w:ascii="Times New Roman" w:hAnsi="Times New Roman" w:cs="Times New Roman"/>
            <w:sz w:val="24"/>
          </w:rPr>
          <w:delText xml:space="preserve">In an analysis of public transit ridership in Taipei </w:delText>
        </w:r>
      </w:del>
      <w:ins w:id="370" w:author="Miller, Harvey J." w:date="2020-08-04T12:52:00Z">
        <w:r w:rsidR="00DE68A2">
          <w:rPr>
            <w:rFonts w:ascii="Times New Roman" w:hAnsi="Times New Roman" w:cs="Times New Roman"/>
            <w:sz w:val="24"/>
          </w:rPr>
          <w:t>D</w:t>
        </w:r>
      </w:ins>
      <w:del w:id="371" w:author="Miller, Harvey J." w:date="2020-08-04T12:52:00Z">
        <w:r w:rsidDel="00DE68A2">
          <w:rPr>
            <w:rFonts w:ascii="Times New Roman" w:hAnsi="Times New Roman" w:cs="Times New Roman"/>
            <w:sz w:val="24"/>
          </w:rPr>
          <w:delText>d</w:delText>
        </w:r>
      </w:del>
      <w:r>
        <w:rPr>
          <w:rFonts w:ascii="Times New Roman" w:hAnsi="Times New Roman" w:cs="Times New Roman"/>
          <w:sz w:val="24"/>
        </w:rPr>
        <w:t xml:space="preserve">uring the 2003 SARS pandemic, </w:t>
      </w:r>
      <w:ins w:id="372" w:author="Miller, Harvey J." w:date="2020-08-04T12:52:00Z">
        <w:r w:rsidR="00DE68A2">
          <w:rPr>
            <w:rFonts w:ascii="Times New Roman" w:hAnsi="Times New Roman" w:cs="Times New Roman"/>
            <w:sz w:val="24"/>
          </w:rPr>
          <w:t xml:space="preserve">the </w:t>
        </w:r>
      </w:ins>
      <w:r>
        <w:rPr>
          <w:rFonts w:ascii="Times New Roman" w:hAnsi="Times New Roman" w:cs="Times New Roman"/>
          <w:sz w:val="24"/>
        </w:rPr>
        <w:t xml:space="preserve">Taipei underground </w:t>
      </w:r>
      <w:ins w:id="373" w:author="Miller, Harvey J." w:date="2020-08-04T12:52:00Z">
        <w:r w:rsidR="00DE68A2">
          <w:rPr>
            <w:rFonts w:ascii="Times New Roman" w:hAnsi="Times New Roman" w:cs="Times New Roman"/>
            <w:sz w:val="24"/>
          </w:rPr>
          <w:t xml:space="preserve">system </w:t>
        </w:r>
      </w:ins>
      <w:r>
        <w:rPr>
          <w:rFonts w:ascii="Times New Roman" w:hAnsi="Times New Roman" w:cs="Times New Roman"/>
          <w:sz w:val="24"/>
        </w:rPr>
        <w:t xml:space="preserve">lost almost 50% of daily ridership during the peak of the </w:t>
      </w:r>
      <w:del w:id="374" w:author="Miller, Harvey J." w:date="2020-08-04T12:52:00Z">
        <w:r w:rsidDel="00DE68A2">
          <w:rPr>
            <w:rFonts w:ascii="Times New Roman" w:hAnsi="Times New Roman" w:cs="Times New Roman"/>
            <w:sz w:val="24"/>
          </w:rPr>
          <w:delText xml:space="preserve">SARS </w:delText>
        </w:r>
      </w:del>
      <w:r>
        <w:rPr>
          <w:rFonts w:ascii="Times New Roman" w:hAnsi="Times New Roman" w:cs="Times New Roman"/>
          <w:sz w:val="24"/>
        </w:rPr>
        <w:t xml:space="preserve">pandem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w:t>
      </w:r>
      <w:commentRangeEnd w:id="334"/>
      <w:r w:rsidR="00DE68A2">
        <w:rPr>
          <w:rStyle w:val="CommentReference"/>
        </w:rPr>
        <w:commentReference w:id="334"/>
      </w:r>
      <w:commentRangeEnd w:id="335"/>
      <w:r w:rsidR="001272E3">
        <w:rPr>
          <w:rStyle w:val="CommentReference"/>
        </w:rPr>
        <w:commentReference w:id="335"/>
      </w:r>
      <w:r>
        <w:rPr>
          <w:rFonts w:ascii="Times New Roman" w:hAnsi="Times New Roman" w:cs="Times New Roman"/>
          <w:sz w:val="24"/>
        </w:rPr>
        <w:t xml:space="preserve">An analysis of Seoul transit system smart card transaction data during the 2015 MERS outbreak shows variations in the decline in trip frequencies across different public transit modes, different populations, and neighborhoods. </w:t>
      </w:r>
      <w:ins w:id="375" w:author="Miller, Harvey J." w:date="2020-08-04T12:52:00Z">
        <w:r w:rsidR="00DE68A2">
          <w:rPr>
            <w:rFonts w:ascii="Times New Roman" w:hAnsi="Times New Roman" w:cs="Times New Roman"/>
            <w:sz w:val="24"/>
          </w:rPr>
          <w:t xml:space="preserve">The </w:t>
        </w:r>
      </w:ins>
      <w:del w:id="376" w:author="Miller, Harvey J." w:date="2020-08-04T12:52:00Z">
        <w:r w:rsidDel="00DE68A2">
          <w:rPr>
            <w:rFonts w:ascii="Times New Roman" w:hAnsi="Times New Roman" w:cs="Times New Roman"/>
            <w:sz w:val="24"/>
          </w:rPr>
          <w:delText>The study finds that fear of the pandemic significantly influenced travel behavior. T</w:delText>
        </w:r>
      </w:del>
      <w:ins w:id="377" w:author="Liu, Luyu" w:date="2020-07-31T17:10:00Z">
        <w:del w:id="378" w:author="Miller, Harvey J." w:date="2020-08-04T12:52:00Z">
          <w:r w:rsidR="00E6336F" w:rsidDel="00DE68A2">
            <w:rPr>
              <w:rFonts w:ascii="Times New Roman" w:hAnsi="Times New Roman" w:cs="Times New Roman"/>
              <w:sz w:val="24"/>
            </w:rPr>
            <w:delText>t</w:delText>
          </w:r>
        </w:del>
      </w:ins>
      <w:del w:id="379" w:author="Miller, Harvey J." w:date="2020-08-04T12:52:00Z">
        <w:r w:rsidDel="00DE68A2">
          <w:rPr>
            <w:rFonts w:ascii="Times New Roman" w:hAnsi="Times New Roman" w:cs="Times New Roman"/>
            <w:sz w:val="24"/>
          </w:rPr>
          <w:delText xml:space="preserve">he </w:delText>
        </w:r>
      </w:del>
      <w:r>
        <w:rPr>
          <w:rFonts w:ascii="Times New Roman" w:hAnsi="Times New Roman" w:cs="Times New Roman"/>
          <w:sz w:val="24"/>
        </w:rPr>
        <w:t xml:space="preserve">ability </w:t>
      </w:r>
      <w:ins w:id="380" w:author="Miller, Harvey J." w:date="2020-08-04T12:53:00Z">
        <w:r w:rsidR="00DE68A2">
          <w:rPr>
            <w:rFonts w:ascii="Times New Roman" w:hAnsi="Times New Roman" w:cs="Times New Roman"/>
            <w:sz w:val="24"/>
          </w:rPr>
          <w:t>of</w:t>
        </w:r>
      </w:ins>
      <w:del w:id="381" w:author="Miller, Harvey J." w:date="2020-08-04T12:53:00Z">
        <w:r w:rsidDel="00DE68A2">
          <w:rPr>
            <w:rFonts w:ascii="Times New Roman" w:hAnsi="Times New Roman" w:cs="Times New Roman"/>
            <w:sz w:val="24"/>
          </w:rPr>
          <w:delText>for</w:delText>
        </w:r>
      </w:del>
      <w:r>
        <w:rPr>
          <w:rFonts w:ascii="Times New Roman" w:hAnsi="Times New Roman" w:cs="Times New Roman"/>
          <w:sz w:val="24"/>
        </w:rPr>
        <w:t xml:space="preserve"> people to change their daily routine</w:t>
      </w:r>
      <w:ins w:id="382" w:author="Liu, Luyu" w:date="2020-08-05T16:50:00Z">
        <w:r w:rsidR="00B97D05">
          <w:rPr>
            <w:rFonts w:ascii="Times New Roman" w:hAnsi="Times New Roman" w:cs="Times New Roman"/>
            <w:sz w:val="24"/>
          </w:rPr>
          <w:t xml:space="preserve"> is</w:t>
        </w:r>
      </w:ins>
      <w:r>
        <w:rPr>
          <w:rFonts w:ascii="Times New Roman" w:hAnsi="Times New Roman" w:cs="Times New Roman"/>
          <w:sz w:val="24"/>
        </w:rPr>
        <w:t xml:space="preserve"> measured by land value and regional characteristics</w:t>
      </w:r>
      <w:ins w:id="383" w:author="Liu, Luyu" w:date="2020-07-31T17:10:00Z">
        <w:r w:rsidR="00E6336F">
          <w:rPr>
            <w:rFonts w:ascii="Times New Roman" w:hAnsi="Times New Roman" w:cs="Times New Roman"/>
            <w:sz w:val="24"/>
          </w:rPr>
          <w:t>,</w:t>
        </w:r>
      </w:ins>
      <w:r>
        <w:rPr>
          <w:rFonts w:ascii="Times New Roman" w:hAnsi="Times New Roman" w:cs="Times New Roman"/>
          <w:sz w:val="24"/>
        </w:rPr>
        <w:t xml:space="preserve"> </w:t>
      </w:r>
      <w:ins w:id="384" w:author="Liu, Luyu" w:date="2020-08-05T16:50:00Z">
        <w:r w:rsidR="00B97D05">
          <w:rPr>
            <w:rFonts w:ascii="Times New Roman" w:hAnsi="Times New Roman" w:cs="Times New Roman"/>
            <w:sz w:val="24"/>
          </w:rPr>
          <w:t xml:space="preserve">which </w:t>
        </w:r>
      </w:ins>
      <w:r>
        <w:rPr>
          <w:rFonts w:ascii="Times New Roman" w:hAnsi="Times New Roman" w:cs="Times New Roman"/>
          <w:sz w:val="24"/>
        </w:rPr>
        <w:t xml:space="preserve">are the two primary determinants of </w:t>
      </w:r>
      <w:ins w:id="385" w:author="Miller, Harvey J." w:date="2020-08-04T12:53:00Z">
        <w:r w:rsidR="00DE68A2">
          <w:rPr>
            <w:rFonts w:ascii="Times New Roman" w:hAnsi="Times New Roman" w:cs="Times New Roman"/>
            <w:sz w:val="24"/>
          </w:rPr>
          <w:t xml:space="preserve">the changes in </w:t>
        </w:r>
      </w:ins>
      <w:del w:id="386" w:author="Miller, Harvey J." w:date="2020-08-04T12:53:00Z">
        <w:r w:rsidDel="00DE68A2">
          <w:rPr>
            <w:rFonts w:ascii="Times New Roman" w:hAnsi="Times New Roman" w:cs="Times New Roman"/>
            <w:sz w:val="24"/>
          </w:rPr>
          <w:delText xml:space="preserve">shifted </w:delText>
        </w:r>
      </w:del>
      <w:r>
        <w:rPr>
          <w:rFonts w:ascii="Times New Roman" w:hAnsi="Times New Roman" w:cs="Times New Roman"/>
          <w:sz w:val="24"/>
        </w:rPr>
        <w:t xml:space="preserve">travel behavior </w:t>
      </w:r>
      <w:r w:rsidRPr="00CA0699">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00A02E2F" w:rsidRPr="00A02E2F">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ins w:id="387" w:author="Liu, Luyu" w:date="2020-07-31T17:06:00Z">
        <w:r w:rsidR="00593F10">
          <w:rPr>
            <w:rFonts w:ascii="Times New Roman" w:hAnsi="Times New Roman" w:cs="Times New Roman"/>
            <w:sz w:val="24"/>
          </w:rPr>
          <w:t xml:space="preserve">However, </w:t>
        </w:r>
      </w:ins>
      <w:ins w:id="388" w:author="Liu, Luyu" w:date="2020-07-31T17:14:00Z">
        <w:r w:rsidR="0013248A">
          <w:rPr>
            <w:rFonts w:ascii="Times New Roman" w:hAnsi="Times New Roman" w:cs="Times New Roman"/>
            <w:sz w:val="24"/>
          </w:rPr>
          <w:t xml:space="preserve">the literature is </w:t>
        </w:r>
      </w:ins>
      <w:ins w:id="389" w:author="Liu, Luyu" w:date="2020-07-31T17:15:00Z">
        <w:r w:rsidR="0013248A">
          <w:rPr>
            <w:rFonts w:ascii="Times New Roman" w:hAnsi="Times New Roman" w:cs="Times New Roman"/>
            <w:sz w:val="24"/>
          </w:rPr>
          <w:t xml:space="preserve">still </w:t>
        </w:r>
      </w:ins>
      <w:ins w:id="390" w:author="Liu, Luyu" w:date="2020-07-31T17:14:00Z">
        <w:del w:id="391" w:author="Miller, Harvey J." w:date="2020-08-04T13:40:00Z">
          <w:r w:rsidR="0013248A" w:rsidDel="00B610AE">
            <w:rPr>
              <w:rFonts w:ascii="Times New Roman" w:hAnsi="Times New Roman" w:cs="Times New Roman"/>
              <w:sz w:val="24"/>
            </w:rPr>
            <w:delText xml:space="preserve">very </w:delText>
          </w:r>
        </w:del>
        <w:r w:rsidR="0013248A">
          <w:rPr>
            <w:rFonts w:ascii="Times New Roman" w:hAnsi="Times New Roman" w:cs="Times New Roman"/>
            <w:sz w:val="24"/>
          </w:rPr>
          <w:t xml:space="preserve">scarce: </w:t>
        </w:r>
      </w:ins>
      <w:ins w:id="392" w:author="Miller, Harvey J." w:date="2020-08-04T12:55:00Z">
        <w:r w:rsidR="00DE68A2">
          <w:rPr>
            <w:rFonts w:ascii="Times New Roman" w:hAnsi="Times New Roman" w:cs="Times New Roman"/>
            <w:sz w:val="24"/>
          </w:rPr>
          <w:t xml:space="preserve">there are </w:t>
        </w:r>
      </w:ins>
      <w:ins w:id="393" w:author="Liu, Luyu" w:date="2020-07-31T17:15:00Z">
        <w:r w:rsidR="0013248A">
          <w:rPr>
            <w:rFonts w:ascii="Times New Roman" w:hAnsi="Times New Roman" w:cs="Times New Roman"/>
            <w:sz w:val="24"/>
          </w:rPr>
          <w:t xml:space="preserve">no </w:t>
        </w:r>
      </w:ins>
      <w:ins w:id="394" w:author="Liu, Luyu" w:date="2020-07-31T17:10:00Z">
        <w:r w:rsidR="00477C77">
          <w:rPr>
            <w:rFonts w:ascii="Times New Roman" w:hAnsi="Times New Roman" w:cs="Times New Roman"/>
            <w:sz w:val="24"/>
          </w:rPr>
          <w:t xml:space="preserve">studies systematically </w:t>
        </w:r>
      </w:ins>
      <w:ins w:id="395" w:author="Liu, Luyu" w:date="2020-07-31T17:11:00Z">
        <w:r w:rsidR="00477C77">
          <w:rPr>
            <w:rFonts w:ascii="Times New Roman" w:hAnsi="Times New Roman" w:cs="Times New Roman"/>
            <w:sz w:val="24"/>
          </w:rPr>
          <w:t>investigat</w:t>
        </w:r>
      </w:ins>
      <w:ins w:id="396" w:author="Miller, Harvey J." w:date="2020-08-04T12:56:00Z">
        <w:r w:rsidR="00DE68A2">
          <w:rPr>
            <w:rFonts w:ascii="Times New Roman" w:hAnsi="Times New Roman" w:cs="Times New Roman"/>
            <w:sz w:val="24"/>
          </w:rPr>
          <w:t>ing</w:t>
        </w:r>
      </w:ins>
      <w:ins w:id="397" w:author="Liu, Luyu" w:date="2020-07-31T17:11:00Z">
        <w:del w:id="398" w:author="Miller, Harvey J." w:date="2020-08-04T12:56:00Z">
          <w:r w:rsidR="00477C77" w:rsidDel="00DE68A2">
            <w:rPr>
              <w:rFonts w:ascii="Times New Roman" w:hAnsi="Times New Roman" w:cs="Times New Roman"/>
              <w:sz w:val="24"/>
            </w:rPr>
            <w:delText>ed</w:delText>
          </w:r>
        </w:del>
        <w:r w:rsidR="00477C77">
          <w:rPr>
            <w:rFonts w:ascii="Times New Roman" w:hAnsi="Times New Roman" w:cs="Times New Roman"/>
            <w:sz w:val="24"/>
          </w:rPr>
          <w:t xml:space="preserve"> </w:t>
        </w:r>
        <w:r w:rsidR="0013248A">
          <w:rPr>
            <w:rFonts w:ascii="Times New Roman" w:hAnsi="Times New Roman" w:cs="Times New Roman"/>
            <w:sz w:val="24"/>
          </w:rPr>
          <w:t>a pandemic</w:t>
        </w:r>
      </w:ins>
      <w:ins w:id="399" w:author="Miller, Harvey J." w:date="2020-08-04T12:55:00Z">
        <w:r w:rsidR="00DE68A2">
          <w:rPr>
            <w:rFonts w:ascii="Times New Roman" w:hAnsi="Times New Roman" w:cs="Times New Roman"/>
            <w:sz w:val="24"/>
          </w:rPr>
          <w:t xml:space="preserve"> </w:t>
        </w:r>
      </w:ins>
      <w:ins w:id="400" w:author="Liu, Luyu" w:date="2020-07-31T17:12:00Z">
        <w:del w:id="401" w:author="Miller, Harvey J." w:date="2020-08-04T12:55:00Z">
          <w:r w:rsidR="0013248A" w:rsidDel="00DE68A2">
            <w:rPr>
              <w:rFonts w:ascii="Times New Roman" w:hAnsi="Times New Roman" w:cs="Times New Roman"/>
              <w:sz w:val="24"/>
            </w:rPr>
            <w:delText xml:space="preserve">’s </w:delText>
          </w:r>
        </w:del>
        <w:r w:rsidR="0013248A">
          <w:rPr>
            <w:rFonts w:ascii="Times New Roman" w:hAnsi="Times New Roman" w:cs="Times New Roman"/>
            <w:sz w:val="24"/>
          </w:rPr>
          <w:t xml:space="preserve">impact on transit </w:t>
        </w:r>
      </w:ins>
      <w:ins w:id="402" w:author="Liu, Luyu" w:date="2020-08-02T15:28:00Z">
        <w:r w:rsidR="0049221F">
          <w:rPr>
            <w:rFonts w:ascii="Times New Roman" w:hAnsi="Times New Roman" w:cs="Times New Roman"/>
            <w:sz w:val="24"/>
          </w:rPr>
          <w:t xml:space="preserve">demand </w:t>
        </w:r>
      </w:ins>
      <w:ins w:id="403" w:author="Miller, Harvey J." w:date="2020-08-04T13:40:00Z">
        <w:r w:rsidR="00B610AE">
          <w:rPr>
            <w:rFonts w:ascii="Times New Roman" w:hAnsi="Times New Roman" w:cs="Times New Roman"/>
            <w:sz w:val="24"/>
          </w:rPr>
          <w:t>across commu</w:t>
        </w:r>
      </w:ins>
      <w:ins w:id="404" w:author="Miller, Harvey J." w:date="2020-08-04T13:41:00Z">
        <w:r w:rsidR="00B610AE">
          <w:rPr>
            <w:rFonts w:ascii="Times New Roman" w:hAnsi="Times New Roman" w:cs="Times New Roman"/>
            <w:sz w:val="24"/>
          </w:rPr>
          <w:t xml:space="preserve">nities </w:t>
        </w:r>
      </w:ins>
      <w:ins w:id="405" w:author="Liu, Luyu" w:date="2020-08-02T15:17:00Z">
        <w:r w:rsidR="002B4D79">
          <w:rPr>
            <w:rFonts w:ascii="Times New Roman" w:hAnsi="Times New Roman" w:cs="Times New Roman"/>
            <w:sz w:val="24"/>
          </w:rPr>
          <w:t xml:space="preserve">on </w:t>
        </w:r>
      </w:ins>
      <w:ins w:id="406" w:author="Miller, Harvey J." w:date="2020-08-04T13:41:00Z">
        <w:r w:rsidR="00B610AE">
          <w:rPr>
            <w:rFonts w:ascii="Times New Roman" w:hAnsi="Times New Roman" w:cs="Times New Roman"/>
            <w:sz w:val="24"/>
          </w:rPr>
          <w:t>a</w:t>
        </w:r>
      </w:ins>
      <w:ins w:id="407" w:author="Liu, Luyu" w:date="2020-08-02T15:17:00Z">
        <w:del w:id="408" w:author="Miller, Harvey J." w:date="2020-08-04T13:41:00Z">
          <w:r w:rsidR="002B4D79" w:rsidDel="00B610AE">
            <w:rPr>
              <w:rFonts w:ascii="Times New Roman" w:hAnsi="Times New Roman" w:cs="Times New Roman"/>
              <w:sz w:val="24"/>
            </w:rPr>
            <w:delText>the</w:delText>
          </w:r>
        </w:del>
        <w:r w:rsidR="002B4D79">
          <w:rPr>
            <w:rFonts w:ascii="Times New Roman" w:hAnsi="Times New Roman" w:cs="Times New Roman"/>
            <w:sz w:val="24"/>
          </w:rPr>
          <w:t xml:space="preserve"> national scale</w:t>
        </w:r>
        <w:del w:id="409" w:author="Miller, Harvey J." w:date="2020-08-04T13:03:00Z">
          <w:r w:rsidR="002B4D79" w:rsidDel="008A4871">
            <w:rPr>
              <w:rFonts w:ascii="Times New Roman" w:hAnsi="Times New Roman" w:cs="Times New Roman"/>
              <w:sz w:val="24"/>
            </w:rPr>
            <w:delText xml:space="preserve"> and </w:delText>
          </w:r>
        </w:del>
      </w:ins>
      <w:ins w:id="410" w:author="Liu, Luyu" w:date="2020-07-31T17:17:00Z">
        <w:del w:id="411" w:author="Miller, Harvey J." w:date="2020-08-04T13:03:00Z">
          <w:r w:rsidR="0013248A" w:rsidDel="008A4871">
            <w:rPr>
              <w:rFonts w:ascii="Times New Roman" w:hAnsi="Times New Roman" w:cs="Times New Roman"/>
              <w:sz w:val="24"/>
            </w:rPr>
            <w:delText>in</w:delText>
          </w:r>
        </w:del>
      </w:ins>
      <w:ins w:id="412" w:author="Liu, Luyu" w:date="2020-08-02T15:15:00Z">
        <w:del w:id="413" w:author="Miller, Harvey J." w:date="2020-08-04T13:03:00Z">
          <w:r w:rsidR="008E37A7" w:rsidDel="008A4871">
            <w:rPr>
              <w:rFonts w:ascii="Times New Roman" w:hAnsi="Times New Roman" w:cs="Times New Roman"/>
              <w:sz w:val="24"/>
            </w:rPr>
            <w:delText xml:space="preserve"> the context of</w:delText>
          </w:r>
        </w:del>
      </w:ins>
      <w:ins w:id="414" w:author="Liu, Luyu" w:date="2020-07-31T17:17:00Z">
        <w:del w:id="415" w:author="Miller, Harvey J." w:date="2020-08-04T13:03:00Z">
          <w:r w:rsidR="0013248A" w:rsidDel="008A4871">
            <w:rPr>
              <w:rFonts w:ascii="Times New Roman" w:hAnsi="Times New Roman" w:cs="Times New Roman"/>
              <w:sz w:val="24"/>
            </w:rPr>
            <w:delText xml:space="preserve"> North America</w:delText>
          </w:r>
        </w:del>
      </w:ins>
      <w:ins w:id="416" w:author="Miller, Harvey J." w:date="2020-08-04T12:56:00Z">
        <w:r w:rsidR="00DE68A2">
          <w:rPr>
            <w:rFonts w:ascii="Times New Roman" w:hAnsi="Times New Roman" w:cs="Times New Roman"/>
            <w:sz w:val="24"/>
          </w:rPr>
          <w:t>.</w:t>
        </w:r>
      </w:ins>
      <w:ins w:id="417" w:author="Miller, Harvey J." w:date="2020-08-04T13:03:00Z">
        <w:del w:id="418" w:author="Liu, Luyu" w:date="2020-08-05T14:27:00Z">
          <w:r w:rsidR="008A4871" w:rsidDel="007A0372">
            <w:rPr>
              <w:rFonts w:ascii="Times New Roman" w:hAnsi="Times New Roman" w:cs="Times New Roman"/>
              <w:sz w:val="24"/>
            </w:rPr>
            <w:delText xml:space="preserve">  </w:delText>
          </w:r>
        </w:del>
      </w:ins>
      <w:ins w:id="419" w:author="Liu, Luyu" w:date="2020-07-31T17:15:00Z">
        <w:del w:id="420" w:author="Miller, Harvey J." w:date="2020-08-04T12:56:00Z">
          <w:r w:rsidR="0013248A" w:rsidDel="00DE68A2">
            <w:rPr>
              <w:rFonts w:ascii="Times New Roman" w:hAnsi="Times New Roman" w:cs="Times New Roman"/>
              <w:sz w:val="24"/>
            </w:rPr>
            <w:delText>, due to the</w:delText>
          </w:r>
        </w:del>
      </w:ins>
      <w:ins w:id="421" w:author="Liu, Luyu" w:date="2020-07-31T17:16:00Z">
        <w:del w:id="422" w:author="Miller, Harvey J." w:date="2020-08-04T12:56:00Z">
          <w:r w:rsidR="0013248A" w:rsidDel="00DE68A2">
            <w:rPr>
              <w:rFonts w:ascii="Times New Roman" w:hAnsi="Times New Roman" w:cs="Times New Roman"/>
              <w:sz w:val="24"/>
            </w:rPr>
            <w:delText xml:space="preserve"> lack of accessible empirical data</w:delText>
          </w:r>
        </w:del>
      </w:ins>
      <w:ins w:id="423" w:author="Liu, Luyu" w:date="2020-08-02T15:28:00Z">
        <w:del w:id="424" w:author="Miller, Harvey J." w:date="2020-08-04T12:56:00Z">
          <w:r w:rsidR="001E1146" w:rsidDel="00DE68A2">
            <w:rPr>
              <w:rFonts w:ascii="Times New Roman" w:hAnsi="Times New Roman" w:cs="Times New Roman"/>
              <w:sz w:val="24"/>
            </w:rPr>
            <w:delText>.</w:delText>
          </w:r>
        </w:del>
      </w:ins>
      <w:ins w:id="425" w:author="Liu, Luyu" w:date="2020-08-02T12:40:00Z">
        <w:del w:id="426" w:author="Miller, Harvey J." w:date="2020-08-04T12:56:00Z">
          <w:r w:rsidR="00043B09" w:rsidDel="00DE68A2">
            <w:rPr>
              <w:rFonts w:ascii="Times New Roman" w:hAnsi="Times New Roman" w:cs="Times New Roman"/>
              <w:sz w:val="24"/>
            </w:rPr>
            <w:delText xml:space="preserve"> </w:delText>
          </w:r>
        </w:del>
      </w:ins>
    </w:p>
    <w:p w14:paraId="6D851553" w14:textId="1455C14A" w:rsidR="0071544B" w:rsidRDefault="00D950D7">
      <w:pPr>
        <w:spacing w:line="240" w:lineRule="auto"/>
        <w:ind w:firstLine="720"/>
        <w:jc w:val="both"/>
        <w:rPr>
          <w:ins w:id="427" w:author="Miller, Harvey J." w:date="2020-08-04T13:29:00Z"/>
          <w:rFonts w:ascii="Times New Roman" w:hAnsi="Times New Roman" w:cs="Times New Roman"/>
          <w:sz w:val="24"/>
        </w:rPr>
        <w:pPrChange w:id="428" w:author="Miller, Harvey J." w:date="2020-08-04T13:29:00Z">
          <w:pPr>
            <w:spacing w:line="240" w:lineRule="auto"/>
            <w:jc w:val="both"/>
          </w:pPr>
        </w:pPrChange>
      </w:pPr>
      <w:commentRangeStart w:id="429"/>
      <w:ins w:id="430" w:author="Miller, Harvey J." w:date="2020-08-04T13:18:00Z">
        <w:r>
          <w:rPr>
            <w:rFonts w:ascii="Times New Roman" w:hAnsi="Times New Roman" w:cs="Times New Roman"/>
            <w:sz w:val="24"/>
          </w:rPr>
          <w:t xml:space="preserve">COVID-19 provides an unfortunate but imperative </w:t>
        </w:r>
      </w:ins>
      <w:ins w:id="431" w:author="Miller, Harvey J." w:date="2020-08-04T13:31:00Z">
        <w:del w:id="432" w:author="Liu, Luyu" w:date="2020-08-05T16:57:00Z">
          <w:r w:rsidR="0071544B" w:rsidDel="005E3D14">
            <w:rPr>
              <w:rFonts w:ascii="Times New Roman" w:hAnsi="Times New Roman" w:cs="Times New Roman" w:hint="eastAsia"/>
              <w:sz w:val="24"/>
            </w:rPr>
            <w:delText xml:space="preserve">opportunity </w:delText>
          </w:r>
        </w:del>
      </w:ins>
      <w:ins w:id="433" w:author="Liu, Luyu" w:date="2020-08-05T16:57:00Z">
        <w:r w:rsidR="005E3D14">
          <w:rPr>
            <w:rFonts w:ascii="Times New Roman" w:hAnsi="Times New Roman" w:cs="Times New Roman" w:hint="eastAsia"/>
            <w:sz w:val="24"/>
          </w:rPr>
          <w:t>junc</w:t>
        </w:r>
        <w:r w:rsidR="005E3D14">
          <w:rPr>
            <w:rFonts w:ascii="Times New Roman" w:hAnsi="Times New Roman" w:cs="Times New Roman"/>
            <w:sz w:val="24"/>
          </w:rPr>
          <w:t xml:space="preserve">ture </w:t>
        </w:r>
      </w:ins>
      <w:ins w:id="434" w:author="Miller, Harvey J." w:date="2020-08-04T13:18:00Z">
        <w:r>
          <w:rPr>
            <w:rFonts w:ascii="Times New Roman" w:hAnsi="Times New Roman" w:cs="Times New Roman"/>
            <w:sz w:val="24"/>
          </w:rPr>
          <w:t xml:space="preserve">to understand the differential impacts </w:t>
        </w:r>
      </w:ins>
      <w:ins w:id="435" w:author="Miller, Harvey J." w:date="2020-08-04T13:33:00Z">
        <w:r w:rsidR="0071544B" w:rsidRPr="0071544B">
          <w:rPr>
            <w:rFonts w:ascii="Times New Roman" w:hAnsi="Times New Roman" w:cs="Times New Roman"/>
            <w:sz w:val="24"/>
          </w:rPr>
          <w:t>of a pandemic on public transit demand</w:t>
        </w:r>
        <w:r w:rsidR="0071544B">
          <w:rPr>
            <w:rFonts w:ascii="Times New Roman" w:hAnsi="Times New Roman" w:cs="Times New Roman"/>
            <w:sz w:val="24"/>
          </w:rPr>
          <w:t xml:space="preserve"> </w:t>
        </w:r>
      </w:ins>
      <w:ins w:id="436" w:author="Miller, Harvey J." w:date="2020-08-04T13:32:00Z">
        <w:r w:rsidR="0071544B">
          <w:rPr>
            <w:rFonts w:ascii="Times New Roman" w:hAnsi="Times New Roman" w:cs="Times New Roman"/>
            <w:sz w:val="24"/>
          </w:rPr>
          <w:t>across communities and</w:t>
        </w:r>
      </w:ins>
      <w:ins w:id="437" w:author="Miller, Harvey J." w:date="2020-08-04T13:33:00Z">
        <w:r w:rsidR="0071544B">
          <w:rPr>
            <w:rFonts w:ascii="Times New Roman" w:hAnsi="Times New Roman" w:cs="Times New Roman"/>
            <w:sz w:val="24"/>
          </w:rPr>
          <w:t xml:space="preserve"> </w:t>
        </w:r>
      </w:ins>
      <w:ins w:id="438" w:author="Miller, Harvey J." w:date="2020-08-04T13:36:00Z">
        <w:r w:rsidR="0071544B">
          <w:rPr>
            <w:rFonts w:ascii="Times New Roman" w:hAnsi="Times New Roman" w:cs="Times New Roman"/>
            <w:sz w:val="24"/>
          </w:rPr>
          <w:t>social groups.</w:t>
        </w:r>
      </w:ins>
      <w:ins w:id="439" w:author="Miller, Harvey J." w:date="2020-08-04T13:33:00Z">
        <w:r w:rsidR="0071544B">
          <w:rPr>
            <w:rFonts w:ascii="Times New Roman" w:hAnsi="Times New Roman" w:cs="Times New Roman"/>
            <w:sz w:val="24"/>
          </w:rPr>
          <w:t xml:space="preserve"> </w:t>
        </w:r>
      </w:ins>
      <w:ins w:id="440" w:author="Miller, Harvey J." w:date="2020-08-04T13:35:00Z">
        <w:r w:rsidR="0071544B">
          <w:rPr>
            <w:rFonts w:ascii="Times New Roman" w:hAnsi="Times New Roman" w:cs="Times New Roman"/>
            <w:sz w:val="24"/>
          </w:rPr>
          <w:t xml:space="preserve"> In the past, this </w:t>
        </w:r>
      </w:ins>
      <w:ins w:id="441" w:author="Miller, Harvey J." w:date="2020-08-04T13:36:00Z">
        <w:r w:rsidR="0071544B">
          <w:rPr>
            <w:rFonts w:ascii="Times New Roman" w:hAnsi="Times New Roman" w:cs="Times New Roman"/>
            <w:sz w:val="24"/>
          </w:rPr>
          <w:t xml:space="preserve">was </w:t>
        </w:r>
      </w:ins>
      <w:ins w:id="442" w:author="Miller, Harvey J." w:date="2020-08-04T13:35:00Z">
        <w:r w:rsidR="0071544B">
          <w:rPr>
            <w:rFonts w:ascii="Times New Roman" w:hAnsi="Times New Roman" w:cs="Times New Roman"/>
            <w:sz w:val="24"/>
          </w:rPr>
          <w:t>difficult</w:t>
        </w:r>
      </w:ins>
      <w:ins w:id="443" w:author="Miller, Harvey J." w:date="2020-08-04T13:36:00Z">
        <w:r w:rsidR="0071544B">
          <w:rPr>
            <w:rFonts w:ascii="Times New Roman" w:hAnsi="Times New Roman" w:cs="Times New Roman"/>
            <w:sz w:val="24"/>
          </w:rPr>
          <w:t xml:space="preserve"> </w:t>
        </w:r>
      </w:ins>
      <w:ins w:id="444" w:author="Miller, Harvey J." w:date="2020-08-04T13:29:00Z">
        <w:r w:rsidR="0071544B" w:rsidRPr="008A4871">
          <w:rPr>
            <w:rFonts w:ascii="Times New Roman" w:hAnsi="Times New Roman" w:cs="Times New Roman"/>
            <w:sz w:val="24"/>
          </w:rPr>
          <w:t xml:space="preserve">since many transit authorities do not </w:t>
        </w:r>
        <w:r w:rsidR="0071544B">
          <w:rPr>
            <w:rFonts w:ascii="Times New Roman" w:hAnsi="Times New Roman" w:cs="Times New Roman"/>
            <w:sz w:val="24"/>
          </w:rPr>
          <w:t xml:space="preserve">publish </w:t>
        </w:r>
      </w:ins>
      <w:ins w:id="445" w:author="Miller, Harvey J." w:date="2020-08-04T13:37:00Z">
        <w:r w:rsidR="0071544B">
          <w:rPr>
            <w:rFonts w:ascii="Times New Roman" w:hAnsi="Times New Roman" w:cs="Times New Roman"/>
            <w:sz w:val="24"/>
          </w:rPr>
          <w:t xml:space="preserve">or otherwise make </w:t>
        </w:r>
      </w:ins>
      <w:ins w:id="446" w:author="Miller, Harvey J." w:date="2020-08-04T13:29:00Z">
        <w:r w:rsidR="0071544B" w:rsidRPr="008A4871">
          <w:rPr>
            <w:rFonts w:ascii="Times New Roman" w:hAnsi="Times New Roman" w:cs="Times New Roman"/>
            <w:sz w:val="24"/>
          </w:rPr>
          <w:t xml:space="preserve">ridership </w:t>
        </w:r>
      </w:ins>
      <w:ins w:id="447" w:author="Miller, Harvey J." w:date="2020-08-04T13:37:00Z">
        <w:r w:rsidR="0071544B">
          <w:rPr>
            <w:rFonts w:ascii="Times New Roman" w:hAnsi="Times New Roman" w:cs="Times New Roman"/>
            <w:sz w:val="24"/>
          </w:rPr>
          <w:t>data readily available</w:t>
        </w:r>
      </w:ins>
      <w:ins w:id="448" w:author="Liu, Luyu" w:date="2020-08-04T21:41:00Z">
        <w:r w:rsidR="00770DD5">
          <w:rPr>
            <w:rFonts w:ascii="Times New Roman" w:hAnsi="Times New Roman" w:cs="Times New Roman"/>
            <w:sz w:val="24"/>
          </w:rPr>
          <w:t xml:space="preserve"> </w:t>
        </w:r>
      </w:ins>
      <w:ins w:id="449" w:author="Liu, Luyu" w:date="2020-08-04T21:42: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mendeley":{"formattedCitation":"[11]","plainTextFormattedCitation":"[11]","previouslyFormattedCitation":"[11]"},"properties":{"noteIndex":0},"schema":"https://github.com/citation-style-language/schema/raw/master/csl-citation.json"}</w:instrText>
      </w:r>
      <w:r w:rsidR="00770DD5">
        <w:rPr>
          <w:rFonts w:ascii="Times New Roman" w:hAnsi="Times New Roman" w:cs="Times New Roman"/>
          <w:sz w:val="24"/>
        </w:rPr>
        <w:fldChar w:fldCharType="separate"/>
      </w:r>
      <w:r w:rsidR="00A02E2F" w:rsidRPr="00A02E2F">
        <w:rPr>
          <w:rFonts w:ascii="Times New Roman" w:hAnsi="Times New Roman" w:cs="Times New Roman"/>
          <w:noProof/>
          <w:sz w:val="24"/>
        </w:rPr>
        <w:t>[11]</w:t>
      </w:r>
      <w:ins w:id="450" w:author="Liu, Luyu" w:date="2020-08-04T21:42:00Z">
        <w:r w:rsidR="00770DD5">
          <w:rPr>
            <w:rFonts w:ascii="Times New Roman" w:hAnsi="Times New Roman" w:cs="Times New Roman"/>
            <w:sz w:val="24"/>
          </w:rPr>
          <w:fldChar w:fldCharType="end"/>
        </w:r>
      </w:ins>
      <w:ins w:id="451" w:author="Miller, Harvey J." w:date="2020-08-04T13:29:00Z">
        <w:r w:rsidR="0071544B" w:rsidRPr="008A4871">
          <w:rPr>
            <w:rFonts w:ascii="Times New Roman" w:hAnsi="Times New Roman" w:cs="Times New Roman"/>
            <w:sz w:val="24"/>
          </w:rPr>
          <w:t>.</w:t>
        </w:r>
      </w:ins>
      <w:ins w:id="452" w:author="Miller, Harvey J." w:date="2020-08-04T13:36:00Z">
        <w:r w:rsidR="0071544B">
          <w:rPr>
            <w:rFonts w:ascii="Times New Roman" w:hAnsi="Times New Roman" w:cs="Times New Roman"/>
            <w:sz w:val="24"/>
          </w:rPr>
          <w:t xml:space="preserve">  </w:t>
        </w:r>
      </w:ins>
      <w:ins w:id="453" w:author="Miller, Harvey J." w:date="2020-08-04T13:37:00Z">
        <w:r w:rsidR="0071544B">
          <w:rPr>
            <w:rFonts w:ascii="Times New Roman" w:hAnsi="Times New Roman" w:cs="Times New Roman"/>
            <w:sz w:val="24"/>
          </w:rPr>
          <w:t>R</w:t>
        </w:r>
      </w:ins>
      <w:ins w:id="454" w:author="Miller, Harvey J." w:date="2020-08-04T13:36:00Z">
        <w:r w:rsidR="0071544B">
          <w:rPr>
            <w:rFonts w:ascii="Times New Roman" w:hAnsi="Times New Roman" w:cs="Times New Roman"/>
            <w:sz w:val="24"/>
          </w:rPr>
          <w:t>idership</w:t>
        </w:r>
      </w:ins>
      <w:ins w:id="455" w:author="Miller, Harvey J." w:date="2020-08-04T13:37:00Z">
        <w:r w:rsidR="0071544B">
          <w:rPr>
            <w:rFonts w:ascii="Times New Roman" w:hAnsi="Times New Roman" w:cs="Times New Roman"/>
            <w:sz w:val="24"/>
          </w:rPr>
          <w:t xml:space="preserve"> data </w:t>
        </w:r>
      </w:ins>
      <w:ins w:id="456" w:author="Miller, Harvey J." w:date="2020-08-04T13:41:00Z">
        <w:r w:rsidR="00B610AE">
          <w:rPr>
            <w:rFonts w:ascii="Times New Roman" w:hAnsi="Times New Roman" w:cs="Times New Roman"/>
            <w:sz w:val="24"/>
          </w:rPr>
          <w:t xml:space="preserve">may be </w:t>
        </w:r>
      </w:ins>
      <w:ins w:id="457" w:author="Miller, Harvey J." w:date="2020-08-04T13:37:00Z">
        <w:r w:rsidR="0071544B">
          <w:rPr>
            <w:rFonts w:ascii="Times New Roman" w:hAnsi="Times New Roman" w:cs="Times New Roman"/>
            <w:sz w:val="24"/>
          </w:rPr>
          <w:t xml:space="preserve">available </w:t>
        </w:r>
      </w:ins>
      <w:ins w:id="458" w:author="Miller, Harvey J." w:date="2020-08-04T13:38:00Z">
        <w:r w:rsidR="0071544B">
          <w:rPr>
            <w:rFonts w:ascii="Times New Roman" w:hAnsi="Times New Roman" w:cs="Times New Roman"/>
            <w:sz w:val="24"/>
          </w:rPr>
          <w:t xml:space="preserve">from some agencies </w:t>
        </w:r>
      </w:ins>
      <w:ins w:id="459" w:author="Miller, Harvey J." w:date="2020-08-04T13:37:00Z">
        <w:r w:rsidR="0071544B">
          <w:rPr>
            <w:rFonts w:ascii="Times New Roman" w:hAnsi="Times New Roman" w:cs="Times New Roman"/>
            <w:sz w:val="24"/>
          </w:rPr>
          <w:t>by request</w:t>
        </w:r>
      </w:ins>
      <w:ins w:id="460" w:author="Miller, Harvey J." w:date="2020-08-04T13:38:00Z">
        <w:r w:rsidR="0071544B">
          <w:rPr>
            <w:rFonts w:ascii="Times New Roman" w:hAnsi="Times New Roman" w:cs="Times New Roman"/>
            <w:sz w:val="24"/>
          </w:rPr>
          <w:t xml:space="preserve">; however, these data are </w:t>
        </w:r>
        <w:r w:rsidR="00B610AE">
          <w:rPr>
            <w:rFonts w:ascii="Times New Roman" w:hAnsi="Times New Roman" w:cs="Times New Roman"/>
            <w:sz w:val="24"/>
          </w:rPr>
          <w:t>often defined and measured in different ways</w:t>
        </w:r>
      </w:ins>
      <w:ins w:id="461" w:author="Liu, Luyu" w:date="2020-08-04T21:22:00Z">
        <w:r w:rsidR="00C647E3">
          <w:rPr>
            <w:rFonts w:ascii="Times New Roman" w:hAnsi="Times New Roman" w:cs="Times New Roman"/>
            <w:sz w:val="24"/>
          </w:rPr>
          <w:t xml:space="preserve"> </w:t>
        </w:r>
        <w:r w:rsidR="00C647E3">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id":"ITEM-2","itemData":{"author":[{"dropping-particle":"","family":"Porter","given":"J David","non-dropping-particle":"","parse-names":false,"suffix":""},{"dropping-particle":"","family":"Carleton","given":"Phillip","non-dropping-particle":"","parse-names":false,"suffix":""},{"dropping-particle":"","family":"Hoover","given":"Sylvan","non-dropping-particle":"","parse-names":false,"suffix":""},{"dropping-particle":"","family":"Fields","given":"Ben","non-dropping-particle":"","parse-names":false,"suffix":""}],"id":"ITEM-2","issued":{"date-parts":[["2018"]]},"publisher":"Oregon. Dept. of Transportation. Research Section","title":"Statewide Data Standards to Support Current and Future Strategic Public Transit Investment","type":"report"},"uris":["http://www.mendeley.com/documents/?uuid=faf2b197-7159-4e56-9677-7d1bc9857795"]}],"mendeley":{"formattedCitation":"[11,12]","plainTextFormattedCitation":"[11,12]","previouslyFormattedCitation":"[11,12]"},"properties":{"noteIndex":0},"schema":"https://github.com/citation-style-language/schema/raw/master/csl-citation.json"}</w:instrText>
      </w:r>
      <w:r w:rsidR="00C647E3">
        <w:rPr>
          <w:rFonts w:ascii="Times New Roman" w:hAnsi="Times New Roman" w:cs="Times New Roman"/>
          <w:sz w:val="24"/>
        </w:rPr>
        <w:fldChar w:fldCharType="separate"/>
      </w:r>
      <w:r w:rsidR="00A02E2F" w:rsidRPr="00A02E2F">
        <w:rPr>
          <w:rFonts w:ascii="Times New Roman" w:hAnsi="Times New Roman" w:cs="Times New Roman"/>
          <w:noProof/>
          <w:sz w:val="24"/>
        </w:rPr>
        <w:t>[11,12]</w:t>
      </w:r>
      <w:ins w:id="462" w:author="Liu, Luyu" w:date="2020-08-04T21:22:00Z">
        <w:r w:rsidR="00C647E3">
          <w:rPr>
            <w:rFonts w:ascii="Times New Roman" w:hAnsi="Times New Roman" w:cs="Times New Roman"/>
            <w:sz w:val="24"/>
          </w:rPr>
          <w:fldChar w:fldCharType="end"/>
        </w:r>
      </w:ins>
      <w:ins w:id="463" w:author="Miller, Harvey J." w:date="2020-08-04T13:38:00Z">
        <w:r w:rsidR="00B610AE">
          <w:rPr>
            <w:rFonts w:ascii="Times New Roman" w:hAnsi="Times New Roman" w:cs="Times New Roman"/>
            <w:sz w:val="24"/>
          </w:rPr>
          <w:t>, making comparison</w:t>
        </w:r>
      </w:ins>
      <w:ins w:id="464" w:author="Miller, Harvey J." w:date="2020-08-04T13:40:00Z">
        <w:r w:rsidR="00B610AE">
          <w:rPr>
            <w:rFonts w:ascii="Times New Roman" w:hAnsi="Times New Roman" w:cs="Times New Roman"/>
            <w:sz w:val="24"/>
          </w:rPr>
          <w:t>s across agencies</w:t>
        </w:r>
      </w:ins>
      <w:ins w:id="465" w:author="Miller, Harvey J." w:date="2020-08-04T13:38:00Z">
        <w:r w:rsidR="00B610AE">
          <w:rPr>
            <w:rFonts w:ascii="Times New Roman" w:hAnsi="Times New Roman" w:cs="Times New Roman"/>
            <w:sz w:val="24"/>
          </w:rPr>
          <w:t xml:space="preserve"> problematic.  </w:t>
        </w:r>
      </w:ins>
      <w:ins w:id="466" w:author="Miller, Harvey J." w:date="2020-08-04T13:39:00Z">
        <w:r w:rsidR="00B610AE">
          <w:rPr>
            <w:rFonts w:ascii="Times New Roman" w:hAnsi="Times New Roman" w:cs="Times New Roman"/>
            <w:sz w:val="24"/>
          </w:rPr>
          <w:t xml:space="preserve">This </w:t>
        </w:r>
      </w:ins>
      <w:ins w:id="467" w:author="Miller, Harvey J." w:date="2020-08-04T13:41:00Z">
        <w:r w:rsidR="00B610AE">
          <w:rPr>
            <w:rFonts w:ascii="Times New Roman" w:hAnsi="Times New Roman" w:cs="Times New Roman"/>
            <w:sz w:val="24"/>
          </w:rPr>
          <w:t xml:space="preserve">data </w:t>
        </w:r>
      </w:ins>
      <w:ins w:id="468" w:author="Miller, Harvey J." w:date="2020-08-04T13:39:00Z">
        <w:r w:rsidR="00B610AE">
          <w:rPr>
            <w:rFonts w:ascii="Times New Roman" w:hAnsi="Times New Roman" w:cs="Times New Roman"/>
            <w:sz w:val="24"/>
          </w:rPr>
          <w:t xml:space="preserve">constraint has been eased by </w:t>
        </w:r>
      </w:ins>
      <w:ins w:id="469" w:author="Liu, Luyu" w:date="2020-08-05T16:58:00Z">
        <w:r w:rsidR="00724907">
          <w:rPr>
            <w:rFonts w:ascii="Times New Roman" w:hAnsi="Times New Roman" w:cs="Times New Roman"/>
            <w:sz w:val="24"/>
          </w:rPr>
          <w:t xml:space="preserve">the </w:t>
        </w:r>
      </w:ins>
      <w:ins w:id="470" w:author="Miller, Harvey J." w:date="2020-08-04T13:41:00Z">
        <w:r w:rsidR="00B610AE">
          <w:rPr>
            <w:rFonts w:ascii="Times New Roman" w:hAnsi="Times New Roman" w:cs="Times New Roman"/>
            <w:sz w:val="24"/>
          </w:rPr>
          <w:t xml:space="preserve">rise of </w:t>
        </w:r>
      </w:ins>
      <w:ins w:id="471" w:author="Miller, Harvey J." w:date="2020-08-04T13:43:00Z">
        <w:r w:rsidR="00B610AE">
          <w:rPr>
            <w:rFonts w:ascii="Times New Roman" w:hAnsi="Times New Roman" w:cs="Times New Roman"/>
            <w:sz w:val="24"/>
          </w:rPr>
          <w:t>third-party</w:t>
        </w:r>
      </w:ins>
      <w:ins w:id="472" w:author="Miller, Harvey J." w:date="2020-08-04T13:41:00Z">
        <w:r w:rsidR="00B610AE">
          <w:rPr>
            <w:rFonts w:ascii="Times New Roman" w:hAnsi="Times New Roman" w:cs="Times New Roman"/>
            <w:sz w:val="24"/>
          </w:rPr>
          <w:t xml:space="preserve"> </w:t>
        </w:r>
      </w:ins>
      <w:ins w:id="473" w:author="Miller, Harvey J." w:date="2020-08-04T13:39:00Z">
        <w:r w:rsidR="00B610AE">
          <w:rPr>
            <w:rFonts w:ascii="Times New Roman" w:hAnsi="Times New Roman" w:cs="Times New Roman"/>
            <w:sz w:val="24"/>
          </w:rPr>
          <w:t>transit navigation app</w:t>
        </w:r>
      </w:ins>
      <w:ins w:id="474" w:author="Miller, Harvey J." w:date="2020-08-04T13:42:00Z">
        <w:r w:rsidR="00B610AE">
          <w:rPr>
            <w:rFonts w:ascii="Times New Roman" w:hAnsi="Times New Roman" w:cs="Times New Roman"/>
            <w:sz w:val="24"/>
          </w:rPr>
          <w:t xml:space="preserve">lications, </w:t>
        </w:r>
      </w:ins>
      <w:ins w:id="475" w:author="Miller, Harvey J." w:date="2020-08-04T13:39:00Z">
        <w:r w:rsidR="00B610AE">
          <w:rPr>
            <w:rFonts w:ascii="Times New Roman" w:hAnsi="Times New Roman" w:cs="Times New Roman"/>
            <w:sz w:val="24"/>
          </w:rPr>
          <w:t xml:space="preserve">enabled </w:t>
        </w:r>
      </w:ins>
      <w:ins w:id="476" w:author="Miller, Harvey J." w:date="2020-08-04T13:40:00Z">
        <w:r w:rsidR="00B610AE">
          <w:rPr>
            <w:rFonts w:ascii="Times New Roman" w:hAnsi="Times New Roman" w:cs="Times New Roman"/>
            <w:sz w:val="24"/>
          </w:rPr>
          <w:t xml:space="preserve">by </w:t>
        </w:r>
      </w:ins>
      <w:ins w:id="477" w:author="Miller, Harvey J." w:date="2020-08-04T13:41:00Z">
        <w:r w:rsidR="00B610AE">
          <w:rPr>
            <w:rFonts w:ascii="Times New Roman" w:hAnsi="Times New Roman" w:cs="Times New Roman"/>
            <w:sz w:val="24"/>
          </w:rPr>
          <w:t>transit agencies publishing their schedules and real-time veh</w:t>
        </w:r>
      </w:ins>
      <w:ins w:id="478" w:author="Miller, Harvey J." w:date="2020-08-04T13:42:00Z">
        <w:r w:rsidR="00B610AE">
          <w:rPr>
            <w:rFonts w:ascii="Times New Roman" w:hAnsi="Times New Roman" w:cs="Times New Roman"/>
            <w:sz w:val="24"/>
          </w:rPr>
          <w:t>icle information</w:t>
        </w:r>
      </w:ins>
      <w:ins w:id="479" w:author="Miller, Harvey J." w:date="2020-08-04T13:43:00Z">
        <w:r w:rsidR="00B610AE">
          <w:rPr>
            <w:rFonts w:ascii="Times New Roman" w:hAnsi="Times New Roman" w:cs="Times New Roman"/>
            <w:sz w:val="24"/>
          </w:rPr>
          <w:t>.</w:t>
        </w:r>
      </w:ins>
      <w:ins w:id="480" w:author="Miller, Harvey J." w:date="2020-08-04T13:44:00Z">
        <w:del w:id="481" w:author="Liu, Luyu" w:date="2020-08-05T16:59:00Z">
          <w:r w:rsidR="00B610AE" w:rsidDel="0052072A">
            <w:rPr>
              <w:rFonts w:ascii="Times New Roman" w:hAnsi="Times New Roman" w:cs="Times New Roman"/>
              <w:sz w:val="24"/>
            </w:rPr>
            <w:delText xml:space="preserve"> </w:delText>
          </w:r>
        </w:del>
        <w:r w:rsidR="00B610AE">
          <w:rPr>
            <w:rFonts w:ascii="Times New Roman" w:hAnsi="Times New Roman" w:cs="Times New Roman"/>
            <w:sz w:val="24"/>
          </w:rPr>
          <w:t xml:space="preserve"> </w:t>
        </w:r>
      </w:ins>
      <w:ins w:id="482" w:author="Miller, Harvey J." w:date="2020-08-04T13:46:00Z">
        <w:r w:rsidR="00B610AE">
          <w:rPr>
            <w:rFonts w:ascii="Times New Roman" w:hAnsi="Times New Roman" w:cs="Times New Roman"/>
            <w:sz w:val="24"/>
          </w:rPr>
          <w:t xml:space="preserve">Transit demand data in the form of queries to a transit </w:t>
        </w:r>
      </w:ins>
      <w:ins w:id="483" w:author="Miller, Harvey J." w:date="2020-08-04T13:47:00Z">
        <w:r w:rsidR="00B610AE">
          <w:rPr>
            <w:rFonts w:ascii="Times New Roman" w:hAnsi="Times New Roman" w:cs="Times New Roman"/>
            <w:sz w:val="24"/>
          </w:rPr>
          <w:t>navigation</w:t>
        </w:r>
      </w:ins>
      <w:ins w:id="484" w:author="Miller, Harvey J." w:date="2020-08-04T13:46:00Z">
        <w:r w:rsidR="00B610AE">
          <w:rPr>
            <w:rFonts w:ascii="Times New Roman" w:hAnsi="Times New Roman" w:cs="Times New Roman"/>
            <w:sz w:val="24"/>
          </w:rPr>
          <w:t xml:space="preserve"> app </w:t>
        </w:r>
      </w:ins>
      <w:ins w:id="485" w:author="Miller, Harvey J." w:date="2020-08-04T13:51:00Z">
        <w:r w:rsidR="00587BB2">
          <w:rPr>
            <w:rFonts w:ascii="Times New Roman" w:hAnsi="Times New Roman" w:cs="Times New Roman"/>
            <w:sz w:val="24"/>
          </w:rPr>
          <w:t>used acros</w:t>
        </w:r>
      </w:ins>
      <w:ins w:id="486" w:author="Miller, Harvey J." w:date="2020-08-04T13:52:00Z">
        <w:r w:rsidR="00587BB2">
          <w:rPr>
            <w:rFonts w:ascii="Times New Roman" w:hAnsi="Times New Roman" w:cs="Times New Roman"/>
            <w:sz w:val="24"/>
          </w:rPr>
          <w:t>s multiple communities provides a consistent benchmark to make comparisons.</w:t>
        </w:r>
        <w:commentRangeEnd w:id="429"/>
        <w:r w:rsidR="00587BB2">
          <w:rPr>
            <w:rStyle w:val="CommentReference"/>
          </w:rPr>
          <w:commentReference w:id="429"/>
        </w:r>
      </w:ins>
    </w:p>
    <w:p w14:paraId="7A58B6C4" w14:textId="3A4268AA" w:rsidR="005C1F65" w:rsidDel="008A4871" w:rsidRDefault="005C1F65">
      <w:pPr>
        <w:spacing w:line="240" w:lineRule="auto"/>
        <w:jc w:val="both"/>
        <w:rPr>
          <w:ins w:id="487" w:author="Liu, Luyu" w:date="2020-07-31T17:03:00Z"/>
          <w:del w:id="488" w:author="Miller, Harvey J." w:date="2020-08-04T13:04:00Z"/>
          <w:rFonts w:ascii="Times New Roman" w:hAnsi="Times New Roman" w:cs="Times New Roman"/>
          <w:sz w:val="24"/>
        </w:rPr>
        <w:pPrChange w:id="489" w:author="Liu, Luyu" w:date="2020-07-20T23:14:00Z">
          <w:pPr>
            <w:spacing w:line="480" w:lineRule="auto"/>
            <w:jc w:val="both"/>
          </w:pPr>
        </w:pPrChange>
      </w:pPr>
      <w:commentRangeStart w:id="490"/>
      <w:commentRangeStart w:id="491"/>
    </w:p>
    <w:p w14:paraId="3296B288" w14:textId="633A2DF4" w:rsidR="00E828B8" w:rsidDel="00E828B8" w:rsidRDefault="00E828B8">
      <w:pPr>
        <w:spacing w:line="240" w:lineRule="auto"/>
        <w:jc w:val="both"/>
        <w:rPr>
          <w:del w:id="492" w:author="Liu, Luyu" w:date="2020-07-31T17:03:00Z"/>
          <w:rFonts w:ascii="Times New Roman" w:hAnsi="Times New Roman" w:cs="Times New Roman"/>
          <w:sz w:val="24"/>
        </w:rPr>
        <w:pPrChange w:id="493" w:author="Liu, Luyu" w:date="2020-07-20T23:14:00Z">
          <w:pPr>
            <w:spacing w:line="480" w:lineRule="auto"/>
            <w:jc w:val="both"/>
          </w:pPr>
        </w:pPrChange>
      </w:pPr>
    </w:p>
    <w:p w14:paraId="26531A78" w14:textId="354B9CF3" w:rsidR="00077492" w:rsidRPr="00292C3D" w:rsidRDefault="00077492">
      <w:pPr>
        <w:spacing w:line="240" w:lineRule="auto"/>
        <w:ind w:firstLine="720"/>
        <w:jc w:val="both"/>
        <w:rPr>
          <w:rFonts w:ascii="Times New Roman" w:hAnsi="Times New Roman" w:cs="Times New Roman"/>
          <w:sz w:val="24"/>
        </w:rPr>
        <w:pPrChange w:id="494" w:author="Liu, Luyu" w:date="2020-07-20T23:14:00Z">
          <w:pPr>
            <w:spacing w:line="480" w:lineRule="auto"/>
            <w:ind w:firstLine="720"/>
            <w:jc w:val="both"/>
          </w:pPr>
        </w:pPrChange>
      </w:pPr>
      <w:del w:id="495" w:author="Miller, Harvey J." w:date="2020-08-04T12:06:00Z">
        <w:r w:rsidDel="002130A1">
          <w:rPr>
            <w:rFonts w:ascii="Times New Roman" w:hAnsi="Times New Roman" w:cs="Times New Roman"/>
            <w:sz w:val="24"/>
          </w:rPr>
          <w:delText xml:space="preserve">COVID-19 provides an unfortunate but imperative juncture to understand the differential impacts of a major shock such as a pandemic on public transit.. </w:delText>
        </w:r>
      </w:del>
      <w:r>
        <w:rPr>
          <w:rFonts w:ascii="Times New Roman" w:hAnsi="Times New Roman" w:cs="Times New Roman"/>
          <w:sz w:val="24"/>
        </w:rPr>
        <w:t xml:space="preserve">In this study, we </w:t>
      </w:r>
      <w:r w:rsidRPr="00292C3D">
        <w:rPr>
          <w:rFonts w:ascii="Times New Roman" w:hAnsi="Times New Roman" w:cs="Times New Roman"/>
          <w:sz w:val="24"/>
        </w:rPr>
        <w:t>use</w:t>
      </w:r>
      <w:ins w:id="496" w:author="Liu, Luyu" w:date="2020-08-02T21:39:00Z">
        <w:del w:id="497" w:author="Miller, Harvey J." w:date="2020-08-04T13:54:00Z">
          <w:r w:rsidR="00601710" w:rsidDel="00587BB2">
            <w:rPr>
              <w:rFonts w:ascii="Times New Roman" w:hAnsi="Times New Roman" w:cs="Times New Roman"/>
              <w:sz w:val="24"/>
            </w:rPr>
            <w:delText>d</w:delText>
          </w:r>
        </w:del>
      </w:ins>
      <w:r w:rsidRPr="00292C3D">
        <w:rPr>
          <w:rFonts w:ascii="Times New Roman" w:hAnsi="Times New Roman" w:cs="Times New Roman"/>
          <w:sz w:val="24"/>
        </w:rPr>
        <w:t xml:space="preserve"> the data from </w:t>
      </w:r>
      <w:r>
        <w:rPr>
          <w:rFonts w:ascii="Times New Roman" w:hAnsi="Times New Roman" w:cs="Times New Roman"/>
          <w:sz w:val="24"/>
        </w:rPr>
        <w:t xml:space="preserve">the Transit app, a </w:t>
      </w:r>
      <w:ins w:id="498" w:author="Miller, Harvey J." w:date="2020-08-04T14:04:00Z">
        <w:r w:rsidR="00587BB2">
          <w:rPr>
            <w:rFonts w:ascii="Times New Roman" w:hAnsi="Times New Roman" w:cs="Times New Roman"/>
            <w:sz w:val="24"/>
          </w:rPr>
          <w:t xml:space="preserve">popular </w:t>
        </w:r>
      </w:ins>
      <w:del w:id="499" w:author="Miller, Harvey J." w:date="2020-08-04T14:04:00Z">
        <w:r w:rsidDel="00587BB2">
          <w:rPr>
            <w:rFonts w:ascii="Times New Roman" w:hAnsi="Times New Roman" w:cs="Times New Roman"/>
            <w:sz w:val="24"/>
          </w:rPr>
          <w:delText xml:space="preserve">widely used </w:delText>
        </w:r>
      </w:del>
      <w:r>
        <w:rPr>
          <w:rFonts w:ascii="Times New Roman" w:hAnsi="Times New Roman" w:cs="Times New Roman"/>
          <w:sz w:val="24"/>
        </w:rPr>
        <w:t xml:space="preserve">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del w:id="500" w:author="Miller, Harvey J." w:date="2020-08-04T13:45:00Z">
        <w:r w:rsidRPr="00292C3D" w:rsidDel="00B610AE">
          <w:rPr>
            <w:rFonts w:ascii="Times New Roman" w:hAnsi="Times New Roman" w:cs="Times New Roman"/>
            <w:sz w:val="24"/>
          </w:rPr>
          <w:delText xml:space="preserve">comprehensive analyses </w:delText>
        </w:r>
        <w:r w:rsidDel="00B610AE">
          <w:rPr>
            <w:rFonts w:ascii="Times New Roman" w:hAnsi="Times New Roman" w:cs="Times New Roman"/>
            <w:sz w:val="24"/>
          </w:rPr>
          <w:delText>of the impacts</w:delText>
        </w:r>
      </w:del>
      <w:ins w:id="501" w:author="Miller, Harvey J." w:date="2020-08-04T13:46:00Z">
        <w:r w:rsidR="00B610AE">
          <w:rPr>
            <w:rFonts w:ascii="Times New Roman" w:hAnsi="Times New Roman" w:cs="Times New Roman"/>
            <w:sz w:val="24"/>
          </w:rPr>
          <w:t xml:space="preserve">systematic </w:t>
        </w:r>
      </w:ins>
      <w:ins w:id="502" w:author="Miller, Harvey J." w:date="2020-08-04T13:45:00Z">
        <w:r w:rsidR="00B610AE" w:rsidRPr="00292C3D">
          <w:rPr>
            <w:rFonts w:ascii="Times New Roman" w:hAnsi="Times New Roman" w:cs="Times New Roman"/>
            <w:sz w:val="24"/>
          </w:rPr>
          <w:t>analysis of the impacts</w:t>
        </w:r>
      </w:ins>
      <w:r>
        <w:rPr>
          <w:rFonts w:ascii="Times New Roman" w:hAnsi="Times New Roman" w:cs="Times New Roman"/>
          <w:sz w:val="24"/>
        </w:rPr>
        <w:t xml:space="preserve"> of </w:t>
      </w:r>
      <w:r w:rsidRPr="00292C3D">
        <w:rPr>
          <w:rFonts w:ascii="Times New Roman" w:hAnsi="Times New Roman" w:cs="Times New Roman"/>
          <w:sz w:val="24"/>
        </w:rPr>
        <w:t>COVID</w:t>
      </w:r>
      <w:r>
        <w:rPr>
          <w:rFonts w:ascii="Times New Roman" w:hAnsi="Times New Roman" w:cs="Times New Roman"/>
          <w:sz w:val="24"/>
        </w:rPr>
        <w:t xml:space="preserve">-19 on </w:t>
      </w:r>
      <w:ins w:id="503" w:author="Liu, Luyu" w:date="2020-08-02T16:10:00Z">
        <w:r w:rsidR="00F04299">
          <w:rPr>
            <w:rFonts w:ascii="Times New Roman" w:hAnsi="Times New Roman" w:cs="Times New Roman"/>
            <w:sz w:val="24"/>
          </w:rPr>
          <w:t>113</w:t>
        </w:r>
      </w:ins>
      <w:ins w:id="504" w:author="Miller, Harvey J." w:date="2020-08-04T13:04:00Z">
        <w:r w:rsidR="008A4871">
          <w:rPr>
            <w:rFonts w:ascii="Times New Roman" w:hAnsi="Times New Roman" w:cs="Times New Roman"/>
            <w:sz w:val="24"/>
          </w:rPr>
          <w:t xml:space="preserve"> </w:t>
        </w:r>
      </w:ins>
      <w:ins w:id="505" w:author="Liu, Luyu" w:date="2020-08-02T16:10:00Z">
        <w:del w:id="506" w:author="Miller, Harvey J." w:date="2020-08-04T13:04:00Z">
          <w:r w:rsidR="00F04299" w:rsidDel="008A4871">
            <w:rPr>
              <w:rFonts w:ascii="Times New Roman" w:hAnsi="Times New Roman" w:cs="Times New Roman"/>
              <w:sz w:val="24"/>
            </w:rPr>
            <w:delText xml:space="preserve"> </w:delText>
          </w:r>
        </w:del>
      </w:ins>
      <w:del w:id="507" w:author="Miller, Harvey J." w:date="2020-08-04T13:04:00Z">
        <w:r w:rsidDel="008A4871">
          <w:rPr>
            <w:rFonts w:ascii="Times New Roman" w:hAnsi="Times New Roman" w:cs="Times New Roman"/>
            <w:sz w:val="24"/>
          </w:rPr>
          <w:delText xml:space="preserve">US </w:delText>
        </w:r>
      </w:del>
      <w:r>
        <w:rPr>
          <w:rFonts w:ascii="Times New Roman" w:hAnsi="Times New Roman" w:cs="Times New Roman"/>
          <w:sz w:val="24"/>
        </w:rPr>
        <w:t>public transit systems</w:t>
      </w:r>
      <w:ins w:id="508" w:author="Miller, Harvey J." w:date="2020-08-04T13:04:00Z">
        <w:r w:rsidR="008A4871">
          <w:rPr>
            <w:rFonts w:ascii="Times New Roman" w:hAnsi="Times New Roman" w:cs="Times New Roman"/>
            <w:sz w:val="24"/>
          </w:rPr>
          <w:t xml:space="preserve"> across the United States</w:t>
        </w:r>
      </w:ins>
      <w:r>
        <w:rPr>
          <w:rFonts w:ascii="Times New Roman" w:hAnsi="Times New Roman" w:cs="Times New Roman"/>
          <w:sz w:val="24"/>
        </w:rPr>
        <w:t xml:space="preserve">.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del w:id="509" w:author="Liu, Luyu" w:date="2020-07-29T17:09:00Z">
        <w:r w:rsidRPr="009457DC" w:rsidDel="004756B0">
          <w:rPr>
            <w:rFonts w:ascii="Times New Roman" w:hAnsi="Times New Roman" w:cs="Times New Roman"/>
            <w:i/>
            <w:sz w:val="24"/>
          </w:rPr>
          <w:delText xml:space="preserve">floor </w:delText>
        </w:r>
      </w:del>
      <w:ins w:id="510"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del w:id="511" w:author="Liu, Luyu" w:date="2020-07-29T17:09:00Z">
        <w:r w:rsidDel="004756B0">
          <w:rPr>
            <w:rFonts w:ascii="Times New Roman" w:hAnsi="Times New Roman" w:cs="Times New Roman"/>
            <w:i/>
            <w:sz w:val="24"/>
          </w:rPr>
          <w:delText>floor</w:delText>
        </w:r>
        <w:r w:rsidRPr="009457DC" w:rsidDel="004756B0">
          <w:rPr>
            <w:rFonts w:ascii="Times New Roman" w:hAnsi="Times New Roman" w:cs="Times New Roman"/>
            <w:i/>
            <w:sz w:val="24"/>
          </w:rPr>
          <w:delText xml:space="preserve"> </w:delText>
        </w:r>
      </w:del>
      <w:ins w:id="512"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w:t>
      </w:r>
      <w:ins w:id="513" w:author="Miller, Harvey J." w:date="2020-08-04T14:05:00Z">
        <w:r w:rsidR="00557E87">
          <w:rPr>
            <w:rFonts w:ascii="Times New Roman" w:hAnsi="Times New Roman" w:cs="Times New Roman"/>
            <w:sz w:val="24"/>
          </w:rPr>
          <w:t xml:space="preserve">decline in </w:t>
        </w:r>
      </w:ins>
      <w:r w:rsidRPr="00292C3D">
        <w:rPr>
          <w:rFonts w:ascii="Times New Roman" w:hAnsi="Times New Roman" w:cs="Times New Roman"/>
          <w:sz w:val="24"/>
        </w:rPr>
        <w:t xml:space="preserve">transit demand began </w:t>
      </w:r>
      <w:r>
        <w:rPr>
          <w:rFonts w:ascii="Times New Roman" w:hAnsi="Times New Roman" w:cs="Times New Roman"/>
          <w:sz w:val="24"/>
        </w:rPr>
        <w:t xml:space="preserve">and the final date when decline </w:t>
      </w:r>
      <w:ins w:id="514" w:author="Miller, Harvey J." w:date="2020-08-04T14:05:00Z">
        <w:r w:rsidR="00557E87">
          <w:rPr>
            <w:rFonts w:ascii="Times New Roman" w:hAnsi="Times New Roman" w:cs="Times New Roman"/>
            <w:sz w:val="24"/>
          </w:rPr>
          <w:t>attenuated, respectively</w:t>
        </w:r>
      </w:ins>
      <w:del w:id="515" w:author="Miller, Harvey J." w:date="2020-08-04T14:05:00Z">
        <w:r w:rsidDel="00557E87">
          <w:rPr>
            <w:rFonts w:ascii="Times New Roman" w:hAnsi="Times New Roman" w:cs="Times New Roman"/>
            <w:sz w:val="24"/>
          </w:rPr>
          <w:delText>decreased</w:delText>
        </w:r>
      </w:del>
      <w:r>
        <w:rPr>
          <w:rFonts w:ascii="Times New Roman" w:hAnsi="Times New Roman" w:cs="Times New Roman"/>
          <w:sz w:val="24"/>
        </w:rPr>
        <w:t xml:space="preserve">;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w:t>
      </w:r>
      <w:ins w:id="516" w:author="Miller, Harvey J." w:date="2020-08-04T14:06:00Z">
        <w:r w:rsidR="00557E87">
          <w:rPr>
            <w:rFonts w:ascii="Times New Roman" w:hAnsi="Times New Roman" w:cs="Times New Roman"/>
            <w:sz w:val="24"/>
          </w:rPr>
          <w:t>use</w:t>
        </w:r>
      </w:ins>
      <w:del w:id="517" w:author="Miller, Harvey J." w:date="2020-08-04T14:06:00Z">
        <w:r w:rsidDel="00557E87">
          <w:rPr>
            <w:rFonts w:ascii="Times New Roman" w:hAnsi="Times New Roman" w:cs="Times New Roman"/>
            <w:sz w:val="24"/>
          </w:rPr>
          <w:delText>conduct</w:delText>
        </w:r>
      </w:del>
      <w:ins w:id="518" w:author="Liu, Luyu" w:date="2020-08-02T21:39:00Z">
        <w:del w:id="519" w:author="Miller, Harvey J." w:date="2020-08-04T14:06:00Z">
          <w:r w:rsidR="00C1577D" w:rsidDel="00557E87">
            <w:rPr>
              <w:rFonts w:ascii="Times New Roman" w:hAnsi="Times New Roman" w:cs="Times New Roman"/>
              <w:sz w:val="24"/>
            </w:rPr>
            <w:delText>ed</w:delText>
          </w:r>
        </w:del>
      </w:ins>
      <w:r>
        <w:rPr>
          <w:rFonts w:ascii="Times New Roman" w:hAnsi="Times New Roman" w:cs="Times New Roman"/>
          <w:sz w:val="24"/>
        </w:rPr>
        <w:t xml:space="preserve"> regression and correlation analyses relating the </w:t>
      </w:r>
      <w:del w:id="520" w:author="Liu, Luyu" w:date="2020-07-29T17:10:00Z">
        <w:r w:rsidDel="004756B0">
          <w:rPr>
            <w:rFonts w:ascii="Times New Roman" w:hAnsi="Times New Roman" w:cs="Times New Roman"/>
            <w:sz w:val="24"/>
          </w:rPr>
          <w:delText xml:space="preserve">floor </w:delText>
        </w:r>
      </w:del>
      <w:ins w:id="521"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 xml:space="preserve">values </w:t>
      </w:r>
      <w:del w:id="522" w:author="Liu, Luyu" w:date="2020-08-04T21:55:00Z">
        <w:r w:rsidDel="00CD0E45">
          <w:rPr>
            <w:rFonts w:ascii="Times New Roman" w:hAnsi="Times New Roman" w:cs="Times New Roman"/>
            <w:sz w:val="24"/>
          </w:rPr>
          <w:delText xml:space="preserve">and decay rates </w:delText>
        </w:r>
      </w:del>
      <w:r>
        <w:rPr>
          <w:rFonts w:ascii="Times New Roman" w:hAnsi="Times New Roman" w:cs="Times New Roman"/>
          <w:sz w:val="24"/>
        </w:rPr>
        <w:t>to socioeconomic and demographic factors in each community. We also compare</w:t>
      </w:r>
      <w:ins w:id="523" w:author="Liu, Luyu" w:date="2020-08-02T21:39:00Z">
        <w:del w:id="524" w:author="Miller, Harvey J." w:date="2020-08-04T14:06:00Z">
          <w:r w:rsidR="00581AB5" w:rsidDel="00557E87">
            <w:rPr>
              <w:rFonts w:ascii="Times New Roman" w:hAnsi="Times New Roman" w:cs="Times New Roman"/>
              <w:sz w:val="24"/>
            </w:rPr>
            <w:delText>d</w:delText>
          </w:r>
        </w:del>
      </w:ins>
      <w:r>
        <w:rPr>
          <w:rFonts w:ascii="Times New Roman" w:hAnsi="Times New Roman" w:cs="Times New Roman"/>
          <w:sz w:val="24"/>
        </w:rPr>
        <w:t xml:space="preserve"> the distance between the cliff/</w:t>
      </w:r>
      <w:del w:id="525" w:author="Liu, Luyu" w:date="2020-07-29T17:10:00Z">
        <w:r w:rsidDel="004756B0">
          <w:rPr>
            <w:rFonts w:ascii="Times New Roman" w:hAnsi="Times New Roman" w:cs="Times New Roman"/>
            <w:sz w:val="24"/>
          </w:rPr>
          <w:delText xml:space="preserve">floor </w:delText>
        </w:r>
      </w:del>
      <w:ins w:id="526"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points and the first date of local community spread to measure whether public transit users in different metro areas reacted at different speeds to the unfolding pandemic. Finally, we use</w:t>
      </w:r>
      <w:ins w:id="527" w:author="Liu, Luyu" w:date="2020-08-02T21:39:00Z">
        <w:del w:id="528" w:author="Miller, Harvey J." w:date="2020-08-04T14:06:00Z">
          <w:r w:rsidR="007D7210" w:rsidDel="00557E87">
            <w:rPr>
              <w:rFonts w:ascii="Times New Roman" w:hAnsi="Times New Roman" w:cs="Times New Roman"/>
              <w:sz w:val="24"/>
            </w:rPr>
            <w:delText>d</w:delText>
          </w:r>
        </w:del>
      </w:ins>
      <w:r>
        <w:rPr>
          <w:rFonts w:ascii="Times New Roman" w:hAnsi="Times New Roman" w:cs="Times New Roman"/>
          <w:sz w:val="24"/>
        </w:rPr>
        <w:t xml:space="preserve"> hourly transit demand data to capture COVID-19’s impact on daily patterns of transit demand; we measure</w:t>
      </w:r>
      <w:ins w:id="529" w:author="Liu, Luyu" w:date="2020-08-02T21:39:00Z">
        <w:del w:id="530" w:author="Miller, Harvey J." w:date="2020-08-04T14:06:00Z">
          <w:r w:rsidR="002B0DCA" w:rsidDel="00557E87">
            <w:rPr>
              <w:rFonts w:ascii="Times New Roman" w:hAnsi="Times New Roman" w:cs="Times New Roman"/>
              <w:sz w:val="24"/>
            </w:rPr>
            <w:delText>d</w:delText>
          </w:r>
        </w:del>
      </w:ins>
      <w:r>
        <w:rPr>
          <w:rFonts w:ascii="Times New Roman" w:hAnsi="Times New Roman" w:cs="Times New Roman"/>
          <w:sz w:val="24"/>
        </w:rPr>
        <w:t xml:space="preserve"> the similarity of hourly demand profiles during the COVID-19 pandemic </w:t>
      </w:r>
      <w:ins w:id="531" w:author="Miller, Harvey J." w:date="2020-08-04T14:06:00Z">
        <w:r w:rsidR="00557E87">
          <w:rPr>
            <w:rFonts w:ascii="Times New Roman" w:hAnsi="Times New Roman" w:cs="Times New Roman"/>
            <w:sz w:val="24"/>
          </w:rPr>
          <w:t xml:space="preserve">relative </w:t>
        </w:r>
      </w:ins>
      <w:del w:id="532" w:author="Miller, Harvey J." w:date="2020-08-04T14:06:00Z">
        <w:r w:rsidDel="00557E87">
          <w:rPr>
            <w:rFonts w:ascii="Times New Roman" w:hAnsi="Times New Roman" w:cs="Times New Roman"/>
            <w:sz w:val="24"/>
          </w:rPr>
          <w:delText xml:space="preserve">compared </w:delText>
        </w:r>
      </w:del>
      <w:r>
        <w:rPr>
          <w:rFonts w:ascii="Times New Roman" w:hAnsi="Times New Roman" w:cs="Times New Roman"/>
          <w:sz w:val="24"/>
        </w:rPr>
        <w:t xml:space="preserve">to the adjusted normal demand profiles. We conclude that COVID-19 had major </w:t>
      </w:r>
      <w:ins w:id="533" w:author="Miller, Harvey J." w:date="2020-08-04T14:07:00Z">
        <w:r w:rsidR="00557E87">
          <w:rPr>
            <w:rFonts w:ascii="Times New Roman" w:hAnsi="Times New Roman" w:cs="Times New Roman"/>
            <w:sz w:val="24"/>
          </w:rPr>
          <w:t xml:space="preserve">but uneven </w:t>
        </w:r>
      </w:ins>
      <w:r>
        <w:rPr>
          <w:rFonts w:ascii="Times New Roman" w:hAnsi="Times New Roman" w:cs="Times New Roman"/>
          <w:sz w:val="24"/>
        </w:rPr>
        <w:t xml:space="preserve">impacts on transit systems </w:t>
      </w:r>
      <w:ins w:id="534" w:author="Miller, Harvey J." w:date="2020-08-04T14:07:00Z">
        <w:r w:rsidR="00557E87">
          <w:rPr>
            <w:rFonts w:ascii="Times New Roman" w:hAnsi="Times New Roman" w:cs="Times New Roman"/>
            <w:sz w:val="24"/>
          </w:rPr>
          <w:t xml:space="preserve">and social groups that can be explained via a social equity lens.  </w:t>
        </w:r>
      </w:ins>
      <w:del w:id="535" w:author="Miller, Harvey J." w:date="2020-08-04T14:07:00Z">
        <w:r w:rsidDel="00557E87">
          <w:rPr>
            <w:rFonts w:ascii="Times New Roman" w:hAnsi="Times New Roman" w:cs="Times New Roman"/>
            <w:sz w:val="24"/>
          </w:rPr>
          <w:delText xml:space="preserve">in different dimensions and demonstrate the social equity issue of transit usage during the pandemic; </w:delText>
        </w:r>
      </w:del>
      <w:ins w:id="536" w:author="Miller, Harvey J." w:date="2020-08-04T14:07:00Z">
        <w:r w:rsidR="00557E87">
          <w:rPr>
            <w:rFonts w:ascii="Times New Roman" w:hAnsi="Times New Roman" w:cs="Times New Roman"/>
            <w:sz w:val="24"/>
          </w:rPr>
          <w:t>Based on this analysis, w</w:t>
        </w:r>
      </w:ins>
      <w:del w:id="537" w:author="Miller, Harvey J." w:date="2020-08-04T14:07:00Z">
        <w:r w:rsidDel="00557E87">
          <w:rPr>
            <w:rFonts w:ascii="Times New Roman" w:hAnsi="Times New Roman" w:cs="Times New Roman"/>
            <w:sz w:val="24"/>
          </w:rPr>
          <w:delText>w</w:delText>
        </w:r>
      </w:del>
      <w:r>
        <w:rPr>
          <w:rFonts w:ascii="Times New Roman" w:hAnsi="Times New Roman" w:cs="Times New Roman"/>
          <w:sz w:val="24"/>
        </w:rPr>
        <w:t>e propose some future directions for transit studies in the context of pandemics.</w:t>
      </w:r>
      <w:commentRangeEnd w:id="490"/>
      <w:r w:rsidR="00557E87">
        <w:rPr>
          <w:rStyle w:val="CommentReference"/>
        </w:rPr>
        <w:commentReference w:id="490"/>
      </w:r>
      <w:commentRangeEnd w:id="491"/>
      <w:r w:rsidR="00FC7AD7">
        <w:rPr>
          <w:rStyle w:val="CommentReference"/>
        </w:rPr>
        <w:commentReference w:id="491"/>
      </w:r>
    </w:p>
    <w:p w14:paraId="5D2B3DD7" w14:textId="77777777" w:rsidR="00077492" w:rsidRDefault="00077492">
      <w:pPr>
        <w:spacing w:line="240" w:lineRule="auto"/>
        <w:rPr>
          <w:rFonts w:ascii="Times New Roman" w:hAnsi="Times New Roman" w:cs="Times New Roman"/>
          <w:sz w:val="24"/>
        </w:rPr>
        <w:pPrChange w:id="538" w:author="Liu, Luyu" w:date="2020-07-20T23:14:00Z">
          <w:pPr>
            <w:spacing w:line="480" w:lineRule="auto"/>
          </w:pPr>
        </w:pPrChange>
      </w:pPr>
    </w:p>
    <w:p w14:paraId="5EF04F8C" w14:textId="77777777" w:rsidR="00077492" w:rsidRDefault="00077492">
      <w:pPr>
        <w:pStyle w:val="Subtitle"/>
        <w:pPrChange w:id="539" w:author="Liu, Luyu" w:date="2020-08-02T21:14:00Z">
          <w:pPr>
            <w:pStyle w:val="ListParagraph"/>
            <w:numPr>
              <w:numId w:val="2"/>
            </w:numPr>
            <w:spacing w:line="480" w:lineRule="auto"/>
            <w:ind w:left="360" w:hanging="360"/>
          </w:pPr>
        </w:pPrChange>
      </w:pPr>
      <w:r w:rsidRPr="009457DC">
        <w:t>Data and methods</w:t>
      </w:r>
    </w:p>
    <w:p w14:paraId="4428A405" w14:textId="2B6129CE" w:rsidR="00077492" w:rsidRPr="009457DC" w:rsidRDefault="00077492">
      <w:pPr>
        <w:spacing w:line="240" w:lineRule="auto"/>
        <w:ind w:firstLine="720"/>
        <w:jc w:val="both"/>
        <w:rPr>
          <w:rFonts w:ascii="Times New Roman" w:hAnsi="Times New Roman" w:cs="Times New Roman"/>
          <w:sz w:val="24"/>
        </w:rPr>
        <w:pPrChange w:id="540" w:author="Liu, Luyu" w:date="2020-08-02T21:20:00Z">
          <w:pPr>
            <w:spacing w:line="480" w:lineRule="auto"/>
            <w:jc w:val="both"/>
          </w:pPr>
        </w:pPrChange>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del w:id="541" w:author="Liu, Luyu" w:date="2020-07-29T17:12:00Z">
        <w:r w:rsidDel="00D75BD2">
          <w:rPr>
            <w:rFonts w:ascii="Times New Roman" w:hAnsi="Times New Roman" w:cs="Times New Roman"/>
            <w:i/>
            <w:sz w:val="24"/>
          </w:rPr>
          <w:delText>floor</w:delText>
        </w:r>
      </w:del>
      <w:ins w:id="542"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values</w:t>
      </w:r>
      <w:r>
        <w:rPr>
          <w:rFonts w:ascii="Times New Roman" w:hAnsi="Times New Roman" w:cs="Times New Roman"/>
          <w:sz w:val="24"/>
        </w:rPr>
        <w:t xml:space="preserve"> measuring the </w:t>
      </w:r>
      <w:ins w:id="543" w:author="Miller, Harvey J." w:date="2020-08-04T14:08:00Z">
        <w:r w:rsidR="00557E87">
          <w:rPr>
            <w:rFonts w:ascii="Times New Roman" w:hAnsi="Times New Roman" w:cs="Times New Roman"/>
            <w:sz w:val="24"/>
          </w:rPr>
          <w:t>apparent min</w:t>
        </w:r>
      </w:ins>
      <w:ins w:id="544" w:author="Miller, Harvey J." w:date="2020-08-04T14:09:00Z">
        <w:r w:rsidR="00557E87">
          <w:rPr>
            <w:rFonts w:ascii="Times New Roman" w:hAnsi="Times New Roman" w:cs="Times New Roman"/>
            <w:sz w:val="24"/>
          </w:rPr>
          <w:t>i</w:t>
        </w:r>
      </w:ins>
      <w:ins w:id="545" w:author="Miller, Harvey J." w:date="2020-08-04T14:08:00Z">
        <w:r w:rsidR="00557E87">
          <w:rPr>
            <w:rFonts w:ascii="Times New Roman" w:hAnsi="Times New Roman" w:cs="Times New Roman"/>
            <w:sz w:val="24"/>
          </w:rPr>
          <w:t xml:space="preserve">mum </w:t>
        </w:r>
      </w:ins>
      <w:del w:id="546" w:author="Miller, Harvey J." w:date="2020-08-04T14:08:00Z">
        <w:r w:rsidDel="00557E87">
          <w:rPr>
            <w:rFonts w:ascii="Times New Roman" w:hAnsi="Times New Roman" w:cs="Times New Roman"/>
            <w:sz w:val="24"/>
          </w:rPr>
          <w:delText xml:space="preserve">base </w:delText>
        </w:r>
      </w:del>
      <w:r>
        <w:rPr>
          <w:rFonts w:ascii="Times New Roman" w:hAnsi="Times New Roman" w:cs="Times New Roman"/>
          <w:sz w:val="24"/>
        </w:rPr>
        <w:t xml:space="preserve">levels of transit demand; ii) </w:t>
      </w:r>
      <w:r>
        <w:rPr>
          <w:rFonts w:ascii="Times New Roman" w:hAnsi="Times New Roman" w:cs="Times New Roman"/>
          <w:i/>
          <w:sz w:val="24"/>
        </w:rPr>
        <w:t xml:space="preserve">cliff and </w:t>
      </w:r>
      <w:del w:id="547" w:author="Liu, Luyu" w:date="2020-07-29T17:12:00Z">
        <w:r w:rsidDel="00D75BD2">
          <w:rPr>
            <w:rFonts w:ascii="Times New Roman" w:hAnsi="Times New Roman" w:cs="Times New Roman"/>
            <w:i/>
            <w:sz w:val="24"/>
          </w:rPr>
          <w:delText>floor</w:delText>
        </w:r>
      </w:del>
      <w:ins w:id="548"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w:t>
      </w:r>
      <w:del w:id="549" w:author="Miller, Harvey J." w:date="2020-08-04T15:53:00Z">
        <w:r w:rsidDel="00EA3154">
          <w:rPr>
            <w:rFonts w:ascii="Times New Roman" w:hAnsi="Times New Roman" w:cs="Times New Roman"/>
            <w:sz w:val="24"/>
          </w:rPr>
          <w:delText xml:space="preserve">Finally, we </w:delText>
        </w:r>
      </w:del>
      <w:del w:id="550" w:author="Miller, Harvey J." w:date="2020-08-04T14:09:00Z">
        <w:r w:rsidDel="00557E87">
          <w:rPr>
            <w:rFonts w:ascii="Times New Roman" w:hAnsi="Times New Roman" w:cs="Times New Roman"/>
            <w:sz w:val="24"/>
          </w:rPr>
          <w:delText xml:space="preserve">investigate </w:delText>
        </w:r>
      </w:del>
      <w:del w:id="551" w:author="Miller, Harvey J." w:date="2020-08-04T15:53:00Z">
        <w:r w:rsidDel="00EA3154">
          <w:rPr>
            <w:rFonts w:ascii="Times New Roman" w:hAnsi="Times New Roman" w:cs="Times New Roman"/>
            <w:sz w:val="24"/>
          </w:rPr>
          <w:delText xml:space="preserve">the morning and afternoon </w:delText>
        </w:r>
      </w:del>
      <w:del w:id="552" w:author="Miller, Harvey J." w:date="2020-08-04T14:09:00Z">
        <w:r w:rsidDel="00557E87">
          <w:rPr>
            <w:rFonts w:ascii="Times New Roman" w:hAnsi="Times New Roman" w:cs="Times New Roman"/>
            <w:sz w:val="24"/>
          </w:rPr>
          <w:delText>rush hour’s</w:delText>
        </w:r>
      </w:del>
      <w:del w:id="553" w:author="Miller, Harvey J." w:date="2020-08-04T15:53:00Z">
        <w:r w:rsidDel="00EA3154">
          <w:rPr>
            <w:rFonts w:ascii="Times New Roman" w:hAnsi="Times New Roman" w:cs="Times New Roman"/>
            <w:sz w:val="24"/>
          </w:rPr>
          <w:delText xml:space="preserve"> </w:delText>
        </w:r>
      </w:del>
      <w:del w:id="554" w:author="Miller, Harvey J." w:date="2020-08-04T14:09:00Z">
        <w:r w:rsidDel="00557E87">
          <w:rPr>
            <w:rFonts w:ascii="Times New Roman" w:hAnsi="Times New Roman" w:cs="Times New Roman"/>
            <w:sz w:val="24"/>
          </w:rPr>
          <w:delText xml:space="preserve">shift </w:delText>
        </w:r>
      </w:del>
      <w:del w:id="555" w:author="Miller, Harvey J." w:date="2020-08-04T15:53:00Z">
        <w:r w:rsidDel="00EA3154">
          <w:rPr>
            <w:rFonts w:ascii="Times New Roman" w:hAnsi="Times New Roman" w:cs="Times New Roman"/>
            <w:sz w:val="24"/>
          </w:rPr>
          <w:delText xml:space="preserve">due to COVID-19. </w:delText>
        </w:r>
      </w:del>
    </w:p>
    <w:p w14:paraId="66293ED0" w14:textId="77777777" w:rsidR="00077492" w:rsidRPr="009457DC" w:rsidRDefault="00077492">
      <w:pPr>
        <w:pStyle w:val="ListParagraph"/>
        <w:spacing w:line="240" w:lineRule="auto"/>
        <w:ind w:left="360"/>
        <w:rPr>
          <w:rFonts w:ascii="Times New Roman" w:hAnsi="Times New Roman" w:cs="Times New Roman"/>
          <w:b/>
          <w:sz w:val="24"/>
        </w:rPr>
        <w:pPrChange w:id="556" w:author="Liu, Luyu" w:date="2020-07-20T23:14:00Z">
          <w:pPr>
            <w:pStyle w:val="ListParagraph"/>
            <w:spacing w:line="480" w:lineRule="auto"/>
            <w:ind w:left="360"/>
          </w:pPr>
        </w:pPrChange>
      </w:pPr>
    </w:p>
    <w:p w14:paraId="575B9A16" w14:textId="77777777" w:rsidR="00077492" w:rsidRPr="00FF2732" w:rsidDel="00FF2732" w:rsidRDefault="00077492">
      <w:pPr>
        <w:spacing w:line="240" w:lineRule="auto"/>
        <w:rPr>
          <w:del w:id="557" w:author="Liu, Luyu" w:date="2020-08-02T21:16:00Z"/>
          <w:rStyle w:val="SubtleEmphasis"/>
          <w:rPrChange w:id="558" w:author="Liu, Luyu" w:date="2020-08-02T21:15:00Z">
            <w:rPr>
              <w:del w:id="559" w:author="Liu, Luyu" w:date="2020-08-02T21:16:00Z"/>
            </w:rPr>
          </w:rPrChange>
        </w:rPr>
        <w:pPrChange w:id="560" w:author="Liu, Luyu" w:date="2020-08-02T21:14:00Z">
          <w:pPr>
            <w:pStyle w:val="ListParagraph"/>
            <w:numPr>
              <w:ilvl w:val="1"/>
              <w:numId w:val="2"/>
            </w:numPr>
            <w:spacing w:line="480" w:lineRule="auto"/>
            <w:ind w:left="360" w:hanging="360"/>
          </w:pPr>
        </w:pPrChange>
      </w:pPr>
      <w:del w:id="561" w:author="Liu, Luyu" w:date="2020-08-02T21:14:00Z">
        <w:r w:rsidRPr="00FF2732" w:rsidDel="00FF2732">
          <w:rPr>
            <w:rStyle w:val="SubtleEmphasis"/>
            <w:rPrChange w:id="562" w:author="Liu, Luyu" w:date="2020-08-02T21:15:00Z">
              <w:rPr/>
            </w:rPrChange>
          </w:rPr>
          <w:delText xml:space="preserve"> </w:delText>
        </w:r>
      </w:del>
      <w:r w:rsidRPr="00FF2732">
        <w:rPr>
          <w:rStyle w:val="SubtleEmphasis"/>
          <w:rPrChange w:id="563" w:author="Liu, Luyu" w:date="2020-08-02T21:15:00Z">
            <w:rPr/>
          </w:rPrChange>
        </w:rPr>
        <w:t>Data sources</w:t>
      </w:r>
    </w:p>
    <w:p w14:paraId="703326BD" w14:textId="77777777" w:rsidR="00077492" w:rsidRPr="00FF2732" w:rsidRDefault="00077492">
      <w:pPr>
        <w:spacing w:line="240" w:lineRule="auto"/>
        <w:rPr>
          <w:rFonts w:ascii="Times New Roman" w:hAnsi="Times New Roman" w:cs="Times New Roman"/>
          <w:b/>
          <w:sz w:val="24"/>
          <w:rPrChange w:id="564" w:author="Liu, Luyu" w:date="2020-08-02T21:16:00Z">
            <w:rPr/>
          </w:rPrChange>
        </w:rPr>
        <w:pPrChange w:id="565" w:author="Liu, Luyu" w:date="2020-08-02T21:16:00Z">
          <w:pPr>
            <w:pStyle w:val="ListParagraph"/>
            <w:spacing w:line="480" w:lineRule="auto"/>
            <w:ind w:left="360"/>
          </w:pPr>
        </w:pPrChange>
      </w:pPr>
    </w:p>
    <w:p w14:paraId="75621E50" w14:textId="77777777" w:rsidR="00077492" w:rsidRPr="00FF2732" w:rsidRDefault="00077492">
      <w:pPr>
        <w:spacing w:line="240" w:lineRule="auto"/>
        <w:jc w:val="both"/>
        <w:rPr>
          <w:rStyle w:val="Emphasis"/>
          <w:rPrChange w:id="566" w:author="Liu, Luyu" w:date="2020-08-02T21:17:00Z">
            <w:rPr/>
          </w:rPrChange>
        </w:rPr>
        <w:pPrChange w:id="567" w:author="Liu, Luyu" w:date="2020-08-02T21:16:00Z">
          <w:pPr>
            <w:pStyle w:val="ListParagraph"/>
            <w:numPr>
              <w:ilvl w:val="2"/>
              <w:numId w:val="2"/>
            </w:numPr>
            <w:spacing w:line="480" w:lineRule="auto"/>
            <w:ind w:hanging="720"/>
            <w:jc w:val="both"/>
          </w:pPr>
        </w:pPrChange>
      </w:pPr>
      <w:r w:rsidRPr="00FF2732">
        <w:rPr>
          <w:rStyle w:val="Emphasis"/>
          <w:rPrChange w:id="568" w:author="Liu, Luyu" w:date="2020-08-02T21:17:00Z">
            <w:rPr/>
          </w:rPrChange>
        </w:rPr>
        <w:t>Transit demand</w:t>
      </w:r>
    </w:p>
    <w:p w14:paraId="5031D46E" w14:textId="69D1F340" w:rsidR="00077492" w:rsidRPr="009457DC" w:rsidRDefault="00077492">
      <w:pPr>
        <w:spacing w:line="240" w:lineRule="auto"/>
        <w:ind w:firstLine="720"/>
        <w:jc w:val="both"/>
        <w:rPr>
          <w:rFonts w:ascii="Times New Roman" w:hAnsi="Times New Roman" w:cs="Times New Roman"/>
          <w:sz w:val="24"/>
        </w:rPr>
        <w:pPrChange w:id="569" w:author="Liu, Luyu" w:date="2020-08-02T21:20:00Z">
          <w:pPr>
            <w:spacing w:line="480" w:lineRule="auto"/>
            <w:jc w:val="both"/>
          </w:pPr>
        </w:pPrChange>
      </w:pPr>
      <w:r w:rsidRPr="009457DC">
        <w:rPr>
          <w:rFonts w:ascii="Times New Roman" w:hAnsi="Times New Roman" w:cs="Times New Roman"/>
          <w:sz w:val="24"/>
        </w:rPr>
        <w:t>Since it is difficult to obtain comprehensive public transit ridership data at a national-scale, we use</w:t>
      </w:r>
      <w:ins w:id="570" w:author="Liu, Luyu" w:date="2020-08-02T21:47:00Z">
        <w:del w:id="571" w:author="Miller, Harvey J." w:date="2020-08-04T14:10:00Z">
          <w:r w:rsidR="00C43A94" w:rsidDel="00557E87">
            <w:rPr>
              <w:rFonts w:ascii="Times New Roman" w:hAnsi="Times New Roman" w:cs="Times New Roman"/>
              <w:sz w:val="24"/>
            </w:rPr>
            <w:delText>d</w:delText>
          </w:r>
        </w:del>
      </w:ins>
      <w:r w:rsidRPr="009457DC">
        <w:rPr>
          <w:rFonts w:ascii="Times New Roman" w:hAnsi="Times New Roman" w:cs="Times New Roman"/>
          <w:sz w:val="24"/>
        </w:rPr>
        <w:t xml:space="preserv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t>
      </w:r>
      <w:ins w:id="572" w:author="Liu, Luyu" w:date="2020-08-03T20:47:00Z">
        <w:r w:rsidR="00673ED5">
          <w:rPr>
            <w:rFonts w:ascii="Times New Roman" w:hAnsi="Times New Roman" w:cs="Times New Roman"/>
            <w:sz w:val="24"/>
          </w:rPr>
          <w:t xml:space="preserve">and more than 60 US metro areas </w:t>
        </w:r>
      </w:ins>
      <w:ins w:id="573" w:author="Liu, Luyu" w:date="2020-08-03T20:48:00Z">
        <w:r w:rsidR="00673ED5">
          <w:rPr>
            <w:rFonts w:ascii="Times New Roman" w:hAnsi="Times New Roman" w:cs="Times New Roman"/>
            <w:sz w:val="24"/>
          </w:rPr>
          <w:t xml:space="preserve">(discussed below) </w:t>
        </w:r>
      </w:ins>
      <w:r w:rsidRPr="009457DC">
        <w:rPr>
          <w:rFonts w:ascii="Times New Roman" w:hAnsi="Times New Roman" w:cs="Times New Roman"/>
          <w:sz w:val="24"/>
        </w:rPr>
        <w:t xml:space="preserve">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ins w:id="574" w:author="Liu, Luyu" w:date="2020-08-04T22:00:00Z">
        <w:r w:rsidR="00CD0E45">
          <w:rPr>
            <w:rFonts w:ascii="Times New Roman" w:hAnsi="Times New Roman" w:cs="Times New Roman"/>
            <w:sz w:val="24"/>
          </w:rPr>
          <w:t xml:space="preserve">To </w:t>
        </w:r>
      </w:ins>
      <w:ins w:id="575" w:author="Liu, Luyu" w:date="2020-08-04T22:01:00Z">
        <w:r w:rsidR="00CD0E45">
          <w:rPr>
            <w:rFonts w:ascii="Times New Roman" w:hAnsi="Times New Roman" w:cs="Times New Roman"/>
            <w:sz w:val="24"/>
          </w:rPr>
          <w:t>moreover</w:t>
        </w:r>
      </w:ins>
      <w:ins w:id="576" w:author="Liu, Luyu" w:date="2020-08-04T22:02:00Z">
        <w:r w:rsidR="009C1505">
          <w:rPr>
            <w:rFonts w:ascii="Times New Roman" w:hAnsi="Times New Roman" w:cs="Times New Roman"/>
            <w:sz w:val="24"/>
          </w:rPr>
          <w:t xml:space="preserve"> prove </w:t>
        </w:r>
      </w:ins>
      <w:ins w:id="577" w:author="Liu, Luyu" w:date="2020-08-04T22:03:00Z">
        <w:r w:rsidR="009C1505">
          <w:rPr>
            <w:rFonts w:ascii="Times New Roman" w:hAnsi="Times New Roman" w:cs="Times New Roman"/>
            <w:sz w:val="24"/>
          </w:rPr>
          <w:t>its large user base, w</w:t>
        </w:r>
      </w:ins>
      <w:ins w:id="578" w:author="Liu, Luyu" w:date="2020-08-04T17:05:00Z">
        <w:r w:rsidR="001272E3">
          <w:rPr>
            <w:rFonts w:ascii="Times New Roman" w:hAnsi="Times New Roman" w:cs="Times New Roman"/>
            <w:sz w:val="24"/>
          </w:rPr>
          <w:t xml:space="preserve">e requested </w:t>
        </w:r>
      </w:ins>
      <w:ins w:id="579" w:author="Miller, Harvey J." w:date="2020-08-04T14:10:00Z">
        <w:r w:rsidR="00557E87">
          <w:rPr>
            <w:rFonts w:ascii="Times New Roman" w:hAnsi="Times New Roman" w:cs="Times New Roman"/>
            <w:sz w:val="24"/>
          </w:rPr>
          <w:t>T</w:t>
        </w:r>
      </w:ins>
      <w:ins w:id="580" w:author="Liu, Luyu" w:date="2020-08-03T16:44:00Z">
        <w:del w:id="581" w:author="Miller, Harvey J." w:date="2020-08-04T14:10:00Z">
          <w:r w:rsidR="00EB6B89" w:rsidDel="00557E87">
            <w:rPr>
              <w:rFonts w:ascii="Times New Roman" w:hAnsi="Times New Roman" w:cs="Times New Roman"/>
              <w:sz w:val="24"/>
            </w:rPr>
            <w:delText>Moreover, t</w:delText>
          </w:r>
        </w:del>
      </w:ins>
      <w:ins w:id="582" w:author="Miller, Harvey J." w:date="2020-08-04T14:10:00Z">
        <w:r w:rsidR="00557E87">
          <w:rPr>
            <w:rFonts w:ascii="Times New Roman" w:hAnsi="Times New Roman" w:cs="Times New Roman"/>
            <w:sz w:val="24"/>
          </w:rPr>
          <w:t>ran</w:t>
        </w:r>
      </w:ins>
      <w:ins w:id="583" w:author="Miller, Harvey J." w:date="2020-08-04T14:11:00Z">
        <w:r w:rsidR="00557E87">
          <w:rPr>
            <w:rFonts w:ascii="Times New Roman" w:hAnsi="Times New Roman" w:cs="Times New Roman"/>
            <w:sz w:val="24"/>
          </w:rPr>
          <w:t>sit</w:t>
        </w:r>
      </w:ins>
      <w:ins w:id="584" w:author="Liu, Luyu" w:date="2020-08-04T17:07:00Z">
        <w:r w:rsidR="00FC7AD7">
          <w:rPr>
            <w:rFonts w:ascii="Times New Roman" w:hAnsi="Times New Roman" w:cs="Times New Roman"/>
            <w:sz w:val="24"/>
          </w:rPr>
          <w:t xml:space="preserve"> app</w:t>
        </w:r>
      </w:ins>
      <w:ins w:id="585" w:author="Miller, Harvey J." w:date="2020-08-04T14:11:00Z">
        <w:r w:rsidR="00557E87">
          <w:rPr>
            <w:rFonts w:ascii="Times New Roman" w:hAnsi="Times New Roman" w:cs="Times New Roman"/>
            <w:sz w:val="24"/>
          </w:rPr>
          <w:t xml:space="preserve">’s </w:t>
        </w:r>
      </w:ins>
      <w:ins w:id="586" w:author="Liu, Luyu" w:date="2020-08-03T15:50:00Z">
        <w:del w:id="587" w:author="Miller, Harvey J." w:date="2020-08-04T14:10:00Z">
          <w:r w:rsidR="00270FB1" w:rsidDel="00557E87">
            <w:rPr>
              <w:rFonts w:ascii="Times New Roman" w:hAnsi="Times New Roman" w:cs="Times New Roman"/>
              <w:sz w:val="24"/>
            </w:rPr>
            <w:delText xml:space="preserve">he app’s </w:delText>
          </w:r>
        </w:del>
      </w:ins>
      <w:ins w:id="588" w:author="Liu, Luyu" w:date="2020-08-03T15:52:00Z">
        <w:r w:rsidR="00270FB1">
          <w:rPr>
            <w:rFonts w:ascii="Times New Roman" w:hAnsi="Times New Roman" w:cs="Times New Roman"/>
            <w:sz w:val="24"/>
          </w:rPr>
          <w:t xml:space="preserve">estimated </w:t>
        </w:r>
      </w:ins>
      <w:ins w:id="589" w:author="Liu, Luyu" w:date="2020-08-03T15:50:00Z">
        <w:r w:rsidR="00270FB1">
          <w:rPr>
            <w:rFonts w:ascii="Times New Roman" w:hAnsi="Times New Roman" w:cs="Times New Roman"/>
            <w:sz w:val="24"/>
          </w:rPr>
          <w:t xml:space="preserve">market share </w:t>
        </w:r>
      </w:ins>
      <w:ins w:id="590" w:author="Liu, Luyu" w:date="2020-08-03T16:44:00Z">
        <w:r w:rsidR="00EB6B89">
          <w:rPr>
            <w:rFonts w:ascii="Times New Roman" w:hAnsi="Times New Roman" w:cs="Times New Roman"/>
            <w:sz w:val="24"/>
          </w:rPr>
          <w:t xml:space="preserve">/ </w:t>
        </w:r>
      </w:ins>
      <w:ins w:id="591" w:author="Liu, Luyu" w:date="2020-08-03T15:50:00Z">
        <w:r w:rsidR="00270FB1">
          <w:rPr>
            <w:rFonts w:ascii="Times New Roman" w:hAnsi="Times New Roman" w:cs="Times New Roman"/>
            <w:sz w:val="24"/>
          </w:rPr>
          <w:t>adoption rate</w:t>
        </w:r>
      </w:ins>
      <w:ins w:id="592" w:author="Liu, Luyu" w:date="2020-08-05T14:28:00Z">
        <w:r w:rsidR="00523F3D">
          <w:rPr>
            <w:rFonts w:ascii="Times New Roman" w:hAnsi="Times New Roman" w:cs="Times New Roman"/>
            <w:sz w:val="24"/>
          </w:rPr>
          <w:t xml:space="preserve"> (</w:t>
        </w:r>
      </w:ins>
      <w:ins w:id="593" w:author="Liu, Luyu" w:date="2020-08-05T14:29:00Z">
        <w:r w:rsidR="00523F3D">
          <w:rPr>
            <w:rFonts w:ascii="Times New Roman" w:hAnsi="Times New Roman" w:cs="Times New Roman"/>
            <w:sz w:val="24"/>
          </w:rPr>
          <w:t>estimated percentage of transit riders using Transit</w:t>
        </w:r>
      </w:ins>
      <w:ins w:id="594" w:author="Liu, Luyu" w:date="2020-08-05T14:28:00Z">
        <w:r w:rsidR="00523F3D">
          <w:rPr>
            <w:rFonts w:ascii="Times New Roman" w:hAnsi="Times New Roman" w:cs="Times New Roman"/>
            <w:sz w:val="24"/>
          </w:rPr>
          <w:t>)</w:t>
        </w:r>
      </w:ins>
      <w:ins w:id="595" w:author="Liu, Luyu" w:date="2020-08-04T17:06:00Z">
        <w:r w:rsidR="001272E3">
          <w:rPr>
            <w:rFonts w:ascii="Times New Roman" w:hAnsi="Times New Roman" w:cs="Times New Roman"/>
            <w:sz w:val="24"/>
          </w:rPr>
          <w:t>: the global average</w:t>
        </w:r>
      </w:ins>
      <w:ins w:id="596" w:author="Liu, Luyu" w:date="2020-08-03T15:50:00Z">
        <w:r w:rsidR="00270FB1">
          <w:rPr>
            <w:rFonts w:ascii="Times New Roman" w:hAnsi="Times New Roman" w:cs="Times New Roman"/>
            <w:sz w:val="24"/>
          </w:rPr>
          <w:t xml:space="preserve"> </w:t>
        </w:r>
      </w:ins>
      <w:ins w:id="597" w:author="Liu, Luyu" w:date="2020-08-03T15:51:00Z">
        <w:r w:rsidR="00270FB1">
          <w:rPr>
            <w:rFonts w:ascii="Times New Roman" w:hAnsi="Times New Roman" w:cs="Times New Roman"/>
            <w:sz w:val="24"/>
          </w:rPr>
          <w:t xml:space="preserve">is </w:t>
        </w:r>
        <w:r w:rsidR="00270FB1" w:rsidRPr="00673ED5">
          <w:rPr>
            <w:rFonts w:ascii="Times New Roman" w:hAnsi="Times New Roman" w:cs="Times New Roman"/>
            <w:color w:val="FF0000"/>
            <w:sz w:val="24"/>
            <w:rPrChange w:id="598" w:author="Liu, Luyu" w:date="2020-08-03T20:48:00Z">
              <w:rPr>
                <w:rFonts w:ascii="Times New Roman" w:hAnsi="Times New Roman" w:cs="Times New Roman"/>
                <w:sz w:val="24"/>
              </w:rPr>
            </w:rPrChange>
          </w:rPr>
          <w:t>8.4%</w:t>
        </w:r>
      </w:ins>
      <w:ins w:id="599" w:author="Liu, Luyu" w:date="2020-08-03T16:00:00Z">
        <w:r w:rsidR="00AE3241" w:rsidRPr="00673ED5">
          <w:rPr>
            <w:rFonts w:ascii="Times New Roman" w:hAnsi="Times New Roman" w:cs="Times New Roman"/>
            <w:color w:val="FF0000"/>
            <w:sz w:val="24"/>
            <w:rPrChange w:id="600" w:author="Liu, Luyu" w:date="2020-08-03T20:48:00Z">
              <w:rPr>
                <w:rFonts w:ascii="Times New Roman" w:hAnsi="Times New Roman" w:cs="Times New Roman"/>
                <w:sz w:val="24"/>
              </w:rPr>
            </w:rPrChange>
          </w:rPr>
          <w:t xml:space="preserve"> </w:t>
        </w:r>
        <w:r w:rsidR="00AE3241">
          <w:rPr>
            <w:rFonts w:ascii="Times New Roman" w:hAnsi="Times New Roman" w:cs="Times New Roman"/>
            <w:sz w:val="24"/>
          </w:rPr>
          <w:t>and 17.3% for cities that endorse the app</w:t>
        </w:r>
      </w:ins>
      <w:ins w:id="601" w:author="Liu, Luyu" w:date="2020-08-03T15:52:00Z">
        <w:r w:rsidR="00270FB1">
          <w:rPr>
            <w:rFonts w:ascii="Times New Roman" w:hAnsi="Times New Roman" w:cs="Times New Roman"/>
            <w:sz w:val="24"/>
          </w:rPr>
          <w:t xml:space="preserve"> </w:t>
        </w:r>
        <w:commentRangeStart w:id="602"/>
        <w:commentRangeStart w:id="603"/>
        <w:r w:rsidR="00270FB1">
          <w:rPr>
            <w:rFonts w:ascii="Times New Roman" w:hAnsi="Times New Roman" w:cs="Times New Roman"/>
            <w:sz w:val="24"/>
          </w:rPr>
          <w:t xml:space="preserve">based on </w:t>
        </w:r>
      </w:ins>
      <w:ins w:id="604" w:author="Liu, Luyu" w:date="2020-08-03T16:07:00Z">
        <w:r w:rsidR="00344B27">
          <w:rPr>
            <w:rFonts w:ascii="Times New Roman" w:hAnsi="Times New Roman" w:cs="Times New Roman"/>
            <w:sz w:val="24"/>
          </w:rPr>
          <w:t xml:space="preserve">rough estimates with </w:t>
        </w:r>
      </w:ins>
      <w:ins w:id="605" w:author="Liu, Luyu" w:date="2020-08-03T15:52:00Z">
        <w:r w:rsidR="00270FB1">
          <w:rPr>
            <w:rFonts w:ascii="Times New Roman" w:hAnsi="Times New Roman" w:cs="Times New Roman"/>
            <w:sz w:val="24"/>
          </w:rPr>
          <w:t>different data sources</w:t>
        </w:r>
      </w:ins>
      <w:commentRangeEnd w:id="602"/>
      <w:r w:rsidR="00557E87">
        <w:rPr>
          <w:rStyle w:val="CommentReference"/>
        </w:rPr>
        <w:commentReference w:id="602"/>
      </w:r>
      <w:commentRangeEnd w:id="603"/>
      <w:r w:rsidR="00160817">
        <w:rPr>
          <w:rStyle w:val="CommentReference"/>
        </w:rPr>
        <w:commentReference w:id="603"/>
      </w:r>
      <w:ins w:id="606" w:author="Liu, Luyu" w:date="2020-08-04T17:06:00Z">
        <w:r w:rsidR="001272E3">
          <w:rPr>
            <w:rFonts w:ascii="Times New Roman" w:hAnsi="Times New Roman" w:cs="Times New Roman"/>
            <w:sz w:val="24"/>
          </w:rPr>
          <w:t xml:space="preserve"> calculated by Transit app</w:t>
        </w:r>
      </w:ins>
      <w:ins w:id="607" w:author="Liu, Luyu" w:date="2020-08-03T15:51:00Z">
        <w:r w:rsidR="00270FB1">
          <w:rPr>
            <w:rFonts w:ascii="Times New Roman" w:hAnsi="Times New Roman" w:cs="Times New Roman"/>
            <w:sz w:val="24"/>
          </w:rPr>
          <w:t>.</w:t>
        </w:r>
      </w:ins>
      <w:ins w:id="608" w:author="Liu, Luyu" w:date="2020-08-03T16:10:00Z">
        <w:r w:rsidR="0076256B">
          <w:rPr>
            <w:rFonts w:ascii="Times New Roman" w:hAnsi="Times New Roman" w:cs="Times New Roman"/>
            <w:sz w:val="24"/>
          </w:rPr>
          <w:t xml:space="preserve"> </w:t>
        </w:r>
      </w:ins>
      <w:ins w:id="609" w:author="Miller, Harvey J." w:date="2020-08-04T14:12:00Z">
        <w:r w:rsidR="00557E87">
          <w:rPr>
            <w:rFonts w:ascii="Times New Roman" w:hAnsi="Times New Roman" w:cs="Times New Roman"/>
            <w:sz w:val="24"/>
          </w:rPr>
          <w:t>T</w:t>
        </w:r>
        <w:r w:rsidR="00557E87" w:rsidRPr="00557E87">
          <w:rPr>
            <w:rFonts w:ascii="Times New Roman" w:hAnsi="Times New Roman" w:cs="Times New Roman"/>
            <w:sz w:val="24"/>
          </w:rPr>
          <w:t xml:space="preserve">he active user group of the Transit app is </w:t>
        </w:r>
      </w:ins>
      <w:ins w:id="610" w:author="Miller, Harvey J." w:date="2020-08-04T14:13:00Z">
        <w:r w:rsidR="00557E87">
          <w:rPr>
            <w:rFonts w:ascii="Times New Roman" w:hAnsi="Times New Roman" w:cs="Times New Roman"/>
            <w:sz w:val="24"/>
          </w:rPr>
          <w:t xml:space="preserve">therefore </w:t>
        </w:r>
      </w:ins>
      <w:ins w:id="611" w:author="Miller, Harvey J." w:date="2020-08-04T14:12:00Z">
        <w:r w:rsidR="00557E87" w:rsidRPr="00557E87">
          <w:rPr>
            <w:rFonts w:ascii="Times New Roman" w:hAnsi="Times New Roman" w:cs="Times New Roman"/>
            <w:sz w:val="24"/>
          </w:rPr>
          <w:t xml:space="preserve">large </w:t>
        </w:r>
      </w:ins>
      <w:ins w:id="612" w:author="Miller, Harvey J." w:date="2020-08-04T14:13:00Z">
        <w:r w:rsidR="00557E87">
          <w:rPr>
            <w:rFonts w:ascii="Times New Roman" w:hAnsi="Times New Roman" w:cs="Times New Roman"/>
            <w:sz w:val="24"/>
          </w:rPr>
          <w:t>c</w:t>
        </w:r>
      </w:ins>
      <w:ins w:id="613" w:author="Liu, Luyu" w:date="2020-08-03T16:10:00Z">
        <w:del w:id="614" w:author="Miller, Harvey J." w:date="2020-08-04T14:13:00Z">
          <w:r w:rsidR="0076256B" w:rsidDel="00557E87">
            <w:rPr>
              <w:rFonts w:ascii="Times New Roman" w:hAnsi="Times New Roman" w:cs="Times New Roman"/>
              <w:sz w:val="24"/>
            </w:rPr>
            <w:delText>C</w:delText>
          </w:r>
        </w:del>
      </w:ins>
      <w:ins w:id="615" w:author="Liu, Luyu" w:date="2020-08-03T15:51:00Z">
        <w:r w:rsidR="00270FB1">
          <w:rPr>
            <w:rFonts w:ascii="Times New Roman" w:hAnsi="Times New Roman" w:cs="Times New Roman"/>
            <w:sz w:val="24"/>
          </w:rPr>
          <w:t xml:space="preserve">onsidering the </w:t>
        </w:r>
        <w:del w:id="616" w:author="Miller, Harvey J." w:date="2020-08-04T14:13:00Z">
          <w:r w:rsidR="00270FB1" w:rsidDel="00557E87">
            <w:rPr>
              <w:rFonts w:ascii="Times New Roman" w:hAnsi="Times New Roman" w:cs="Times New Roman"/>
              <w:sz w:val="24"/>
            </w:rPr>
            <w:delText xml:space="preserve">large </w:delText>
          </w:r>
        </w:del>
        <w:r w:rsidR="00270FB1">
          <w:rPr>
            <w:rFonts w:ascii="Times New Roman" w:hAnsi="Times New Roman" w:cs="Times New Roman"/>
            <w:sz w:val="24"/>
          </w:rPr>
          <w:t xml:space="preserve">transit </w:t>
        </w:r>
      </w:ins>
      <w:ins w:id="617" w:author="Liu, Luyu" w:date="2020-08-03T16:10:00Z">
        <w:r w:rsidR="00E620B5">
          <w:rPr>
            <w:rFonts w:ascii="Times New Roman" w:hAnsi="Times New Roman" w:cs="Times New Roman"/>
            <w:sz w:val="24"/>
          </w:rPr>
          <w:t xml:space="preserve">commuter </w:t>
        </w:r>
        <w:r w:rsidR="0076256B">
          <w:rPr>
            <w:rFonts w:ascii="Times New Roman" w:hAnsi="Times New Roman" w:cs="Times New Roman"/>
            <w:sz w:val="24"/>
          </w:rPr>
          <w:t>base</w:t>
        </w:r>
      </w:ins>
      <w:ins w:id="618" w:author="Liu, Luyu" w:date="2020-08-03T15:52:00Z">
        <w:del w:id="619" w:author="Miller, Harvey J." w:date="2020-08-04T14:14:00Z">
          <w:r w:rsidR="00270FB1" w:rsidDel="00557E87">
            <w:rPr>
              <w:rFonts w:ascii="Times New Roman" w:hAnsi="Times New Roman" w:cs="Times New Roman"/>
              <w:sz w:val="24"/>
            </w:rPr>
            <w:delText>,</w:delText>
          </w:r>
        </w:del>
        <w:del w:id="620" w:author="Miller, Harvey J." w:date="2020-08-04T14:12:00Z">
          <w:r w:rsidR="00270FB1" w:rsidDel="00557E87">
            <w:rPr>
              <w:rFonts w:ascii="Times New Roman" w:hAnsi="Times New Roman" w:cs="Times New Roman"/>
              <w:sz w:val="24"/>
            </w:rPr>
            <w:delText xml:space="preserve"> we can conclude the</w:delText>
          </w:r>
        </w:del>
      </w:ins>
      <w:ins w:id="621" w:author="Liu, Luyu" w:date="2020-08-03T15:53:00Z">
        <w:del w:id="622" w:author="Miller, Harvey J." w:date="2020-08-04T14:12:00Z">
          <w:r w:rsidR="00270FB1" w:rsidDel="00557E87">
            <w:rPr>
              <w:rFonts w:ascii="Times New Roman" w:hAnsi="Times New Roman" w:cs="Times New Roman"/>
              <w:sz w:val="24"/>
            </w:rPr>
            <w:delText xml:space="preserve"> </w:delText>
          </w:r>
        </w:del>
      </w:ins>
      <w:ins w:id="623" w:author="Liu, Luyu" w:date="2020-08-03T16:10:00Z">
        <w:del w:id="624" w:author="Miller, Harvey J." w:date="2020-08-04T14:12:00Z">
          <w:r w:rsidR="00545573" w:rsidDel="00557E87">
            <w:rPr>
              <w:rFonts w:ascii="Times New Roman" w:hAnsi="Times New Roman" w:cs="Times New Roman"/>
              <w:sz w:val="24"/>
            </w:rPr>
            <w:delText xml:space="preserve">active </w:delText>
          </w:r>
        </w:del>
      </w:ins>
      <w:ins w:id="625" w:author="Liu, Luyu" w:date="2020-08-03T15:53:00Z">
        <w:del w:id="626" w:author="Miller, Harvey J." w:date="2020-08-04T14:12:00Z">
          <w:r w:rsidR="00270FB1" w:rsidDel="00557E87">
            <w:rPr>
              <w:rFonts w:ascii="Times New Roman" w:hAnsi="Times New Roman" w:cs="Times New Roman"/>
              <w:sz w:val="24"/>
            </w:rPr>
            <w:delText>user group of the Transit app is very large</w:delText>
          </w:r>
        </w:del>
        <w:r w:rsidR="00270FB1">
          <w:rPr>
            <w:rFonts w:ascii="Times New Roman" w:hAnsi="Times New Roman" w:cs="Times New Roman"/>
            <w:sz w:val="24"/>
          </w:rPr>
          <w:t xml:space="preserve">. </w:t>
        </w:r>
        <w:del w:id="627" w:author="Miller, Harvey J." w:date="2020-08-04T14:14:00Z">
          <w:r w:rsidR="00270FB1" w:rsidDel="00557E87">
            <w:rPr>
              <w:rFonts w:ascii="Times New Roman" w:hAnsi="Times New Roman" w:cs="Times New Roman"/>
              <w:sz w:val="24"/>
            </w:rPr>
            <w:delText xml:space="preserve">Therefore, </w:delText>
          </w:r>
        </w:del>
      </w:ins>
      <w:del w:id="628" w:author="Miller, Harvey J." w:date="2020-08-04T14:14:00Z">
        <w:r w:rsidRPr="009457DC" w:rsidDel="00557E87">
          <w:rPr>
            <w:rFonts w:ascii="Times New Roman" w:hAnsi="Times New Roman" w:cs="Times New Roman"/>
            <w:sz w:val="24"/>
          </w:rPr>
          <w:delText>W</w:delText>
        </w:r>
      </w:del>
      <w:ins w:id="629" w:author="Liu, Luyu" w:date="2020-08-03T15:53:00Z">
        <w:del w:id="630" w:author="Miller, Harvey J." w:date="2020-08-04T14:14:00Z">
          <w:r w:rsidR="00270FB1" w:rsidDel="00557E87">
            <w:rPr>
              <w:rFonts w:ascii="Times New Roman" w:hAnsi="Times New Roman" w:cs="Times New Roman"/>
              <w:sz w:val="24"/>
            </w:rPr>
            <w:delText>w</w:delText>
          </w:r>
        </w:del>
      </w:ins>
      <w:del w:id="631" w:author="Miller, Harvey J." w:date="2020-08-04T14:14:00Z">
        <w:r w:rsidRPr="009457DC" w:rsidDel="00557E87">
          <w:rPr>
            <w:rFonts w:ascii="Times New Roman" w:hAnsi="Times New Roman" w:cs="Times New Roman"/>
            <w:sz w:val="24"/>
          </w:rPr>
          <w:delText xml:space="preserve">e </w:delText>
        </w:r>
      </w:del>
      <w:ins w:id="632" w:author="Liu, Luyu" w:date="2020-08-03T15:53:00Z">
        <w:del w:id="633" w:author="Miller, Harvey J." w:date="2020-08-04T14:14:00Z">
          <w:r w:rsidR="00270FB1" w:rsidDel="00557E87">
            <w:rPr>
              <w:rFonts w:ascii="Times New Roman" w:hAnsi="Times New Roman" w:cs="Times New Roman"/>
              <w:sz w:val="24"/>
            </w:rPr>
            <w:delText xml:space="preserve">can </w:delText>
          </w:r>
        </w:del>
      </w:ins>
      <w:del w:id="634" w:author="Miller, Harvey J." w:date="2020-08-04T14:15:00Z">
        <w:r w:rsidRPr="009457DC" w:rsidDel="00BD12A2">
          <w:rPr>
            <w:rFonts w:ascii="Times New Roman" w:hAnsi="Times New Roman" w:cs="Times New Roman"/>
            <w:sz w:val="24"/>
          </w:rPr>
          <w:delText xml:space="preserve">treat app usage as an indicator of </w:delText>
        </w:r>
      </w:del>
      <w:del w:id="635" w:author="Miller, Harvey J." w:date="2020-08-04T14:14:00Z">
        <w:r w:rsidRPr="009457DC" w:rsidDel="00557E87">
          <w:rPr>
            <w:rFonts w:ascii="Times New Roman" w:hAnsi="Times New Roman" w:cs="Times New Roman"/>
            <w:sz w:val="24"/>
          </w:rPr>
          <w:delText xml:space="preserve">real-time demand and an approximation of general </w:delText>
        </w:r>
      </w:del>
      <w:del w:id="636" w:author="Miller, Harvey J." w:date="2020-08-04T14:15:00Z">
        <w:r w:rsidRPr="009457DC" w:rsidDel="00BD12A2">
          <w:rPr>
            <w:rFonts w:ascii="Times New Roman" w:hAnsi="Times New Roman" w:cs="Times New Roman"/>
            <w:sz w:val="24"/>
          </w:rPr>
          <w:delText xml:space="preserve">public transit demand </w:delText>
        </w:r>
        <w:r w:rsidRPr="009457DC" w:rsidDel="00BD12A2">
          <w:rPr>
            <w:rFonts w:ascii="Times New Roman" w:hAnsi="Times New Roman" w:cs="Times New Roman"/>
            <w:sz w:val="24"/>
          </w:rPr>
          <w:fldChar w:fldCharType="begin" w:fldLock="1"/>
        </w:r>
        <w:r w:rsidRPr="00FA2EC6" w:rsidDel="00BD12A2">
          <w:rPr>
            <w:rFonts w:ascii="Times New Roman" w:hAnsi="Times New Roman" w:cs="Times New Roman"/>
            <w:sz w:val="24"/>
          </w:rPr>
          <w:del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delInstrText>
        </w:r>
        <w:r w:rsidRPr="009457DC" w:rsidDel="00BD12A2">
          <w:rPr>
            <w:rFonts w:ascii="Times New Roman" w:hAnsi="Times New Roman" w:cs="Times New Roman"/>
            <w:sz w:val="24"/>
          </w:rPr>
          <w:fldChar w:fldCharType="separate"/>
        </w:r>
        <w:r w:rsidRPr="00423D84" w:rsidDel="00BD12A2">
          <w:rPr>
            <w:rFonts w:ascii="Times New Roman" w:hAnsi="Times New Roman" w:cs="Times New Roman"/>
            <w:noProof/>
            <w:sz w:val="24"/>
          </w:rPr>
          <w:delText>[13]</w:delText>
        </w:r>
        <w:r w:rsidRPr="009457DC" w:rsidDel="00BD12A2">
          <w:rPr>
            <w:rFonts w:ascii="Times New Roman" w:hAnsi="Times New Roman" w:cs="Times New Roman"/>
            <w:sz w:val="24"/>
          </w:rPr>
          <w:fldChar w:fldCharType="end"/>
        </w:r>
        <w:r w:rsidRPr="009457DC" w:rsidDel="00BD12A2">
          <w:rPr>
            <w:rFonts w:ascii="Times New Roman" w:hAnsi="Times New Roman" w:cs="Times New Roman"/>
            <w:sz w:val="24"/>
          </w:rPr>
          <w:delText>; we also examine</w:delText>
        </w:r>
      </w:del>
      <w:ins w:id="637" w:author="Liu, Luyu" w:date="2020-08-02T21:47:00Z">
        <w:del w:id="638" w:author="Miller, Harvey J." w:date="2020-08-04T14:15:00Z">
          <w:r w:rsidR="00636611" w:rsidDel="00BD12A2">
            <w:rPr>
              <w:rFonts w:ascii="Times New Roman" w:hAnsi="Times New Roman" w:cs="Times New Roman"/>
              <w:sz w:val="24"/>
            </w:rPr>
            <w:delText>d</w:delText>
          </w:r>
        </w:del>
      </w:ins>
      <w:del w:id="639" w:author="Miller, Harvey J." w:date="2020-08-04T14:15:00Z">
        <w:r w:rsidRPr="009457DC" w:rsidDel="00BD12A2">
          <w:rPr>
            <w:rFonts w:ascii="Times New Roman" w:hAnsi="Times New Roman" w:cs="Times New Roman"/>
            <w:sz w:val="24"/>
          </w:rPr>
          <w:delText xml:space="preserve"> this empirically (below).</w:delText>
        </w:r>
        <w:r w:rsidDel="00BD12A2">
          <w:rPr>
            <w:rFonts w:ascii="Times New Roman" w:hAnsi="Times New Roman" w:cs="Times New Roman"/>
            <w:sz w:val="24"/>
          </w:rPr>
          <w:delText xml:space="preserve"> </w:delText>
        </w:r>
      </w:del>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w:t>
      </w:r>
      <w:del w:id="640" w:author="Liu, Luyu" w:date="2020-08-05T16:03:00Z">
        <w:r w:rsidRPr="009457DC" w:rsidDel="00FA2EC6">
          <w:rPr>
            <w:rFonts w:ascii="Times New Roman" w:hAnsi="Times New Roman" w:cs="Times New Roman"/>
            <w:sz w:val="24"/>
          </w:rPr>
          <w:delText xml:space="preserve"> </w:delText>
        </w:r>
      </w:del>
    </w:p>
    <w:p w14:paraId="22AF530F" w14:textId="40D02882" w:rsidR="00077492" w:rsidRDefault="00077492">
      <w:pPr>
        <w:spacing w:line="240" w:lineRule="auto"/>
        <w:ind w:firstLine="720"/>
        <w:jc w:val="both"/>
        <w:rPr>
          <w:rFonts w:ascii="Times New Roman" w:hAnsi="Times New Roman" w:cs="Times New Roman"/>
          <w:sz w:val="24"/>
        </w:rPr>
        <w:pPrChange w:id="641" w:author="Liu, Luyu" w:date="2020-07-20T23:14:00Z">
          <w:pPr>
            <w:spacing w:line="480" w:lineRule="auto"/>
            <w:ind w:firstLine="720"/>
            <w:jc w:val="both"/>
          </w:pPr>
        </w:pPrChange>
      </w:pPr>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w:t>
      </w:r>
      <w:ins w:id="642" w:author="Liu, Luyu" w:date="2020-08-02T21:48:00Z">
        <w:r w:rsidR="005A2387">
          <w:rPr>
            <w:rFonts w:ascii="Times New Roman" w:hAnsi="Times New Roman" w:cs="Times New Roman"/>
            <w:sz w:val="24"/>
          </w:rPr>
          <w:t>d</w:t>
        </w:r>
      </w:ins>
      <w:r>
        <w:rPr>
          <w:rFonts w:ascii="Times New Roman" w:hAnsi="Times New Roman" w:cs="Times New Roman"/>
          <w:sz w:val="24"/>
        </w:rPr>
        <w:t xml:space="preserv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w:t>
      </w:r>
      <w:ins w:id="643" w:author="Liu, Luyu" w:date="2020-08-02T21:48:00Z">
        <w:r w:rsidR="00756A46">
          <w:rPr>
            <w:rFonts w:ascii="Times New Roman" w:hAnsi="Times New Roman" w:cs="Times New Roman"/>
            <w:sz w:val="24"/>
          </w:rPr>
          <w:t>d</w:t>
        </w:r>
      </w:ins>
      <w:r>
        <w:rPr>
          <w:rFonts w:ascii="Times New Roman" w:hAnsi="Times New Roman" w:cs="Times New Roman"/>
          <w:sz w:val="24"/>
        </w:rPr>
        <w:t xml:space="preserve"> these ridership decrease reports with the corresponding estimates from the Transit app data on the same date for 40 transit systems that we could trace the actual ridership decrease valu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w:t>
      </w:r>
      <w:del w:id="644" w:author="Miller, Harvey J." w:date="2020-08-04T14:17:00Z">
        <w:r w:rsidDel="00BD12A2">
          <w:rPr>
            <w:rFonts w:ascii="Times New Roman" w:hAnsi="Times New Roman" w:cs="Times New Roman"/>
            <w:sz w:val="24"/>
          </w:rPr>
          <w:delText xml:space="preserve">overall </w:delText>
        </w:r>
      </w:del>
      <w:r>
        <w:rPr>
          <w:rFonts w:ascii="Times New Roman" w:hAnsi="Times New Roman" w:cs="Times New Roman"/>
          <w:sz w:val="24"/>
        </w:rPr>
        <w:t>approximation of public transit demand, it is important to note that the Transit app decline values as well as the agency values are both inferen</w:t>
      </w:r>
      <w:ins w:id="645" w:author="Miller, Harvey J." w:date="2020-08-04T14:16:00Z">
        <w:r w:rsidR="00BD12A2">
          <w:rPr>
            <w:rFonts w:ascii="Times New Roman" w:hAnsi="Times New Roman" w:cs="Times New Roman"/>
            <w:sz w:val="24"/>
          </w:rPr>
          <w:t>ces</w:t>
        </w:r>
      </w:ins>
      <w:del w:id="646" w:author="Miller, Harvey J." w:date="2020-08-04T14:16:00Z">
        <w:r w:rsidDel="00BD12A2">
          <w:rPr>
            <w:rFonts w:ascii="Times New Roman" w:hAnsi="Times New Roman" w:cs="Times New Roman"/>
            <w:sz w:val="24"/>
          </w:rPr>
          <w:delText>tial estimates</w:delText>
        </w:r>
      </w:del>
      <w:r>
        <w:rPr>
          <w:rFonts w:ascii="Times New Roman" w:hAnsi="Times New Roman" w:cs="Times New Roman"/>
          <w:sz w:val="24"/>
        </w:rPr>
        <w:t xml:space="preserve">. Ridership counts from agencies, especially daily ridership counts (as opposed to monthly) vary greatly in methodology, and agency counts during COVID-19 are particularly prone to error when back-door boarding, fare-free service, and other changes affect </w:t>
      </w:r>
      <w:r>
        <w:rPr>
          <w:rFonts w:ascii="Times New Roman" w:hAnsi="Times New Roman" w:cs="Times New Roman"/>
          <w:sz w:val="24"/>
        </w:rPr>
        <w:lastRenderedPageBreak/>
        <w:t>the accuracy and precision of ridership estimates. Regarding Transit, its estimates are based on app activity as a proxy for ridership, and its sampling frame will not include individuals who cannot afford a smart phone and data plan, cannot use the app due to different abilities, or choose not to use it.</w:t>
      </w:r>
      <w:del w:id="647" w:author="Liu, Luyu" w:date="2020-08-05T22:55:00Z">
        <w:r w:rsidDel="00414BCD">
          <w:rPr>
            <w:rFonts w:ascii="Times New Roman" w:hAnsi="Times New Roman" w:cs="Times New Roman"/>
            <w:sz w:val="24"/>
          </w:rPr>
          <w:delText xml:space="preserve"> </w:delText>
        </w:r>
      </w:del>
      <w:moveToRangeStart w:id="648" w:author="Liu, Luyu" w:date="2020-08-05T22:53:00Z" w:name="move47560443"/>
      <w:commentRangeStart w:id="649"/>
      <w:commentRangeStart w:id="650"/>
      <w:moveTo w:id="651" w:author="Liu, Luyu" w:date="2020-08-05T22:53:00Z">
        <w:del w:id="652" w:author="Liu, Luyu" w:date="2020-08-05T22:55:00Z">
          <w:r w:rsidR="00414BCD" w:rsidDel="00414BCD">
            <w:rPr>
              <w:rFonts w:ascii="Times New Roman" w:hAnsi="Times New Roman" w:cs="Times New Roman"/>
              <w:sz w:val="24"/>
            </w:rPr>
            <w:delText>Nevertheless</w:delText>
          </w:r>
        </w:del>
        <w:del w:id="653" w:author="Liu, Luyu" w:date="2020-08-05T22:56:00Z">
          <w:r w:rsidR="00414BCD" w:rsidDel="00414BCD">
            <w:rPr>
              <w:rFonts w:ascii="Times New Roman" w:hAnsi="Times New Roman" w:cs="Times New Roman"/>
              <w:sz w:val="24"/>
            </w:rPr>
            <w:delText xml:space="preserve">, </w:delText>
          </w:r>
        </w:del>
      </w:moveTo>
      <w:ins w:id="654" w:author="Liu, Luyu" w:date="2020-08-05T22:56:00Z">
        <w:r w:rsidR="00414BCD">
          <w:rPr>
            <w:rFonts w:ascii="Times New Roman" w:hAnsi="Times New Roman" w:cs="Times New Roman"/>
            <w:sz w:val="24"/>
          </w:rPr>
          <w:t xml:space="preserve"> </w:t>
        </w:r>
      </w:ins>
      <w:moveTo w:id="655" w:author="Liu, Luyu" w:date="2020-08-05T22:53:00Z">
        <w:del w:id="656" w:author="Liu, Luyu" w:date="2020-08-05T22:56:00Z">
          <w:r w:rsidR="00414BCD" w:rsidDel="00414BCD">
            <w:rPr>
              <w:rFonts w:ascii="Times New Roman" w:hAnsi="Times New Roman" w:cs="Times New Roman"/>
              <w:sz w:val="24"/>
            </w:rPr>
            <w:delText>t</w:delText>
          </w:r>
        </w:del>
      </w:moveTo>
      <w:ins w:id="657" w:author="Liu, Luyu" w:date="2020-08-05T22:56:00Z">
        <w:r w:rsidR="00414BCD">
          <w:rPr>
            <w:rFonts w:ascii="Times New Roman" w:hAnsi="Times New Roman" w:cs="Times New Roman"/>
            <w:sz w:val="24"/>
          </w:rPr>
          <w:t>T</w:t>
        </w:r>
      </w:ins>
      <w:moveTo w:id="658" w:author="Liu, Luyu" w:date="2020-08-05T22:53:00Z">
        <w:r w:rsidR="00414BCD">
          <w:rPr>
            <w:rFonts w:ascii="Times New Roman" w:hAnsi="Times New Roman" w:cs="Times New Roman"/>
            <w:sz w:val="24"/>
          </w:rPr>
          <w:t>his means that some of our measures are likely to be underestimates of transit demand decline, especially among more disadvantaged social groups.</w:t>
        </w:r>
        <w:commentRangeEnd w:id="649"/>
        <w:r w:rsidR="00414BCD">
          <w:rPr>
            <w:rStyle w:val="CommentReference"/>
          </w:rPr>
          <w:commentReference w:id="649"/>
        </w:r>
        <w:commentRangeEnd w:id="650"/>
        <w:r w:rsidR="00414BCD">
          <w:rPr>
            <w:rStyle w:val="CommentReference"/>
          </w:rPr>
          <w:commentReference w:id="650"/>
        </w:r>
      </w:moveTo>
      <w:moveToRangeEnd w:id="648"/>
      <w:ins w:id="659" w:author="Liu, Luyu" w:date="2020-08-05T22:53:00Z">
        <w:r w:rsidR="00414BCD">
          <w:rPr>
            <w:rFonts w:ascii="Times New Roman" w:hAnsi="Times New Roman" w:cs="Times New Roman"/>
            <w:sz w:val="24"/>
          </w:rPr>
          <w:t xml:space="preserve"> </w:t>
        </w:r>
      </w:ins>
      <w:r>
        <w:rPr>
          <w:rFonts w:ascii="Times New Roman" w:hAnsi="Times New Roman" w:cs="Times New Roman"/>
          <w:sz w:val="24"/>
        </w:rPr>
        <w:t xml:space="preserve">However, </w:t>
      </w:r>
      <w:ins w:id="660" w:author="Miller, Harvey J." w:date="2020-08-04T14:17:00Z">
        <w:del w:id="661" w:author="Liu, Luyu" w:date="2020-08-05T21:57:00Z">
          <w:r w:rsidR="00BD12A2" w:rsidRPr="00BD12A2" w:rsidDel="00F422F3">
            <w:rPr>
              <w:rFonts w:ascii="Times New Roman" w:hAnsi="Times New Roman" w:cs="Times New Roman"/>
              <w:sz w:val="24"/>
            </w:rPr>
            <w:delText>compensat</w:delText>
          </w:r>
          <w:r w:rsidR="00BD12A2" w:rsidDel="00F422F3">
            <w:rPr>
              <w:rFonts w:ascii="Times New Roman" w:hAnsi="Times New Roman" w:cs="Times New Roman"/>
              <w:sz w:val="24"/>
            </w:rPr>
            <w:delText xml:space="preserve">ing </w:delText>
          </w:r>
        </w:del>
      </w:ins>
      <w:r>
        <w:rPr>
          <w:rFonts w:ascii="Times New Roman" w:hAnsi="Times New Roman" w:cs="Times New Roman"/>
          <w:sz w:val="24"/>
        </w:rPr>
        <w:t xml:space="preserve">these disadvantages </w:t>
      </w:r>
      <w:ins w:id="662" w:author="Liu, Luyu" w:date="2020-08-05T21:57:00Z">
        <w:r w:rsidR="00F422F3">
          <w:rPr>
            <w:rFonts w:ascii="Times New Roman" w:hAnsi="Times New Roman" w:cs="Times New Roman"/>
            <w:sz w:val="24"/>
          </w:rPr>
          <w:t xml:space="preserve">can be compensated by </w:t>
        </w:r>
      </w:ins>
      <w:del w:id="663" w:author="Miller, Harvey J." w:date="2020-08-04T14:17:00Z">
        <w:r w:rsidDel="00BD12A2">
          <w:rPr>
            <w:rFonts w:ascii="Times New Roman" w:hAnsi="Times New Roman" w:cs="Times New Roman"/>
            <w:sz w:val="24"/>
          </w:rPr>
          <w:delText xml:space="preserve">are compensated by </w:delText>
        </w:r>
      </w:del>
      <w:r>
        <w:rPr>
          <w:rFonts w:ascii="Times New Roman" w:hAnsi="Times New Roman" w:cs="Times New Roman"/>
          <w:sz w:val="24"/>
        </w:rPr>
        <w:t>the large Transit app user base that allows comparison across transit systems.</w:t>
      </w:r>
      <w:ins w:id="664" w:author="Miller, Harvey J." w:date="2020-08-04T14:18:00Z">
        <w:del w:id="665" w:author="Liu, Luyu" w:date="2020-08-05T22:56:00Z">
          <w:r w:rsidR="00BD12A2" w:rsidDel="00414BCD">
            <w:rPr>
              <w:rFonts w:ascii="Times New Roman" w:hAnsi="Times New Roman" w:cs="Times New Roman"/>
              <w:sz w:val="24"/>
            </w:rPr>
            <w:delText xml:space="preserve">  </w:delText>
          </w:r>
        </w:del>
      </w:ins>
      <w:moveFromRangeStart w:id="666" w:author="Liu, Luyu" w:date="2020-08-05T22:53:00Z" w:name="move47560443"/>
      <w:commentRangeStart w:id="667"/>
      <w:commentRangeStart w:id="668"/>
      <w:moveFrom w:id="669" w:author="Liu, Luyu" w:date="2020-08-05T22:53:00Z">
        <w:ins w:id="670" w:author="Miller, Harvey J." w:date="2020-08-04T14:18:00Z">
          <w:r w:rsidR="00BD12A2" w:rsidDel="00414BCD">
            <w:rPr>
              <w:rFonts w:ascii="Times New Roman" w:hAnsi="Times New Roman" w:cs="Times New Roman"/>
              <w:sz w:val="24"/>
            </w:rPr>
            <w:t>Nevertheless, this means that some of our measures are likely to be underes</w:t>
          </w:r>
        </w:ins>
        <w:ins w:id="671" w:author="Miller, Harvey J." w:date="2020-08-04T14:19:00Z">
          <w:r w:rsidR="00BD12A2" w:rsidDel="00414BCD">
            <w:rPr>
              <w:rFonts w:ascii="Times New Roman" w:hAnsi="Times New Roman" w:cs="Times New Roman"/>
              <w:sz w:val="24"/>
            </w:rPr>
            <w:t>timates of transit demand decline, especially among more disadvantaged social groups.</w:t>
          </w:r>
          <w:commentRangeEnd w:id="667"/>
          <w:r w:rsidR="00BD12A2" w:rsidDel="00414BCD">
            <w:rPr>
              <w:rStyle w:val="CommentReference"/>
            </w:rPr>
            <w:commentReference w:id="667"/>
          </w:r>
        </w:ins>
        <w:commentRangeEnd w:id="668"/>
        <w:r w:rsidR="00414BCD" w:rsidDel="00414BCD">
          <w:rPr>
            <w:rStyle w:val="CommentReference"/>
          </w:rPr>
          <w:commentReference w:id="668"/>
        </w:r>
      </w:moveFrom>
      <w:moveFromRangeEnd w:id="666"/>
    </w:p>
    <w:p w14:paraId="3B122AC9" w14:textId="22E97226" w:rsidR="00077492" w:rsidRDefault="00077492">
      <w:pPr>
        <w:spacing w:line="240" w:lineRule="auto"/>
        <w:ind w:firstLine="720"/>
        <w:jc w:val="both"/>
        <w:rPr>
          <w:rFonts w:ascii="Times New Roman" w:hAnsi="Times New Roman" w:cs="Times New Roman"/>
          <w:sz w:val="24"/>
        </w:rPr>
        <w:pPrChange w:id="672" w:author="Liu, Luyu" w:date="2020-07-20T23:14:00Z">
          <w:pPr>
            <w:spacing w:line="480" w:lineRule="auto"/>
            <w:ind w:firstLine="720"/>
            <w:jc w:val="both"/>
          </w:pPr>
        </w:pPrChange>
      </w:pPr>
      <w:r>
        <w:rPr>
          <w:rFonts w:ascii="Times New Roman" w:hAnsi="Times New Roman" w:cs="Times New Roman"/>
          <w:sz w:val="24"/>
        </w:rPr>
        <w:t xml:space="preserve">The daily Transit data include demand decrease estimates for 182 public transit systems across the United States, Canada, Australia, New Zealand, and France. We </w:t>
      </w:r>
      <w:commentRangeStart w:id="673"/>
      <w:r w:rsidRPr="00D66A3F">
        <w:rPr>
          <w:rFonts w:ascii="Times New Roman" w:hAnsi="Times New Roman" w:cs="Times New Roman"/>
          <w:color w:val="FF0000"/>
          <w:sz w:val="24"/>
          <w:rPrChange w:id="674" w:author="Liu, Luyu" w:date="2020-08-05T22:35:00Z">
            <w:rPr>
              <w:rFonts w:ascii="Times New Roman" w:hAnsi="Times New Roman" w:cs="Times New Roman"/>
              <w:sz w:val="24"/>
            </w:rPr>
          </w:rPrChange>
        </w:rPr>
        <w:t xml:space="preserve">select </w:t>
      </w:r>
      <w:r>
        <w:rPr>
          <w:rFonts w:ascii="Times New Roman" w:hAnsi="Times New Roman" w:cs="Times New Roman"/>
          <w:sz w:val="24"/>
        </w:rPr>
        <w:t>113 county-level transit systems in 63 metro areas</w:t>
      </w:r>
      <w:del w:id="675" w:author="Liu, Luyu" w:date="2020-08-03T20:51:00Z">
        <w:r w:rsidDel="00673ED5">
          <w:rPr>
            <w:rFonts w:ascii="Times New Roman" w:hAnsi="Times New Roman" w:cs="Times New Roman"/>
            <w:sz w:val="24"/>
          </w:rPr>
          <w:delText>, 52 counties,</w:delText>
        </w:r>
      </w:del>
      <w:r>
        <w:rPr>
          <w:rFonts w:ascii="Times New Roman" w:hAnsi="Times New Roman" w:cs="Times New Roman"/>
          <w:sz w:val="24"/>
        </w:rPr>
        <w:t xml:space="preserve"> and 28 states across the United States. We </w:t>
      </w:r>
      <w:r w:rsidRPr="00D66A3F">
        <w:rPr>
          <w:rFonts w:ascii="Times New Roman" w:hAnsi="Times New Roman" w:cs="Times New Roman"/>
          <w:color w:val="FF0000"/>
          <w:sz w:val="24"/>
          <w:rPrChange w:id="676" w:author="Liu, Luyu" w:date="2020-08-05T22:35:00Z">
            <w:rPr>
              <w:rFonts w:ascii="Times New Roman" w:hAnsi="Times New Roman" w:cs="Times New Roman"/>
              <w:sz w:val="24"/>
            </w:rPr>
          </w:rPrChange>
        </w:rPr>
        <w:t xml:space="preserve">exclude </w:t>
      </w:r>
      <w:r>
        <w:rPr>
          <w:rFonts w:ascii="Times New Roman" w:hAnsi="Times New Roman" w:cs="Times New Roman"/>
          <w:sz w:val="24"/>
        </w:rPr>
        <w:t xml:space="preserve">7 state-level or cross-county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t>
      </w:r>
      <w:ins w:id="677" w:author="Miller, Harvey J." w:date="2020-08-04T14:20:00Z">
        <w:r w:rsidR="00BD12A2">
          <w:rPr>
            <w:rFonts w:ascii="Times New Roman" w:hAnsi="Times New Roman" w:cs="Times New Roman"/>
            <w:sz w:val="24"/>
          </w:rPr>
          <w:t>enti</w:t>
        </w:r>
      </w:ins>
      <w:ins w:id="678" w:author="Miller, Harvey J." w:date="2020-08-04T14:21:00Z">
        <w:r w:rsidR="00BD12A2">
          <w:rPr>
            <w:rFonts w:ascii="Times New Roman" w:hAnsi="Times New Roman" w:cs="Times New Roman"/>
            <w:sz w:val="24"/>
          </w:rPr>
          <w:t xml:space="preserve">re </w:t>
        </w:r>
      </w:ins>
      <w:del w:id="679" w:author="Miller, Harvey J." w:date="2020-08-04T14:20:00Z">
        <w:r w:rsidDel="00BD12A2">
          <w:rPr>
            <w:rFonts w:ascii="Times New Roman" w:hAnsi="Times New Roman" w:cs="Times New Roman"/>
            <w:sz w:val="24"/>
          </w:rPr>
          <w:delText xml:space="preserve">whole </w:delText>
        </w:r>
      </w:del>
      <w:r>
        <w:rPr>
          <w:rFonts w:ascii="Times New Roman" w:hAnsi="Times New Roman" w:cs="Times New Roman"/>
          <w:sz w:val="24"/>
        </w:rPr>
        <w:t>South California coast</w:t>
      </w:r>
      <w:ins w:id="680" w:author="Liu, Luyu" w:date="2020-08-03T20:51:00Z">
        <w:r w:rsidR="00330CB0">
          <w:rPr>
            <w:rFonts w:ascii="Times New Roman" w:hAnsi="Times New Roman" w:cs="Times New Roman"/>
            <w:sz w:val="24"/>
          </w:rPr>
          <w:t>,</w:t>
        </w:r>
      </w:ins>
      <w:r>
        <w:rPr>
          <w:rFonts w:ascii="Times New Roman" w:hAnsi="Times New Roman" w:cs="Times New Roman"/>
          <w:sz w:val="24"/>
        </w:rPr>
        <w:t xml:space="preserve">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xml:space="preserve">. We also </w:t>
      </w:r>
      <w:r w:rsidRPr="00D66A3F">
        <w:rPr>
          <w:rFonts w:ascii="Times New Roman" w:hAnsi="Times New Roman" w:cs="Times New Roman"/>
          <w:color w:val="FF0000"/>
          <w:sz w:val="24"/>
          <w:rPrChange w:id="681" w:author="Liu, Luyu" w:date="2020-08-05T22:36:00Z">
            <w:rPr>
              <w:rFonts w:ascii="Times New Roman" w:hAnsi="Times New Roman" w:cs="Times New Roman"/>
              <w:sz w:val="24"/>
            </w:rPr>
          </w:rPrChange>
        </w:rPr>
        <w:t xml:space="preserve">use </w:t>
      </w:r>
      <w:r>
        <w:rPr>
          <w:rFonts w:ascii="Times New Roman" w:hAnsi="Times New Roman" w:cs="Times New Roman"/>
          <w:sz w:val="24"/>
        </w:rPr>
        <w:t>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 xml:space="preserve">Hourly data’s time period </w:t>
      </w:r>
      <w:commentRangeEnd w:id="673"/>
      <w:r w:rsidR="00D66A3F">
        <w:rPr>
          <w:rStyle w:val="CommentReference"/>
        </w:rPr>
        <w:commentReference w:id="673"/>
      </w:r>
      <w:r>
        <w:rPr>
          <w:rFonts w:ascii="Times New Roman" w:hAnsi="Times New Roman" w:cs="Times New Roman"/>
          <w:sz w:val="24"/>
        </w:rPr>
        <w:t>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pPr>
        <w:spacing w:line="240" w:lineRule="auto"/>
        <w:rPr>
          <w:rFonts w:ascii="Times New Roman" w:hAnsi="Times New Roman" w:cs="Times New Roman" w:hint="eastAsia"/>
          <w:sz w:val="24"/>
        </w:rPr>
        <w:pPrChange w:id="682" w:author="Liu, Luyu" w:date="2020-07-20T23:14:00Z">
          <w:pPr>
            <w:spacing w:line="480" w:lineRule="auto"/>
          </w:pPr>
        </w:pPrChange>
      </w:pPr>
      <w:bookmarkStart w:id="683" w:name="_GoBack"/>
      <w:bookmarkEnd w:id="683"/>
    </w:p>
    <w:p w14:paraId="78E4F25A" w14:textId="77777777" w:rsidR="00077492" w:rsidRPr="00FF2732" w:rsidRDefault="00077492">
      <w:pPr>
        <w:spacing w:line="240" w:lineRule="auto"/>
        <w:jc w:val="both"/>
        <w:rPr>
          <w:rStyle w:val="Emphasis"/>
          <w:rPrChange w:id="684" w:author="Liu, Luyu" w:date="2020-08-02T21:17:00Z">
            <w:rPr>
              <w:rFonts w:ascii="Times New Roman" w:hAnsi="Times New Roman" w:cs="Times New Roman"/>
              <w:sz w:val="24"/>
            </w:rPr>
          </w:rPrChange>
        </w:rPr>
        <w:pPrChange w:id="685" w:author="Liu, Luyu" w:date="2020-08-02T21:17:00Z">
          <w:pPr>
            <w:pStyle w:val="ListParagraph"/>
            <w:numPr>
              <w:ilvl w:val="2"/>
              <w:numId w:val="2"/>
            </w:numPr>
            <w:spacing w:line="480" w:lineRule="auto"/>
            <w:ind w:hanging="720"/>
            <w:jc w:val="both"/>
          </w:pPr>
        </w:pPrChange>
      </w:pPr>
      <w:r w:rsidRPr="00FF2732">
        <w:rPr>
          <w:rStyle w:val="Emphasis"/>
          <w:rPrChange w:id="686" w:author="Liu, Luyu" w:date="2020-08-02T21:17:00Z">
            <w:rPr>
              <w:rFonts w:ascii="Times New Roman" w:hAnsi="Times New Roman" w:cs="Times New Roman"/>
              <w:sz w:val="24"/>
            </w:rPr>
          </w:rPrChange>
        </w:rPr>
        <w:t>COVID-19 case numbers</w:t>
      </w:r>
    </w:p>
    <w:p w14:paraId="023262DB" w14:textId="6861E498" w:rsidR="00077492" w:rsidRPr="009457DC" w:rsidRDefault="00077492">
      <w:pPr>
        <w:spacing w:line="240" w:lineRule="auto"/>
        <w:ind w:firstLine="720"/>
        <w:jc w:val="both"/>
        <w:rPr>
          <w:rFonts w:ascii="Times New Roman" w:hAnsi="Times New Roman" w:cs="Times New Roman"/>
          <w:sz w:val="24"/>
        </w:rPr>
        <w:pPrChange w:id="687" w:author="Liu, Luyu" w:date="2020-08-02T21:20:00Z">
          <w:pPr>
            <w:spacing w:line="480" w:lineRule="auto"/>
            <w:jc w:val="both"/>
          </w:pPr>
        </w:pPrChange>
      </w:pPr>
      <w:r w:rsidRPr="009457DC">
        <w:rPr>
          <w:rFonts w:ascii="Times New Roman" w:hAnsi="Times New Roman" w:cs="Times New Roman"/>
          <w:sz w:val="24"/>
        </w:rPr>
        <w:t>We use</w:t>
      </w:r>
      <w:ins w:id="688" w:author="Liu, Luyu" w:date="2020-08-02T21:49:00Z">
        <w:del w:id="689" w:author="Miller, Harvey J." w:date="2020-08-04T14:21:00Z">
          <w:r w:rsidR="00256A5D" w:rsidDel="00BD12A2">
            <w:rPr>
              <w:rFonts w:ascii="Times New Roman" w:hAnsi="Times New Roman" w:cs="Times New Roman"/>
              <w:sz w:val="24"/>
            </w:rPr>
            <w:delText>d</w:delText>
          </w:r>
        </w:del>
      </w:ins>
      <w:r w:rsidRPr="009457DC">
        <w:rPr>
          <w:rFonts w:ascii="Times New Roman" w:hAnsi="Times New Roman" w:cs="Times New Roman"/>
          <w:sz w:val="24"/>
        </w:rPr>
        <w:t xml:space="preserve"> the daily case numbers for each county from the COVID-19 Surveillance Dashboard </w:t>
      </w:r>
      <w:ins w:id="690" w:author="Miller, Harvey J." w:date="2020-08-04T14:21:00Z">
        <w:r w:rsidR="00BD12A2">
          <w:rPr>
            <w:rFonts w:ascii="Times New Roman" w:hAnsi="Times New Roman" w:cs="Times New Roman"/>
            <w:sz w:val="24"/>
          </w:rPr>
          <w:t xml:space="preserve">from the </w:t>
        </w:r>
      </w:ins>
      <w:del w:id="691" w:author="Miller, Harvey J." w:date="2020-08-04T14:21:00Z">
        <w:r w:rsidRPr="009457DC" w:rsidDel="00BD12A2">
          <w:rPr>
            <w:rFonts w:ascii="Times New Roman" w:hAnsi="Times New Roman" w:cs="Times New Roman"/>
            <w:sz w:val="24"/>
          </w:rPr>
          <w:delText xml:space="preserve">produced by </w:delText>
        </w:r>
      </w:del>
      <w:r w:rsidRPr="009457DC">
        <w:rPr>
          <w:rFonts w:ascii="Times New Roman" w:hAnsi="Times New Roman" w:cs="Times New Roman"/>
          <w:sz w:val="24"/>
        </w:rPr>
        <w:t xml:space="preserve">University of Virginia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w:t>
      </w:r>
      <w:ins w:id="692" w:author="Miller, Harvey J." w:date="2020-08-04T14:21:00Z">
        <w:r w:rsidR="00BD12A2">
          <w:rPr>
            <w:rFonts w:ascii="Times New Roman" w:hAnsi="Times New Roman" w:cs="Times New Roman"/>
            <w:sz w:val="24"/>
          </w:rPr>
          <w:t xml:space="preserve">from </w:t>
        </w:r>
      </w:ins>
      <w:del w:id="693" w:author="Miller, Harvey J." w:date="2020-08-04T14:21:00Z">
        <w:r w:rsidRPr="009457DC" w:rsidDel="00BD12A2">
          <w:rPr>
            <w:rFonts w:ascii="Times New Roman" w:hAnsi="Times New Roman" w:cs="Times New Roman"/>
            <w:sz w:val="24"/>
          </w:rPr>
          <w:delText xml:space="preserve">produced by </w:delText>
        </w:r>
      </w:del>
      <w:r w:rsidRPr="009457DC">
        <w:rPr>
          <w:rFonts w:ascii="Times New Roman" w:hAnsi="Times New Roman" w:cs="Times New Roman"/>
          <w:sz w:val="24"/>
        </w:rPr>
        <w:t xml:space="preserve">John Hopkins University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7]","plainTextFormattedCitation":"[17]","previouslyFormattedCitation":"[17]"},"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7]</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8]","plainTextFormattedCitation":"[18]","previouslyFormattedCitation":"[18]"},"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8]</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w:t>
      </w:r>
      <w:del w:id="694" w:author="Miller, Harvey J." w:date="2020-08-04T14:22:00Z">
        <w:r w:rsidRPr="009457DC" w:rsidDel="00BD12A2">
          <w:rPr>
            <w:rFonts w:ascii="Times New Roman" w:hAnsi="Times New Roman" w:cs="Times New Roman"/>
            <w:sz w:val="24"/>
          </w:rPr>
          <w:delText xml:space="preserve"> </w:delText>
        </w:r>
      </w:del>
      <w:ins w:id="695" w:author="Miller, Harvey J." w:date="2020-08-04T14:22:00Z">
        <w:r w:rsidR="00BD12A2">
          <w:rPr>
            <w:rFonts w:ascii="Times New Roman" w:hAnsi="Times New Roman" w:cs="Times New Roman"/>
            <w:sz w:val="24"/>
          </w:rPr>
          <w:t xml:space="preserve"> on a daily basis</w:t>
        </w:r>
      </w:ins>
      <w:del w:id="696" w:author="Miller, Harvey J." w:date="2020-08-04T14:22:00Z">
        <w:r w:rsidRPr="009457DC" w:rsidDel="00BD12A2">
          <w:rPr>
            <w:rFonts w:ascii="Times New Roman" w:hAnsi="Times New Roman" w:cs="Times New Roman"/>
            <w:sz w:val="24"/>
          </w:rPr>
          <w:delText>for every day</w:delText>
        </w:r>
      </w:del>
      <w:r w:rsidRPr="009457DC">
        <w:rPr>
          <w:rFonts w:ascii="Times New Roman" w:hAnsi="Times New Roman" w:cs="Times New Roman"/>
          <w:sz w:val="24"/>
        </w:rPr>
        <w:t xml:space="preserve">. To find the linkage between the case numbers and the demand decrease, we </w:t>
      </w:r>
      <w:r w:rsidRPr="00D66A3F">
        <w:rPr>
          <w:rFonts w:ascii="Times New Roman" w:hAnsi="Times New Roman" w:cs="Times New Roman"/>
          <w:color w:val="FF0000"/>
          <w:sz w:val="24"/>
          <w:rPrChange w:id="697" w:author="Liu, Luyu" w:date="2020-08-05T22:37:00Z">
            <w:rPr>
              <w:rFonts w:ascii="Times New Roman" w:hAnsi="Times New Roman" w:cs="Times New Roman"/>
              <w:sz w:val="24"/>
            </w:rPr>
          </w:rPrChange>
        </w:rPr>
        <w:t>geocode</w:t>
      </w:r>
      <w:del w:id="698" w:author="Miller, Harvey J." w:date="2020-08-04T14:22:00Z">
        <w:r w:rsidRPr="00D66A3F" w:rsidDel="00BD12A2">
          <w:rPr>
            <w:rFonts w:ascii="Times New Roman" w:hAnsi="Times New Roman" w:cs="Times New Roman"/>
            <w:color w:val="FF0000"/>
            <w:sz w:val="24"/>
            <w:rPrChange w:id="699" w:author="Liu, Luyu" w:date="2020-08-05T22:37:00Z">
              <w:rPr>
                <w:rFonts w:ascii="Times New Roman" w:hAnsi="Times New Roman" w:cs="Times New Roman"/>
                <w:sz w:val="24"/>
              </w:rPr>
            </w:rPrChange>
          </w:rPr>
          <w:delText>d</w:delText>
        </w:r>
      </w:del>
      <w:r w:rsidRPr="00D66A3F">
        <w:rPr>
          <w:rFonts w:ascii="Times New Roman" w:hAnsi="Times New Roman" w:cs="Times New Roman"/>
          <w:color w:val="FF0000"/>
          <w:sz w:val="24"/>
          <w:rPrChange w:id="700" w:author="Liu, Luyu" w:date="2020-08-05T22:37:00Z">
            <w:rPr>
              <w:rFonts w:ascii="Times New Roman" w:hAnsi="Times New Roman" w:cs="Times New Roman"/>
              <w:sz w:val="24"/>
            </w:rPr>
          </w:rPrChange>
        </w:rPr>
        <w:t xml:space="preserve"> </w:t>
      </w:r>
      <w:r w:rsidRPr="009457DC">
        <w:rPr>
          <w:rFonts w:ascii="Times New Roman" w:hAnsi="Times New Roman" w:cs="Times New Roman"/>
          <w:sz w:val="24"/>
        </w:rPr>
        <w:t>each transit system to its corresponding county-equivalent.</w:t>
      </w:r>
    </w:p>
    <w:p w14:paraId="62071E49" w14:textId="77777777" w:rsidR="00077492" w:rsidRDefault="00077492">
      <w:pPr>
        <w:spacing w:line="240" w:lineRule="auto"/>
        <w:rPr>
          <w:rFonts w:ascii="Times New Roman" w:hAnsi="Times New Roman" w:cs="Times New Roman"/>
          <w:sz w:val="24"/>
        </w:rPr>
        <w:pPrChange w:id="701" w:author="Liu, Luyu" w:date="2020-07-20T23:14:00Z">
          <w:pPr>
            <w:spacing w:line="480" w:lineRule="auto"/>
          </w:pPr>
        </w:pPrChange>
      </w:pPr>
    </w:p>
    <w:p w14:paraId="4621AF3D" w14:textId="55DF958E" w:rsidR="00077492" w:rsidRPr="00FF2732" w:rsidRDefault="00077492">
      <w:pPr>
        <w:spacing w:line="240" w:lineRule="auto"/>
        <w:rPr>
          <w:rStyle w:val="SubtleEmphasis"/>
          <w:rPrChange w:id="702" w:author="Liu, Luyu" w:date="2020-08-02T21:17:00Z">
            <w:rPr>
              <w:rFonts w:ascii="Times New Roman" w:hAnsi="Times New Roman" w:cs="Times New Roman"/>
              <w:b/>
              <w:sz w:val="24"/>
            </w:rPr>
          </w:rPrChange>
        </w:rPr>
        <w:pPrChange w:id="703" w:author="Liu, Luyu" w:date="2020-08-02T21:17:00Z">
          <w:pPr>
            <w:pStyle w:val="ListParagraph"/>
            <w:numPr>
              <w:ilvl w:val="1"/>
              <w:numId w:val="2"/>
            </w:numPr>
            <w:spacing w:line="480" w:lineRule="auto"/>
            <w:ind w:left="360" w:hanging="360"/>
          </w:pPr>
        </w:pPrChange>
      </w:pPr>
      <w:del w:id="704" w:author="Liu, Luyu" w:date="2020-08-02T21:17:00Z">
        <w:r w:rsidRPr="00FF2732" w:rsidDel="00FF2732">
          <w:rPr>
            <w:rStyle w:val="SubtleEmphasis"/>
            <w:rPrChange w:id="705" w:author="Liu, Luyu" w:date="2020-08-02T21:17:00Z">
              <w:rPr>
                <w:rFonts w:ascii="Times New Roman" w:hAnsi="Times New Roman" w:cs="Times New Roman"/>
                <w:b/>
                <w:sz w:val="24"/>
              </w:rPr>
            </w:rPrChange>
          </w:rPr>
          <w:delText xml:space="preserve"> </w:delText>
        </w:r>
      </w:del>
      <w:r w:rsidRPr="00FF2732">
        <w:rPr>
          <w:rStyle w:val="SubtleEmphasis"/>
          <w:rPrChange w:id="706" w:author="Liu, Luyu" w:date="2020-08-02T21:17:00Z">
            <w:rPr>
              <w:rFonts w:ascii="Times New Roman" w:hAnsi="Times New Roman" w:cs="Times New Roman"/>
              <w:b/>
              <w:sz w:val="24"/>
            </w:rPr>
          </w:rPrChange>
        </w:rPr>
        <w:t xml:space="preserve">Logistic </w:t>
      </w:r>
      <w:del w:id="707" w:author="Liu, Luyu" w:date="2020-07-21T10:58:00Z">
        <w:r w:rsidRPr="00FF2732" w:rsidDel="00326A80">
          <w:rPr>
            <w:rStyle w:val="SubtleEmphasis"/>
            <w:rPrChange w:id="708" w:author="Liu, Luyu" w:date="2020-08-02T21:17:00Z">
              <w:rPr>
                <w:rFonts w:ascii="Times New Roman" w:hAnsi="Times New Roman" w:cs="Times New Roman"/>
                <w:b/>
                <w:sz w:val="24"/>
              </w:rPr>
            </w:rPrChange>
          </w:rPr>
          <w:delText xml:space="preserve">model </w:delText>
        </w:r>
      </w:del>
      <w:ins w:id="709" w:author="Liu, Luyu" w:date="2020-07-21T10:58:00Z">
        <w:r w:rsidR="00326A80" w:rsidRPr="00FF2732">
          <w:rPr>
            <w:rStyle w:val="SubtleEmphasis"/>
            <w:rPrChange w:id="710" w:author="Liu, Luyu" w:date="2020-08-02T21:17:00Z">
              <w:rPr>
                <w:rFonts w:ascii="Times New Roman" w:hAnsi="Times New Roman" w:cs="Times New Roman"/>
                <w:b/>
                <w:sz w:val="24"/>
              </w:rPr>
            </w:rPrChange>
          </w:rPr>
          <w:t xml:space="preserve">function </w:t>
        </w:r>
      </w:ins>
      <w:r w:rsidRPr="00FF2732">
        <w:rPr>
          <w:rStyle w:val="SubtleEmphasis"/>
          <w:rPrChange w:id="711" w:author="Liu, Luyu" w:date="2020-08-02T21:17:00Z">
            <w:rPr>
              <w:rFonts w:ascii="Times New Roman" w:hAnsi="Times New Roman" w:cs="Times New Roman"/>
              <w:b/>
              <w:sz w:val="24"/>
            </w:rPr>
          </w:rPrChange>
        </w:rPr>
        <w:t xml:space="preserve">for daily transit demand change </w:t>
      </w:r>
    </w:p>
    <w:p w14:paraId="154C840A" w14:textId="36E21D94" w:rsidR="00077492" w:rsidRDefault="00AB6493">
      <w:pPr>
        <w:spacing w:line="240" w:lineRule="auto"/>
        <w:ind w:firstLine="720"/>
        <w:jc w:val="both"/>
        <w:rPr>
          <w:rFonts w:ascii="Times New Roman" w:hAnsi="Times New Roman" w:cs="Times New Roman"/>
          <w:sz w:val="24"/>
        </w:rPr>
        <w:pPrChange w:id="712" w:author="Liu, Luyu" w:date="2020-08-02T21:20:00Z">
          <w:pPr>
            <w:spacing w:line="480" w:lineRule="auto"/>
            <w:jc w:val="both"/>
          </w:pPr>
        </w:pPrChange>
      </w:pPr>
      <w:ins w:id="713" w:author="Liu, Luyu" w:date="2020-07-29T23:34:00Z">
        <w:r>
          <w:rPr>
            <w:rFonts w:ascii="Times New Roman" w:hAnsi="Times New Roman" w:cs="Times New Roman"/>
            <w:sz w:val="24"/>
          </w:rPr>
          <w:fldChar w:fldCharType="begin"/>
        </w:r>
        <w:r>
          <w:rPr>
            <w:rFonts w:ascii="Times New Roman" w:hAnsi="Times New Roman" w:cs="Times New Roman"/>
            <w:sz w:val="24"/>
          </w:rPr>
          <w:instrText xml:space="preserve"> REF _Ref46958112 \h </w:instrText>
        </w:r>
      </w:ins>
      <w:r>
        <w:rPr>
          <w:rFonts w:ascii="Times New Roman" w:hAnsi="Times New Roman" w:cs="Times New Roman"/>
          <w:sz w:val="24"/>
        </w:rPr>
      </w:r>
      <w:r>
        <w:rPr>
          <w:rFonts w:ascii="Times New Roman" w:hAnsi="Times New Roman" w:cs="Times New Roman"/>
          <w:sz w:val="24"/>
        </w:rPr>
        <w:fldChar w:fldCharType="separate"/>
      </w:r>
      <w:ins w:id="714" w:author="Liu, Luyu" w:date="2020-07-29T23:34:00Z">
        <w:r w:rsidRPr="00810688">
          <w:rPr>
            <w:rFonts w:ascii="Times New Roman" w:hAnsi="Times New Roman" w:cs="Times New Roman"/>
            <w:sz w:val="24"/>
            <w:rPrChange w:id="715" w:author="Liu, Luyu" w:date="2020-07-29T23:34:00Z">
              <w:rPr/>
            </w:rPrChange>
          </w:rPr>
          <w:t xml:space="preserve">Fig </w:t>
        </w:r>
        <w:r w:rsidRPr="00810688">
          <w:rPr>
            <w:rFonts w:ascii="Times New Roman" w:hAnsi="Times New Roman" w:cs="Times New Roman"/>
            <w:sz w:val="24"/>
            <w:rPrChange w:id="716" w:author="Liu, Luyu" w:date="2020-07-29T23:34:00Z">
              <w:rPr>
                <w:noProof/>
              </w:rPr>
            </w:rPrChange>
          </w:rPr>
          <w:t>1</w:t>
        </w:r>
        <w:r>
          <w:rPr>
            <w:rFonts w:ascii="Times New Roman" w:hAnsi="Times New Roman" w:cs="Times New Roman"/>
            <w:sz w:val="24"/>
          </w:rPr>
          <w:fldChar w:fldCharType="end"/>
        </w:r>
        <w:r>
          <w:rPr>
            <w:rFonts w:ascii="Times New Roman" w:hAnsi="Times New Roman" w:cs="Times New Roman"/>
            <w:sz w:val="24"/>
          </w:rPr>
          <w:t xml:space="preserve"> shows the varying </w:t>
        </w:r>
      </w:ins>
      <w:ins w:id="717" w:author="Liu, Luyu" w:date="2020-07-29T23:35:00Z">
        <w:r>
          <w:rPr>
            <w:rFonts w:ascii="Times New Roman" w:hAnsi="Times New Roman" w:cs="Times New Roman"/>
            <w:sz w:val="24"/>
          </w:rPr>
          <w:t xml:space="preserve">temporal </w:t>
        </w:r>
      </w:ins>
      <w:ins w:id="718" w:author="Liu, Luyu" w:date="2020-07-29T23:34:00Z">
        <w:r>
          <w:rPr>
            <w:rFonts w:ascii="Times New Roman" w:hAnsi="Times New Roman" w:cs="Times New Roman"/>
            <w:sz w:val="24"/>
          </w:rPr>
          <w:t>pattern of all</w:t>
        </w:r>
      </w:ins>
      <w:ins w:id="719" w:author="Liu, Luyu" w:date="2020-07-29T23:35:00Z">
        <w:r w:rsidR="000F49FB">
          <w:rPr>
            <w:rFonts w:ascii="Times New Roman" w:hAnsi="Times New Roman" w:cs="Times New Roman"/>
            <w:sz w:val="24"/>
          </w:rPr>
          <w:t xml:space="preserve"> US systems’ average transit demand from Feb 15</w:t>
        </w:r>
        <w:r w:rsidR="000F49FB" w:rsidRPr="000F49FB">
          <w:rPr>
            <w:rFonts w:ascii="Times New Roman" w:hAnsi="Times New Roman" w:cs="Times New Roman"/>
            <w:sz w:val="24"/>
            <w:vertAlign w:val="superscript"/>
            <w:rPrChange w:id="720" w:author="Liu, Luyu" w:date="2020-07-29T23:36:00Z">
              <w:rPr>
                <w:rFonts w:ascii="Times New Roman" w:hAnsi="Times New Roman" w:cs="Times New Roman"/>
                <w:sz w:val="24"/>
              </w:rPr>
            </w:rPrChange>
          </w:rPr>
          <w:t>th</w:t>
        </w:r>
        <w:r w:rsidR="000F49FB">
          <w:rPr>
            <w:rFonts w:ascii="Times New Roman" w:hAnsi="Times New Roman" w:cs="Times New Roman"/>
            <w:sz w:val="24"/>
          </w:rPr>
          <w:t xml:space="preserve"> </w:t>
        </w:r>
      </w:ins>
      <w:ins w:id="721" w:author="Liu, Luyu" w:date="2020-07-29T23:36:00Z">
        <w:r w:rsidR="000F49FB">
          <w:rPr>
            <w:rFonts w:ascii="Times New Roman" w:hAnsi="Times New Roman" w:cs="Times New Roman"/>
            <w:sz w:val="24"/>
          </w:rPr>
          <w:t>to May 10</w:t>
        </w:r>
        <w:r w:rsidR="000F49FB" w:rsidRPr="000F49FB">
          <w:rPr>
            <w:rFonts w:ascii="Times New Roman" w:hAnsi="Times New Roman" w:cs="Times New Roman"/>
            <w:sz w:val="24"/>
            <w:vertAlign w:val="superscript"/>
            <w:rPrChange w:id="722" w:author="Liu, Luyu" w:date="2020-07-29T23:36:00Z">
              <w:rPr>
                <w:rFonts w:ascii="Times New Roman" w:hAnsi="Times New Roman" w:cs="Times New Roman"/>
                <w:sz w:val="24"/>
              </w:rPr>
            </w:rPrChange>
          </w:rPr>
          <w:t>th</w:t>
        </w:r>
        <w:r w:rsidR="000F49FB">
          <w:rPr>
            <w:rFonts w:ascii="Times New Roman" w:hAnsi="Times New Roman" w:cs="Times New Roman"/>
            <w:sz w:val="24"/>
          </w:rPr>
          <w:t>.</w:t>
        </w:r>
      </w:ins>
      <w:ins w:id="723" w:author="Liu, Luyu" w:date="2020-07-29T23:34:00Z">
        <w:r>
          <w:rPr>
            <w:rFonts w:ascii="Times New Roman" w:hAnsi="Times New Roman" w:cs="Times New Roman"/>
            <w:sz w:val="24"/>
          </w:rPr>
          <w:t xml:space="preserve"> </w:t>
        </w:r>
      </w:ins>
      <w:r w:rsidR="00077492">
        <w:rPr>
          <w:rFonts w:ascii="Times New Roman" w:hAnsi="Times New Roman" w:cs="Times New Roman"/>
          <w:sz w:val="24"/>
        </w:rPr>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724" w:author="Liu, Luyu" w:date="2020-07-20T23:14:00Z">
                <w:pPr>
                  <w:spacing w:line="480" w:lineRule="auto"/>
                  <w:jc w:val="center"/>
                </w:pPr>
              </w:pPrChange>
            </w:pPr>
          </w:p>
        </w:tc>
        <w:tc>
          <w:tcPr>
            <w:tcW w:w="4462" w:type="pct"/>
            <w:vAlign w:val="center"/>
            <w:hideMark/>
          </w:tcPr>
          <w:p w14:paraId="3F69D6CA" w14:textId="77777777" w:rsidR="00077492" w:rsidRPr="003309FC" w:rsidRDefault="00077492">
            <w:pPr>
              <w:spacing w:line="240" w:lineRule="auto"/>
              <w:jc w:val="both"/>
              <w:rPr>
                <w:rFonts w:ascii="Times New Roman" w:hAnsi="Times New Roman" w:cs="Times New Roman"/>
                <w:i/>
                <w:sz w:val="24"/>
                <w:szCs w:val="24"/>
              </w:rPr>
              <w:pPrChange w:id="725" w:author="Liu, Luyu" w:date="2020-07-20T23:14: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726" w:author="Liu, Luyu" w:date="2020-07-20T23:14:00Z">
                <w:pPr>
                  <w:spacing w:line="480" w:lineRule="auto"/>
                  <w:jc w:val="center"/>
                </w:pPr>
              </w:pPrChange>
            </w:pPr>
            <w:bookmarkStart w:id="727" w:name="_Ref47373364"/>
            <w:bookmarkStart w:id="728"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bookmarkEnd w:id="727"/>
            <w:r w:rsidRPr="00E714F0">
              <w:rPr>
                <w:rFonts w:ascii="Times New Roman" w:eastAsia="Yu Mincho" w:hAnsi="Times New Roman" w:cs="Times New Roman"/>
                <w:sz w:val="24"/>
                <w:szCs w:val="24"/>
                <w:lang w:eastAsia="ja-JP"/>
              </w:rPr>
              <w:t>)</w:t>
            </w:r>
            <w:bookmarkEnd w:id="728"/>
          </w:p>
        </w:tc>
      </w:tr>
    </w:tbl>
    <w:p w14:paraId="37BB5B8F" w14:textId="77777777" w:rsidR="00EC5317" w:rsidRDefault="00077492">
      <w:pPr>
        <w:spacing w:line="240" w:lineRule="auto"/>
        <w:jc w:val="both"/>
        <w:rPr>
          <w:ins w:id="729" w:author="Miller, Harvey J." w:date="2020-08-04T14:32:00Z"/>
          <w:rFonts w:ascii="Times New Roman" w:hAnsi="Times New Roman" w:cs="Times New Roman"/>
          <w:sz w:val="24"/>
        </w:rPr>
      </w:pPr>
      <w:proofErr w:type="gramStart"/>
      <w:r>
        <w:rPr>
          <w:rFonts w:ascii="Times New Roman" w:hAnsi="Times New Roman" w:cs="Times New Roman"/>
          <w:sz w:val="24"/>
        </w:rPr>
        <w:t>where</w:t>
      </w:r>
      <w:proofErr w:type="gramEnd"/>
      <w:ins w:id="730" w:author="Miller, Harvey J." w:date="2020-08-04T14:28:00Z">
        <w:r w:rsidR="00EC5317" w:rsidRPr="00EC5317">
          <w:rPr>
            <w:rFonts w:ascii="Times New Roman" w:hAnsi="Times New Roman" w:cs="Times New Roman"/>
            <w:i/>
            <w:sz w:val="24"/>
          </w:rPr>
          <w:t xml:space="preserve"> </w:t>
        </w:r>
        <w:r w:rsidR="00EC5317" w:rsidRPr="009457DC">
          <w:rPr>
            <w:rFonts w:ascii="Times New Roman" w:hAnsi="Times New Roman" w:cs="Times New Roman"/>
            <w:i/>
            <w:sz w:val="24"/>
          </w:rPr>
          <w:t>b</w:t>
        </w:r>
        <w:r w:rsidR="00EC5317">
          <w:rPr>
            <w:rFonts w:ascii="Times New Roman" w:hAnsi="Times New Roman" w:cs="Times New Roman"/>
            <w:sz w:val="24"/>
          </w:rPr>
          <w:t xml:space="preserve"> is the pre-COVID stable demand level,</w:t>
        </w:r>
      </w:ins>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w:t>
      </w:r>
      <w:ins w:id="731" w:author="Miller, Harvey J." w:date="2020-08-04T14:28:00Z">
        <w:r w:rsidR="00EC5317">
          <w:rPr>
            <w:rFonts w:ascii="Times New Roman" w:hAnsi="Times New Roman" w:cs="Times New Roman"/>
            <w:sz w:val="24"/>
          </w:rPr>
          <w:t xml:space="preserve"> re</w:t>
        </w:r>
      </w:ins>
      <w:ins w:id="732" w:author="Miller, Harvey J." w:date="2020-08-04T14:29:00Z">
        <w:r w:rsidR="00EC5317">
          <w:rPr>
            <w:rFonts w:ascii="Times New Roman" w:hAnsi="Times New Roman" w:cs="Times New Roman"/>
            <w:sz w:val="24"/>
          </w:rPr>
          <w:t>-stabilized</w:t>
        </w:r>
      </w:ins>
      <w:del w:id="733" w:author="Miller, Harvey J." w:date="2020-08-04T14:28:00Z">
        <w:r w:rsidDel="00EC5317">
          <w:rPr>
            <w:rFonts w:ascii="Times New Roman" w:hAnsi="Times New Roman" w:cs="Times New Roman"/>
            <w:sz w:val="24"/>
          </w:rPr>
          <w:delText xml:space="preserve"> minimum</w:delText>
        </w:r>
      </w:del>
      <w:r>
        <w:rPr>
          <w:rFonts w:ascii="Times New Roman" w:hAnsi="Times New Roman" w:cs="Times New Roman"/>
          <w:sz w:val="24"/>
        </w:rPr>
        <w:t xml:space="preserve"> </w:t>
      </w:r>
      <w:ins w:id="734" w:author="Miller, Harvey J." w:date="2020-08-04T14:29:00Z">
        <w:r w:rsidR="00EC5317">
          <w:rPr>
            <w:rFonts w:ascii="Times New Roman" w:hAnsi="Times New Roman" w:cs="Times New Roman"/>
            <w:sz w:val="24"/>
          </w:rPr>
          <w:t xml:space="preserve">demand level after </w:t>
        </w:r>
      </w:ins>
      <w:del w:id="735" w:author="Miller, Harvey J." w:date="2020-08-04T14:29:00Z">
        <w:r w:rsidDel="00EC5317">
          <w:rPr>
            <w:rFonts w:ascii="Times New Roman" w:hAnsi="Times New Roman" w:cs="Times New Roman"/>
            <w:sz w:val="24"/>
          </w:rPr>
          <w:delText xml:space="preserve">value for </w:delText>
        </w:r>
      </w:del>
      <w:r>
        <w:rPr>
          <w:rFonts w:ascii="Times New Roman" w:hAnsi="Times New Roman" w:cs="Times New Roman"/>
          <w:sz w:val="24"/>
        </w:rPr>
        <w:t>the decline</w:t>
      </w:r>
      <w:ins w:id="736" w:author="Miller, Harvey J." w:date="2020-08-04T14:29:00Z">
        <w:r w:rsidR="00EC5317">
          <w:rPr>
            <w:rFonts w:ascii="Times New Roman" w:hAnsi="Times New Roman" w:cs="Times New Roman"/>
            <w:sz w:val="24"/>
          </w:rPr>
          <w:t xml:space="preserve"> period</w:t>
        </w:r>
      </w:ins>
      <w:r>
        <w:rPr>
          <w:rFonts w:ascii="Times New Roman" w:hAnsi="Times New Roman" w:cs="Times New Roman"/>
          <w:sz w:val="24"/>
        </w:rPr>
        <w:t xml:space="preserve">, </w:t>
      </w:r>
      <w:del w:id="737" w:author="Miller, Harvey J." w:date="2020-08-04T14:28:00Z">
        <w:r w:rsidRPr="009457DC" w:rsidDel="00EC5317">
          <w:rPr>
            <w:rFonts w:ascii="Times New Roman" w:hAnsi="Times New Roman" w:cs="Times New Roman"/>
            <w:i/>
            <w:sz w:val="24"/>
          </w:rPr>
          <w:delText>b</w:delText>
        </w:r>
        <w:r w:rsidDel="00EC5317">
          <w:rPr>
            <w:rFonts w:ascii="Times New Roman" w:hAnsi="Times New Roman" w:cs="Times New Roman"/>
            <w:sz w:val="24"/>
          </w:rPr>
          <w:delText xml:space="preserve"> is the pre-COVID</w:delText>
        </w:r>
      </w:del>
      <w:del w:id="738" w:author="Miller, Harvey J." w:date="2020-08-04T14:27:00Z">
        <w:r w:rsidDel="00EC5317">
          <w:rPr>
            <w:rFonts w:ascii="Times New Roman" w:hAnsi="Times New Roman" w:cs="Times New Roman"/>
            <w:sz w:val="24"/>
          </w:rPr>
          <w:delText xml:space="preserve"> baseline value</w:delText>
        </w:r>
      </w:del>
      <w:del w:id="739" w:author="Miller, Harvey J." w:date="2020-08-04T14:28:00Z">
        <w:r w:rsidDel="00EC5317">
          <w:rPr>
            <w:rFonts w:ascii="Times New Roman" w:hAnsi="Times New Roman" w:cs="Times New Roman"/>
            <w:sz w:val="24"/>
          </w:rPr>
          <w:delText xml:space="preserve">, </w:delText>
        </w:r>
      </w:del>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w:t>
      </w:r>
      <w:ins w:id="740" w:author="Miller, Harvey J." w:date="2020-08-04T14:29:00Z">
        <w:r w:rsidR="00EC5317">
          <w:rPr>
            <w:rFonts w:ascii="Times New Roman" w:hAnsi="Times New Roman" w:cs="Times New Roman"/>
            <w:sz w:val="24"/>
          </w:rPr>
          <w:t xml:space="preserve">to the </w:t>
        </w:r>
      </w:ins>
      <w:del w:id="741" w:author="Miller, Harvey J." w:date="2020-08-04T14:29:00Z">
        <w:r w:rsidDel="00EC5317">
          <w:rPr>
            <w:rFonts w:ascii="Times New Roman" w:hAnsi="Times New Roman" w:cs="Times New Roman"/>
            <w:sz w:val="24"/>
          </w:rPr>
          <w:delText xml:space="preserve">using </w:delText>
        </w:r>
      </w:del>
      <w:r>
        <w:rPr>
          <w:rFonts w:ascii="Times New Roman" w:hAnsi="Times New Roman" w:cs="Times New Roman"/>
          <w:sz w:val="24"/>
        </w:rPr>
        <w:t xml:space="preserve">logistic </w:t>
      </w:r>
      <w:del w:id="742" w:author="Liu, Luyu" w:date="2020-07-21T10:59:00Z">
        <w:r w:rsidDel="006A1FF6">
          <w:rPr>
            <w:rFonts w:ascii="Times New Roman" w:hAnsi="Times New Roman" w:cs="Times New Roman"/>
            <w:sz w:val="24"/>
          </w:rPr>
          <w:delText xml:space="preserve">model </w:delText>
        </w:r>
      </w:del>
      <w:ins w:id="743" w:author="Liu, Luyu" w:date="2020-07-21T10:59:00Z">
        <w:r w:rsidR="006A1FF6">
          <w:rPr>
            <w:rFonts w:ascii="Times New Roman" w:hAnsi="Times New Roman" w:cs="Times New Roman"/>
            <w:sz w:val="24"/>
          </w:rPr>
          <w:t>function</w:t>
        </w:r>
      </w:ins>
      <w:ins w:id="744" w:author="Liu, Luyu" w:date="2020-07-22T20:31:00Z">
        <w:r w:rsidR="009B6887">
          <w:rPr>
            <w:rFonts w:ascii="Times New Roman" w:hAnsi="Times New Roman" w:cs="Times New Roman"/>
            <w:sz w:val="24"/>
          </w:rPr>
          <w:t xml:space="preserve"> </w:t>
        </w:r>
      </w:ins>
      <w:ins w:id="745" w:author="Miller, Harvey J." w:date="2020-08-04T14:30:00Z">
        <w:r w:rsidR="00EC5317">
          <w:rPr>
            <w:rFonts w:ascii="Times New Roman" w:hAnsi="Times New Roman" w:cs="Times New Roman"/>
            <w:sz w:val="24"/>
          </w:rPr>
          <w:t>using</w:t>
        </w:r>
      </w:ins>
      <w:ins w:id="746" w:author="Liu, Luyu" w:date="2020-07-22T20:31:00Z">
        <w:del w:id="747" w:author="Miller, Harvey J." w:date="2020-08-04T14:30:00Z">
          <w:r w:rsidR="009B6887" w:rsidDel="00EC5317">
            <w:rPr>
              <w:rFonts w:ascii="Times New Roman" w:hAnsi="Times New Roman" w:cs="Times New Roman"/>
              <w:sz w:val="24"/>
            </w:rPr>
            <w:delText>with</w:delText>
          </w:r>
        </w:del>
        <w:r w:rsidR="009B6887">
          <w:rPr>
            <w:rFonts w:ascii="Times New Roman" w:hAnsi="Times New Roman" w:cs="Times New Roman"/>
            <w:sz w:val="24"/>
          </w:rPr>
          <w:t xml:space="preserve"> a least </w:t>
        </w:r>
      </w:ins>
      <w:ins w:id="748" w:author="Liu, Luyu" w:date="2020-07-22T20:32:00Z">
        <w:r w:rsidR="009B6887">
          <w:rPr>
            <w:rFonts w:ascii="Times New Roman" w:hAnsi="Times New Roman" w:cs="Times New Roman"/>
            <w:sz w:val="24"/>
          </w:rPr>
          <w:t>square optimizer</w:t>
        </w:r>
      </w:ins>
      <w:ins w:id="749" w:author="Liu, Luyu" w:date="2020-07-21T10:59:00Z">
        <w:r w:rsidR="006A1FF6">
          <w:rPr>
            <w:rFonts w:ascii="Times New Roman" w:hAnsi="Times New Roman" w:cs="Times New Roman"/>
            <w:sz w:val="24"/>
          </w:rPr>
          <w:t xml:space="preserve"> </w:t>
        </w:r>
      </w:ins>
      <w:r>
        <w:rPr>
          <w:rFonts w:ascii="Times New Roman" w:hAnsi="Times New Roman" w:cs="Times New Roman"/>
          <w:sz w:val="24"/>
        </w:rPr>
        <w:t>individually</w:t>
      </w:r>
      <w:ins w:id="750" w:author="Miller, Harvey J." w:date="2020-08-04T14:30:00Z">
        <w:r w:rsidR="00EC5317">
          <w:rPr>
            <w:rFonts w:ascii="Times New Roman" w:hAnsi="Times New Roman" w:cs="Times New Roman"/>
            <w:sz w:val="24"/>
          </w:rPr>
          <w:t>.  We</w:t>
        </w:r>
      </w:ins>
      <w:ins w:id="751" w:author="Liu, Luyu" w:date="2020-07-22T14:24:00Z">
        <w:del w:id="752" w:author="Miller, Harvey J." w:date="2020-08-04T14:30:00Z">
          <w:r w:rsidR="000E1061" w:rsidDel="00EC5317">
            <w:rPr>
              <w:rFonts w:ascii="Times New Roman" w:hAnsi="Times New Roman" w:cs="Times New Roman"/>
              <w:sz w:val="24"/>
            </w:rPr>
            <w:delText>;</w:delText>
          </w:r>
        </w:del>
      </w:ins>
      <w:ins w:id="753" w:author="Liu, Luyu" w:date="2020-07-21T21:40:00Z">
        <w:del w:id="754" w:author="Miller, Harvey J." w:date="2020-08-04T14:30:00Z">
          <w:r w:rsidR="00F7740E" w:rsidDel="00EC5317">
            <w:rPr>
              <w:rFonts w:ascii="Times New Roman" w:hAnsi="Times New Roman" w:cs="Times New Roman"/>
              <w:sz w:val="24"/>
            </w:rPr>
            <w:delText xml:space="preserve"> </w:delText>
          </w:r>
        </w:del>
      </w:ins>
      <w:ins w:id="755" w:author="Liu, Luyu" w:date="2020-07-22T14:24:00Z">
        <w:del w:id="756" w:author="Miller, Harvey J." w:date="2020-08-04T14:30:00Z">
          <w:r w:rsidR="000E1061" w:rsidDel="00EC5317">
            <w:rPr>
              <w:rFonts w:ascii="Times New Roman" w:hAnsi="Times New Roman" w:cs="Times New Roman"/>
              <w:sz w:val="24"/>
            </w:rPr>
            <w:delText>we</w:delText>
          </w:r>
        </w:del>
        <w:r w:rsidR="000E1061">
          <w:rPr>
            <w:rFonts w:ascii="Times New Roman" w:hAnsi="Times New Roman" w:cs="Times New Roman"/>
            <w:sz w:val="24"/>
          </w:rPr>
          <w:t xml:space="preserve"> </w:t>
        </w:r>
        <w:del w:id="757" w:author="Miller, Harvey J." w:date="2020-08-04T14:30:00Z">
          <w:r w:rsidR="000E1061" w:rsidRPr="00D66A3F" w:rsidDel="00EC5317">
            <w:rPr>
              <w:rFonts w:ascii="Times New Roman" w:hAnsi="Times New Roman" w:cs="Times New Roman"/>
              <w:color w:val="FF0000"/>
              <w:sz w:val="24"/>
              <w:rPrChange w:id="758" w:author="Liu, Luyu" w:date="2020-08-05T22:37:00Z">
                <w:rPr>
                  <w:rFonts w:ascii="Times New Roman" w:hAnsi="Times New Roman" w:cs="Times New Roman"/>
                  <w:sz w:val="24"/>
                </w:rPr>
              </w:rPrChange>
            </w:rPr>
            <w:delText xml:space="preserve">moreover </w:delText>
          </w:r>
        </w:del>
      </w:ins>
      <w:ins w:id="759" w:author="Liu, Luyu" w:date="2020-07-21T21:40:00Z">
        <w:r w:rsidR="00F7740E" w:rsidRPr="00D66A3F">
          <w:rPr>
            <w:rFonts w:ascii="Times New Roman" w:hAnsi="Times New Roman" w:cs="Times New Roman"/>
            <w:color w:val="FF0000"/>
            <w:sz w:val="24"/>
            <w:rPrChange w:id="760" w:author="Liu, Luyu" w:date="2020-08-05T22:37:00Z">
              <w:rPr>
                <w:rFonts w:ascii="Times New Roman" w:hAnsi="Times New Roman" w:cs="Times New Roman"/>
                <w:sz w:val="24"/>
              </w:rPr>
            </w:rPrChange>
          </w:rPr>
          <w:t>test</w:t>
        </w:r>
      </w:ins>
      <w:ins w:id="761" w:author="Liu, Luyu" w:date="2020-08-02T21:50:00Z">
        <w:del w:id="762" w:author="Miller, Harvey J." w:date="2020-08-04T14:30:00Z">
          <w:r w:rsidR="004452E9" w:rsidRPr="00D66A3F" w:rsidDel="00EC5317">
            <w:rPr>
              <w:rFonts w:ascii="Times New Roman" w:hAnsi="Times New Roman" w:cs="Times New Roman"/>
              <w:color w:val="FF0000"/>
              <w:sz w:val="24"/>
              <w:rPrChange w:id="763" w:author="Liu, Luyu" w:date="2020-08-05T22:37:00Z">
                <w:rPr>
                  <w:rFonts w:ascii="Times New Roman" w:hAnsi="Times New Roman" w:cs="Times New Roman"/>
                  <w:sz w:val="24"/>
                </w:rPr>
              </w:rPrChange>
            </w:rPr>
            <w:delText>ed</w:delText>
          </w:r>
        </w:del>
      </w:ins>
      <w:ins w:id="764" w:author="Liu, Luyu" w:date="2020-07-21T21:40:00Z">
        <w:r w:rsidR="00F7740E" w:rsidRPr="00D66A3F">
          <w:rPr>
            <w:rFonts w:ascii="Times New Roman" w:hAnsi="Times New Roman" w:cs="Times New Roman"/>
            <w:color w:val="FF0000"/>
            <w:sz w:val="24"/>
            <w:rPrChange w:id="765" w:author="Liu, Luyu" w:date="2020-08-05T22:37:00Z">
              <w:rPr>
                <w:rFonts w:ascii="Times New Roman" w:hAnsi="Times New Roman" w:cs="Times New Roman"/>
                <w:sz w:val="24"/>
              </w:rPr>
            </w:rPrChange>
          </w:rPr>
          <w:t xml:space="preserve"> </w:t>
        </w:r>
        <w:r w:rsidR="00F7740E">
          <w:rPr>
            <w:rFonts w:ascii="Times New Roman" w:hAnsi="Times New Roman" w:cs="Times New Roman"/>
            <w:sz w:val="24"/>
          </w:rPr>
          <w:t xml:space="preserve">the goodness of </w:t>
        </w:r>
      </w:ins>
      <w:ins w:id="766" w:author="Liu, Luyu" w:date="2020-07-21T22:45:00Z">
        <w:r w:rsidR="00272B35">
          <w:rPr>
            <w:rFonts w:ascii="Times New Roman" w:hAnsi="Times New Roman" w:cs="Times New Roman"/>
            <w:sz w:val="24"/>
          </w:rPr>
          <w:t xml:space="preserve">fit </w:t>
        </w:r>
      </w:ins>
      <w:ins w:id="767" w:author="Miller, Harvey J." w:date="2020-08-04T14:30:00Z">
        <w:r w:rsidR="00EC5317">
          <w:rPr>
            <w:rFonts w:ascii="Times New Roman" w:hAnsi="Times New Roman" w:cs="Times New Roman"/>
            <w:sz w:val="24"/>
          </w:rPr>
          <w:t xml:space="preserve">using the </w:t>
        </w:r>
      </w:ins>
      <w:ins w:id="768" w:author="Liu, Luyu" w:date="2020-07-21T21:40:00Z">
        <w:del w:id="769" w:author="Miller, Harvey J." w:date="2020-08-04T14:30:00Z">
          <w:r w:rsidR="00F7740E" w:rsidDel="00EC5317">
            <w:rPr>
              <w:rFonts w:ascii="Times New Roman" w:hAnsi="Times New Roman" w:cs="Times New Roman"/>
              <w:sz w:val="24"/>
            </w:rPr>
            <w:delText xml:space="preserve">by </w:delText>
          </w:r>
        </w:del>
      </w:ins>
      <w:ins w:id="770" w:author="Liu, Luyu" w:date="2020-07-21T22:28:00Z">
        <w:del w:id="771" w:author="Miller, Harvey J." w:date="2020-08-04T14:30:00Z">
          <w:r w:rsidR="00F7740E" w:rsidDel="00EC5317">
            <w:rPr>
              <w:rFonts w:ascii="Times New Roman" w:hAnsi="Times New Roman" w:cs="Times New Roman"/>
              <w:sz w:val="24"/>
            </w:rPr>
            <w:delText xml:space="preserve">calculating </w:delText>
          </w:r>
        </w:del>
      </w:ins>
      <w:ins w:id="772" w:author="Liu, Luyu" w:date="2020-07-22T20:57:00Z">
        <w:del w:id="773" w:author="Miller, Harvey J." w:date="2020-08-04T14:30:00Z">
          <w:r w:rsidR="00827526" w:rsidDel="00EC5317">
            <w:rPr>
              <w:rFonts w:ascii="Times New Roman" w:hAnsi="Times New Roman" w:cs="Times New Roman"/>
              <w:sz w:val="24"/>
            </w:rPr>
            <w:delText>the</w:delText>
          </w:r>
        </w:del>
      </w:ins>
      <w:ins w:id="774" w:author="Liu, Luyu" w:date="2020-07-22T14:25:00Z">
        <w:del w:id="775" w:author="Miller, Harvey J." w:date="2020-08-04T14:30:00Z">
          <w:r w:rsidR="000E1061" w:rsidDel="00EC5317">
            <w:rPr>
              <w:rFonts w:ascii="Times New Roman" w:hAnsi="Times New Roman" w:cs="Times New Roman"/>
              <w:sz w:val="24"/>
            </w:rPr>
            <w:delText xml:space="preserve"> </w:delText>
          </w:r>
        </w:del>
      </w:ins>
      <w:ins w:id="776" w:author="Liu, Luyu" w:date="2020-07-21T22:28:00Z">
        <w:r w:rsidR="00F7740E">
          <w:rPr>
            <w:rFonts w:ascii="Times New Roman" w:hAnsi="Times New Roman" w:cs="Times New Roman"/>
            <w:sz w:val="24"/>
          </w:rPr>
          <w:t>R-squared</w:t>
        </w:r>
      </w:ins>
      <w:ins w:id="777" w:author="Liu, Luyu" w:date="2020-07-22T20:57:00Z">
        <w:r w:rsidR="006D69AA">
          <w:rPr>
            <w:rFonts w:ascii="Times New Roman" w:hAnsi="Times New Roman" w:cs="Times New Roman"/>
            <w:sz w:val="24"/>
          </w:rPr>
          <w:t xml:space="preserve"> between actual </w:t>
        </w:r>
      </w:ins>
      <w:ins w:id="778" w:author="Miller, Harvey J." w:date="2020-08-04T14:30:00Z">
        <w:r w:rsidR="00EC5317">
          <w:rPr>
            <w:rFonts w:ascii="Times New Roman" w:hAnsi="Times New Roman" w:cs="Times New Roman"/>
            <w:sz w:val="24"/>
          </w:rPr>
          <w:t xml:space="preserve">demand </w:t>
        </w:r>
      </w:ins>
      <w:ins w:id="779" w:author="Liu, Luyu" w:date="2020-07-22T20:57:00Z">
        <w:r w:rsidR="006D69AA">
          <w:rPr>
            <w:rFonts w:ascii="Times New Roman" w:hAnsi="Times New Roman" w:cs="Times New Roman"/>
            <w:sz w:val="24"/>
          </w:rPr>
          <w:t>and fit values</w:t>
        </w:r>
      </w:ins>
      <w:ins w:id="780" w:author="Liu, Luyu" w:date="2020-07-21T22:28:00Z">
        <w:r w:rsidR="00F7740E">
          <w:rPr>
            <w:rFonts w:ascii="Times New Roman" w:hAnsi="Times New Roman" w:cs="Times New Roman"/>
            <w:sz w:val="24"/>
          </w:rPr>
          <w:t xml:space="preserve">, </w:t>
        </w:r>
      </w:ins>
      <w:ins w:id="781" w:author="Miller, Harvey J." w:date="2020-08-04T14:31:00Z">
        <w:r w:rsidR="00EC5317">
          <w:rPr>
            <w:rFonts w:ascii="Times New Roman" w:hAnsi="Times New Roman" w:cs="Times New Roman"/>
            <w:sz w:val="24"/>
          </w:rPr>
          <w:t xml:space="preserve">the </w:t>
        </w:r>
      </w:ins>
      <w:ins w:id="782" w:author="Liu, Luyu" w:date="2020-07-22T14:24:00Z">
        <w:r w:rsidR="000E1061">
          <w:rPr>
            <w:rFonts w:ascii="Times New Roman" w:hAnsi="Times New Roman" w:cs="Times New Roman"/>
            <w:sz w:val="24"/>
          </w:rPr>
          <w:t>Shapiro-Wilk test</w:t>
        </w:r>
      </w:ins>
      <w:ins w:id="783" w:author="Liu, Luyu" w:date="2020-07-22T14:25:00Z">
        <w:del w:id="784" w:author="Miller, Harvey J." w:date="2020-08-04T14:31:00Z">
          <w:r w:rsidR="000E1061" w:rsidDel="00EC5317">
            <w:rPr>
              <w:rFonts w:ascii="Times New Roman" w:hAnsi="Times New Roman" w:cs="Times New Roman"/>
              <w:sz w:val="24"/>
            </w:rPr>
            <w:delText xml:space="preserve"> p-value</w:delText>
          </w:r>
        </w:del>
      </w:ins>
      <w:ins w:id="785" w:author="Liu, Luyu" w:date="2020-07-22T14:24:00Z">
        <w:r w:rsidR="000E1061">
          <w:rPr>
            <w:rFonts w:ascii="Times New Roman" w:hAnsi="Times New Roman" w:cs="Times New Roman"/>
            <w:sz w:val="24"/>
          </w:rPr>
          <w:t>,</w:t>
        </w:r>
      </w:ins>
      <w:ins w:id="786" w:author="Liu, Luyu" w:date="2020-07-22T14:25:00Z">
        <w:r w:rsidR="000E1061">
          <w:rPr>
            <w:rFonts w:ascii="Times New Roman" w:hAnsi="Times New Roman" w:cs="Times New Roman"/>
            <w:sz w:val="24"/>
          </w:rPr>
          <w:t xml:space="preserve"> and Q-Q plot.</w:t>
        </w:r>
      </w:ins>
      <w:ins w:id="787" w:author="Liu, Luyu" w:date="2020-07-22T14:24:00Z">
        <w:r w:rsidR="000E1061">
          <w:rPr>
            <w:rFonts w:ascii="Times New Roman" w:hAnsi="Times New Roman" w:cs="Times New Roman"/>
            <w:sz w:val="24"/>
          </w:rPr>
          <w:t xml:space="preserve"> </w:t>
        </w:r>
      </w:ins>
    </w:p>
    <w:commentRangeStart w:id="788"/>
    <w:p w14:paraId="709EFB30" w14:textId="61FB5A19" w:rsidR="00077492" w:rsidDel="00EC5317" w:rsidRDefault="007B4D7B">
      <w:pPr>
        <w:spacing w:line="240" w:lineRule="auto"/>
        <w:ind w:firstLine="720"/>
        <w:jc w:val="both"/>
        <w:rPr>
          <w:ins w:id="789" w:author="Liu, Luyu" w:date="2020-07-29T23:09:00Z"/>
          <w:del w:id="790" w:author="Miller, Harvey J." w:date="2020-08-04T14:35:00Z"/>
          <w:rFonts w:ascii="Times New Roman" w:hAnsi="Times New Roman" w:cs="Times New Roman"/>
          <w:sz w:val="24"/>
        </w:rPr>
        <w:pPrChange w:id="791" w:author="Miller, Harvey J." w:date="2020-08-04T14:32:00Z">
          <w:pPr>
            <w:spacing w:line="480" w:lineRule="auto"/>
            <w:jc w:val="both"/>
          </w:pPr>
        </w:pPrChange>
      </w:pPr>
      <w:ins w:id="792" w:author="Liu, Luyu" w:date="2020-07-29T23:20:00Z">
        <w:del w:id="793" w:author="Miller, Harvey J." w:date="2020-08-04T14:35:00Z">
          <w:r w:rsidDel="00EC5317">
            <w:rPr>
              <w:rFonts w:ascii="Times New Roman" w:hAnsi="Times New Roman" w:cs="Times New Roman"/>
              <w:sz w:val="24"/>
            </w:rPr>
            <w:fldChar w:fldCharType="begin"/>
          </w:r>
          <w:r w:rsidDel="00EC5317">
            <w:rPr>
              <w:rFonts w:ascii="Times New Roman" w:hAnsi="Times New Roman" w:cs="Times New Roman"/>
              <w:sz w:val="24"/>
            </w:rPr>
            <w:delInstrText xml:space="preserve"> REF _Ref46957252 \h </w:delInstrText>
          </w:r>
        </w:del>
      </w:ins>
      <w:del w:id="794" w:author="Miller, Harvey J." w:date="2020-08-04T14:35:00Z">
        <w:r w:rsidDel="00EC5317">
          <w:rPr>
            <w:rFonts w:ascii="Times New Roman" w:hAnsi="Times New Roman" w:cs="Times New Roman"/>
            <w:sz w:val="24"/>
          </w:rPr>
        </w:r>
        <w:r w:rsidDel="00EC5317">
          <w:rPr>
            <w:rFonts w:ascii="Times New Roman" w:hAnsi="Times New Roman" w:cs="Times New Roman"/>
            <w:sz w:val="24"/>
          </w:rPr>
          <w:fldChar w:fldCharType="separate"/>
        </w:r>
      </w:del>
      <w:ins w:id="795" w:author="Liu, Luyu" w:date="2020-08-02T23:00:00Z">
        <w:del w:id="796" w:author="Miller, Harvey J." w:date="2020-08-04T14:35:00Z">
          <w:r w:rsidR="0080193A" w:rsidRPr="00FF1A8A" w:rsidDel="00EC5317">
            <w:rPr>
              <w:rFonts w:ascii="Times New Roman" w:hAnsi="Times New Roman" w:cs="Times New Roman"/>
              <w:sz w:val="24"/>
            </w:rPr>
            <w:delText xml:space="preserve">Fig </w:delText>
          </w:r>
          <w:r w:rsidR="0080193A" w:rsidDel="00EC5317">
            <w:rPr>
              <w:rFonts w:ascii="Times New Roman" w:hAnsi="Times New Roman" w:cs="Times New Roman"/>
              <w:noProof/>
              <w:sz w:val="24"/>
            </w:rPr>
            <w:delText>2</w:delText>
          </w:r>
        </w:del>
      </w:ins>
      <w:ins w:id="797" w:author="Liu, Luyu" w:date="2020-07-29T23:20:00Z">
        <w:del w:id="798" w:author="Miller, Harvey J." w:date="2020-08-04T14:35:00Z">
          <w:r w:rsidDel="00EC5317">
            <w:rPr>
              <w:rFonts w:ascii="Times New Roman" w:hAnsi="Times New Roman" w:cs="Times New Roman"/>
              <w:sz w:val="24"/>
            </w:rPr>
            <w:fldChar w:fldCharType="end"/>
          </w:r>
          <w:r w:rsidDel="00EC5317">
            <w:rPr>
              <w:rFonts w:ascii="Times New Roman" w:hAnsi="Times New Roman" w:cs="Times New Roman"/>
              <w:sz w:val="24"/>
            </w:rPr>
            <w:delText xml:space="preserve"> shows an example</w:delText>
          </w:r>
          <w:r w:rsidR="00DA1B89" w:rsidDel="00EC5317">
            <w:rPr>
              <w:rFonts w:ascii="Times New Roman" w:hAnsi="Times New Roman" w:cs="Times New Roman"/>
              <w:sz w:val="24"/>
            </w:rPr>
            <w:delText xml:space="preserve"> of </w:delText>
          </w:r>
        </w:del>
        <w:del w:id="799" w:author="Miller, Harvey J." w:date="2020-08-04T14:34:00Z">
          <w:r w:rsidR="00DA1B89" w:rsidDel="00EC5317">
            <w:rPr>
              <w:rFonts w:ascii="Times New Roman" w:hAnsi="Times New Roman" w:cs="Times New Roman"/>
              <w:sz w:val="24"/>
            </w:rPr>
            <w:delText>curve fitt</w:delText>
          </w:r>
        </w:del>
        <w:del w:id="800" w:author="Miller, Harvey J." w:date="2020-08-04T14:32:00Z">
          <w:r w:rsidR="00DA1B89" w:rsidDel="00EC5317">
            <w:rPr>
              <w:rFonts w:ascii="Times New Roman" w:hAnsi="Times New Roman" w:cs="Times New Roman"/>
              <w:sz w:val="24"/>
            </w:rPr>
            <w:delText>ing</w:delText>
          </w:r>
        </w:del>
      </w:ins>
      <w:ins w:id="801" w:author="Liu, Luyu" w:date="2020-07-29T23:21:00Z">
        <w:del w:id="802" w:author="Miller, Harvey J." w:date="2020-08-04T14:34:00Z">
          <w:r w:rsidR="00A96E03" w:rsidDel="00EC5317">
            <w:rPr>
              <w:rFonts w:ascii="Times New Roman" w:hAnsi="Times New Roman" w:cs="Times New Roman"/>
              <w:sz w:val="24"/>
            </w:rPr>
            <w:delText xml:space="preserve"> result</w:delText>
          </w:r>
        </w:del>
      </w:ins>
      <w:ins w:id="803" w:author="Liu, Luyu" w:date="2020-07-29T23:20:00Z">
        <w:del w:id="804" w:author="Miller, Harvey J." w:date="2020-08-04T14:35:00Z">
          <w:r w:rsidDel="00EC5317">
            <w:rPr>
              <w:rFonts w:ascii="Times New Roman" w:hAnsi="Times New Roman" w:cs="Times New Roman"/>
              <w:sz w:val="24"/>
            </w:rPr>
            <w:delText>.</w:delText>
          </w:r>
        </w:del>
      </w:ins>
      <w:commentRangeEnd w:id="788"/>
      <w:del w:id="805" w:author="Miller, Harvey J." w:date="2020-08-04T14:35:00Z">
        <w:r w:rsidR="00EC5317" w:rsidDel="00EC5317">
          <w:rPr>
            <w:rStyle w:val="CommentReference"/>
          </w:rPr>
          <w:commentReference w:id="788"/>
        </w:r>
      </w:del>
      <w:ins w:id="806" w:author="Liu, Luyu" w:date="2020-07-29T23:20:00Z">
        <w:del w:id="807" w:author="Miller, Harvey J." w:date="2020-08-04T14:35:00Z">
          <w:r w:rsidDel="00EC5317">
            <w:rPr>
              <w:rFonts w:ascii="Times New Roman" w:hAnsi="Times New Roman" w:cs="Times New Roman"/>
              <w:sz w:val="24"/>
            </w:rPr>
            <w:delText xml:space="preserve"> </w:delText>
          </w:r>
        </w:del>
      </w:ins>
      <w:ins w:id="808" w:author="Liu, Luyu" w:date="2020-07-22T14:30:00Z">
        <w:del w:id="809" w:author="Miller, Harvey J." w:date="2020-08-04T14:35:00Z">
          <w:r w:rsidR="00C2220C" w:rsidDel="00EC5317">
            <w:rPr>
              <w:rFonts w:ascii="Times New Roman" w:hAnsi="Times New Roman" w:cs="Times New Roman"/>
              <w:sz w:val="24"/>
            </w:rPr>
            <w:delText xml:space="preserve">In the following sections, we introduce </w:delText>
          </w:r>
        </w:del>
      </w:ins>
      <w:ins w:id="810" w:author="Liu, Luyu" w:date="2020-07-22T14:53:00Z">
        <w:del w:id="811" w:author="Miller, Harvey J." w:date="2020-08-04T14:35:00Z">
          <w:r w:rsidR="00D2269C" w:rsidDel="00EC5317">
            <w:rPr>
              <w:rFonts w:ascii="Times New Roman" w:hAnsi="Times New Roman" w:cs="Times New Roman"/>
              <w:sz w:val="24"/>
            </w:rPr>
            <w:delText>several</w:delText>
          </w:r>
        </w:del>
      </w:ins>
      <w:ins w:id="812" w:author="Liu, Luyu" w:date="2020-07-22T14:31:00Z">
        <w:del w:id="813" w:author="Miller, Harvey J." w:date="2020-08-04T14:35:00Z">
          <w:r w:rsidR="00C2220C" w:rsidDel="00EC5317">
            <w:rPr>
              <w:rFonts w:ascii="Times New Roman" w:hAnsi="Times New Roman" w:cs="Times New Roman"/>
              <w:sz w:val="24"/>
            </w:rPr>
            <w:delText xml:space="preserve"> </w:delText>
          </w:r>
        </w:del>
      </w:ins>
      <w:del w:id="814" w:author="Miller, Harvey J." w:date="2020-08-04T14:35:00Z">
        <w:r w:rsidR="00077492" w:rsidDel="00EC5317">
          <w:rPr>
            <w:rFonts w:ascii="Times New Roman" w:hAnsi="Times New Roman" w:cs="Times New Roman"/>
            <w:sz w:val="24"/>
          </w:rPr>
          <w:delText xml:space="preserve"> and calculate key parameters</w:delText>
        </w:r>
      </w:del>
      <w:ins w:id="815" w:author="Liu, Luyu" w:date="2020-07-22T14:31:00Z">
        <w:del w:id="816" w:author="Miller, Harvey J." w:date="2020-08-04T14:35:00Z">
          <w:r w:rsidR="00C2220C" w:rsidDel="00EC5317">
            <w:rPr>
              <w:rFonts w:ascii="Times New Roman" w:hAnsi="Times New Roman" w:cs="Times New Roman"/>
              <w:sz w:val="24"/>
            </w:rPr>
            <w:delText xml:space="preserve"> </w:delText>
          </w:r>
        </w:del>
      </w:ins>
      <w:ins w:id="817" w:author="Liu, Luyu" w:date="2020-07-22T14:53:00Z">
        <w:del w:id="818" w:author="Miller, Harvey J." w:date="2020-08-04T14:35:00Z">
          <w:r w:rsidR="00D2269C" w:rsidDel="00EC5317">
            <w:rPr>
              <w:rFonts w:ascii="Times New Roman" w:hAnsi="Times New Roman" w:cs="Times New Roman"/>
              <w:sz w:val="24"/>
            </w:rPr>
            <w:delText xml:space="preserve">derived from the logistic function that </w:delText>
          </w:r>
        </w:del>
      </w:ins>
      <w:ins w:id="819" w:author="Liu, Luyu" w:date="2020-07-22T14:57:00Z">
        <w:del w:id="820" w:author="Miller, Harvey J." w:date="2020-08-04T14:35:00Z">
          <w:r w:rsidR="00D2269C" w:rsidDel="00EC5317">
            <w:rPr>
              <w:rFonts w:ascii="Times New Roman" w:hAnsi="Times New Roman" w:cs="Times New Roman"/>
              <w:sz w:val="24"/>
            </w:rPr>
            <w:delText xml:space="preserve">describe </w:delText>
          </w:r>
        </w:del>
      </w:ins>
      <w:ins w:id="821" w:author="Liu, Luyu" w:date="2020-07-22T14:31:00Z">
        <w:del w:id="822" w:author="Miller, Harvey J." w:date="2020-08-04T14:35:00Z">
          <w:r w:rsidR="00C2220C" w:rsidDel="00EC5317">
            <w:rPr>
              <w:rFonts w:ascii="Times New Roman" w:hAnsi="Times New Roman" w:cs="Times New Roman"/>
              <w:sz w:val="24"/>
            </w:rPr>
            <w:delText xml:space="preserve">the demand </w:delText>
          </w:r>
        </w:del>
      </w:ins>
      <w:ins w:id="823" w:author="Liu, Luyu" w:date="2020-07-22T14:57:00Z">
        <w:del w:id="824" w:author="Miller, Harvey J." w:date="2020-08-04T14:35:00Z">
          <w:r w:rsidR="0012456D" w:rsidDel="00EC5317">
            <w:rPr>
              <w:rFonts w:ascii="Times New Roman" w:hAnsi="Times New Roman" w:cs="Times New Roman"/>
              <w:sz w:val="24"/>
            </w:rPr>
            <w:delText xml:space="preserve">decline </w:delText>
          </w:r>
        </w:del>
      </w:ins>
      <w:ins w:id="825" w:author="Liu, Luyu" w:date="2020-07-22T14:31:00Z">
        <w:del w:id="826" w:author="Miller, Harvey J." w:date="2020-08-04T14:35:00Z">
          <w:r w:rsidR="00C2220C" w:rsidDel="00EC5317">
            <w:rPr>
              <w:rFonts w:ascii="Times New Roman" w:hAnsi="Times New Roman" w:cs="Times New Roman"/>
              <w:sz w:val="24"/>
            </w:rPr>
            <w:delText>process</w:delText>
          </w:r>
        </w:del>
      </w:ins>
      <w:del w:id="827" w:author="Miller, Harvey J." w:date="2020-08-04T14:35:00Z">
        <w:r w:rsidR="00077492" w:rsidDel="00EC5317">
          <w:rPr>
            <w:rFonts w:ascii="Times New Roman" w:hAnsi="Times New Roman" w:cs="Times New Roman"/>
            <w:sz w:val="24"/>
          </w:rPr>
          <w:delText xml:space="preserve"> that describe the process for each transit system.</w:delText>
        </w:r>
      </w:del>
    </w:p>
    <w:p w14:paraId="4E5657A7" w14:textId="479C0B48" w:rsidR="006C64A6" w:rsidRPr="00C94C81" w:rsidRDefault="00810688">
      <w:pPr>
        <w:spacing w:line="240" w:lineRule="auto"/>
        <w:rPr>
          <w:ins w:id="828" w:author="Liu, Luyu" w:date="2020-07-29T23:09:00Z"/>
          <w:rFonts w:ascii="Times New Roman" w:hAnsi="Times New Roman" w:cs="Times New Roman"/>
          <w:b/>
          <w:sz w:val="24"/>
          <w:rPrChange w:id="829" w:author="Liu, Luyu" w:date="2020-08-02T23:05:00Z">
            <w:rPr>
              <w:ins w:id="830" w:author="Liu, Luyu" w:date="2020-07-29T23:09:00Z"/>
              <w:rFonts w:ascii="Times New Roman" w:hAnsi="Times New Roman" w:cs="Times New Roman"/>
              <w:sz w:val="24"/>
            </w:rPr>
          </w:rPrChange>
        </w:rPr>
        <w:pPrChange w:id="831" w:author="Liu, Luyu" w:date="2020-08-02T23:05:00Z">
          <w:pPr>
            <w:spacing w:line="480" w:lineRule="auto"/>
            <w:jc w:val="both"/>
          </w:pPr>
        </w:pPrChange>
      </w:pPr>
      <w:bookmarkStart w:id="832" w:name="_Ref46958112"/>
      <w:ins w:id="833" w:author="Liu, Luyu" w:date="2020-07-29T23:34:00Z">
        <w:r w:rsidRPr="00C94C81">
          <w:rPr>
            <w:rFonts w:ascii="Times New Roman" w:hAnsi="Times New Roman" w:cs="Times New Roman"/>
            <w:b/>
            <w:sz w:val="24"/>
            <w:rPrChange w:id="834" w:author="Liu, Luyu" w:date="2020-08-02T23:05:00Z">
              <w:rPr/>
            </w:rPrChange>
          </w:rPr>
          <w:t xml:space="preserve">Fig </w:t>
        </w:r>
        <w:r w:rsidRPr="00C94C81">
          <w:rPr>
            <w:rFonts w:ascii="Times New Roman" w:hAnsi="Times New Roman" w:cs="Times New Roman"/>
            <w:b/>
            <w:sz w:val="24"/>
            <w:rPrChange w:id="835" w:author="Liu, Luyu" w:date="2020-08-02T23:05:00Z">
              <w:rPr/>
            </w:rPrChange>
          </w:rPr>
          <w:fldChar w:fldCharType="begin"/>
        </w:r>
        <w:r w:rsidRPr="00C94C81">
          <w:rPr>
            <w:rFonts w:ascii="Times New Roman" w:hAnsi="Times New Roman" w:cs="Times New Roman"/>
            <w:b/>
            <w:sz w:val="24"/>
            <w:rPrChange w:id="836" w:author="Liu, Luyu" w:date="2020-08-02T23:05:00Z">
              <w:rPr/>
            </w:rPrChange>
          </w:rPr>
          <w:instrText xml:space="preserve"> SEQ Fig \* ARABIC </w:instrText>
        </w:r>
      </w:ins>
      <w:r w:rsidRPr="00C94C81">
        <w:rPr>
          <w:rFonts w:ascii="Times New Roman" w:hAnsi="Times New Roman" w:cs="Times New Roman"/>
          <w:b/>
          <w:sz w:val="24"/>
          <w:rPrChange w:id="837" w:author="Liu, Luyu" w:date="2020-08-02T23:05:00Z">
            <w:rPr/>
          </w:rPrChange>
        </w:rPr>
        <w:fldChar w:fldCharType="separate"/>
      </w:r>
      <w:ins w:id="838" w:author="Liu, Luyu" w:date="2020-07-29T23:36:00Z">
        <w:r w:rsidR="000F49FB" w:rsidRPr="00C94C81">
          <w:rPr>
            <w:rFonts w:ascii="Times New Roman" w:hAnsi="Times New Roman" w:cs="Times New Roman"/>
            <w:b/>
            <w:noProof/>
            <w:sz w:val="24"/>
            <w:rPrChange w:id="839" w:author="Liu, Luyu" w:date="2020-08-02T23:05:00Z">
              <w:rPr>
                <w:rFonts w:ascii="Times New Roman" w:hAnsi="Times New Roman" w:cs="Times New Roman"/>
                <w:noProof/>
                <w:sz w:val="24"/>
              </w:rPr>
            </w:rPrChange>
          </w:rPr>
          <w:t>1</w:t>
        </w:r>
      </w:ins>
      <w:ins w:id="840" w:author="Liu, Luyu" w:date="2020-07-29T23:34:00Z">
        <w:r w:rsidRPr="00C94C81">
          <w:rPr>
            <w:rFonts w:ascii="Times New Roman" w:hAnsi="Times New Roman" w:cs="Times New Roman"/>
            <w:b/>
            <w:sz w:val="24"/>
            <w:rPrChange w:id="841" w:author="Liu, Luyu" w:date="2020-08-02T23:05:00Z">
              <w:rPr/>
            </w:rPrChange>
          </w:rPr>
          <w:fldChar w:fldCharType="end"/>
        </w:r>
      </w:ins>
      <w:bookmarkEnd w:id="832"/>
      <w:ins w:id="842" w:author="Liu, Luyu" w:date="2020-08-02T23:06:00Z">
        <w:r w:rsidR="00C94C81">
          <w:rPr>
            <w:rFonts w:ascii="Times New Roman" w:hAnsi="Times New Roman" w:cs="Times New Roman"/>
            <w:b/>
            <w:sz w:val="24"/>
          </w:rPr>
          <w:t>.</w:t>
        </w:r>
      </w:ins>
      <w:ins w:id="843" w:author="Liu, Luyu" w:date="2020-07-29T23:34:00Z">
        <w:r w:rsidRPr="00C94C81">
          <w:rPr>
            <w:rFonts w:ascii="Times New Roman" w:hAnsi="Times New Roman" w:cs="Times New Roman"/>
            <w:b/>
            <w:sz w:val="24"/>
            <w:rPrChange w:id="844" w:author="Liu, Luyu" w:date="2020-08-02T23:05:00Z">
              <w:rPr/>
            </w:rPrChange>
          </w:rPr>
          <w:t xml:space="preserve"> The temporal patterns of </w:t>
        </w:r>
      </w:ins>
      <w:ins w:id="845" w:author="Liu, Luyu" w:date="2020-07-29T23:35:00Z">
        <w:r w:rsidR="00AB6493" w:rsidRPr="00C94C81">
          <w:rPr>
            <w:rFonts w:ascii="Times New Roman" w:hAnsi="Times New Roman" w:cs="Times New Roman"/>
            <w:b/>
            <w:sz w:val="24"/>
            <w:rPrChange w:id="846" w:author="Liu, Luyu" w:date="2020-08-02T23:05:00Z">
              <w:rPr>
                <w:rFonts w:ascii="Times New Roman" w:hAnsi="Times New Roman" w:cs="Times New Roman"/>
                <w:sz w:val="24"/>
              </w:rPr>
            </w:rPrChange>
          </w:rPr>
          <w:t xml:space="preserve">all US </w:t>
        </w:r>
      </w:ins>
      <w:ins w:id="847" w:author="Liu, Luyu" w:date="2020-07-29T23:34:00Z">
        <w:r w:rsidRPr="00C94C81">
          <w:rPr>
            <w:rFonts w:ascii="Times New Roman" w:hAnsi="Times New Roman" w:cs="Times New Roman"/>
            <w:b/>
            <w:sz w:val="24"/>
            <w:rPrChange w:id="848" w:author="Liu, Luyu" w:date="2020-08-02T23:05:00Z">
              <w:rPr/>
            </w:rPrChange>
          </w:rPr>
          <w:t>systems’ average transit demand across the study period.</w:t>
        </w:r>
      </w:ins>
    </w:p>
    <w:bookmarkStart w:id="849" w:name="_Ref46957252"/>
    <w:commentRangeStart w:id="850"/>
    <w:commentRangeStart w:id="851"/>
    <w:p w14:paraId="120F714B" w14:textId="1BC8167E" w:rsidR="00EC5317" w:rsidRDefault="00EC5317" w:rsidP="00EC5317">
      <w:pPr>
        <w:spacing w:line="240" w:lineRule="auto"/>
        <w:ind w:firstLine="720"/>
        <w:jc w:val="both"/>
        <w:rPr>
          <w:ins w:id="852" w:author="Miller, Harvey J." w:date="2020-08-04T14:35:00Z"/>
          <w:rFonts w:ascii="Times New Roman" w:hAnsi="Times New Roman" w:cs="Times New Roman"/>
          <w:sz w:val="24"/>
        </w:rPr>
      </w:pPr>
      <w:ins w:id="853" w:author="Miller, Harvey J." w:date="2020-08-04T14:35:00Z">
        <w:r>
          <w:rPr>
            <w:rFonts w:ascii="Times New Roman" w:hAnsi="Times New Roman" w:cs="Times New Roman"/>
            <w:sz w:val="24"/>
          </w:rPr>
          <w:lastRenderedPageBreak/>
          <w:fldChar w:fldCharType="begin"/>
        </w:r>
        <w:r>
          <w:rPr>
            <w:rFonts w:ascii="Times New Roman" w:hAnsi="Times New Roman" w:cs="Times New Roman"/>
            <w:sz w:val="24"/>
          </w:rPr>
          <w:instrText xml:space="preserve"> REF _Ref46957252 \h </w:instrText>
        </w:r>
      </w:ins>
      <w:r>
        <w:rPr>
          <w:rFonts w:ascii="Times New Roman" w:hAnsi="Times New Roman" w:cs="Times New Roman"/>
          <w:sz w:val="24"/>
        </w:rPr>
      </w:r>
      <w:ins w:id="854" w:author="Miller, Harvey J." w:date="2020-08-04T14:35:00Z">
        <w:r>
          <w:rPr>
            <w:rFonts w:ascii="Times New Roman" w:hAnsi="Times New Roman" w:cs="Times New Roman"/>
            <w:sz w:val="24"/>
          </w:rPr>
          <w:fldChar w:fldCharType="separate"/>
        </w:r>
        <w:r w:rsidRPr="00FF1A8A">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shows an example of a fitted curve and illustrates the key parameters we extract from these curves.  In the following sections, we describe the </w:t>
        </w:r>
      </w:ins>
      <w:ins w:id="855" w:author="Miller, Harvey J." w:date="2020-08-04T14:36:00Z">
        <w:r>
          <w:rPr>
            <w:rFonts w:ascii="Times New Roman" w:hAnsi="Times New Roman" w:cs="Times New Roman"/>
            <w:sz w:val="24"/>
          </w:rPr>
          <w:t>semantics of these parameters within our application context</w:t>
        </w:r>
      </w:ins>
      <w:ins w:id="856" w:author="Miller, Harvey J." w:date="2020-08-04T14:35:00Z">
        <w:r>
          <w:rPr>
            <w:rFonts w:ascii="Times New Roman" w:hAnsi="Times New Roman" w:cs="Times New Roman"/>
            <w:sz w:val="24"/>
          </w:rPr>
          <w:t>.</w:t>
        </w:r>
      </w:ins>
      <w:commentRangeEnd w:id="850"/>
      <w:ins w:id="857" w:author="Miller, Harvey J." w:date="2020-08-04T14:37:00Z">
        <w:r w:rsidR="00B671A3">
          <w:rPr>
            <w:rStyle w:val="CommentReference"/>
          </w:rPr>
          <w:commentReference w:id="850"/>
        </w:r>
      </w:ins>
      <w:commentRangeEnd w:id="851"/>
      <w:r w:rsidR="00B45FB9">
        <w:rPr>
          <w:rStyle w:val="CommentReference"/>
        </w:rPr>
        <w:commentReference w:id="851"/>
      </w:r>
    </w:p>
    <w:p w14:paraId="77EF05CA" w14:textId="77777777" w:rsidR="00EC5317" w:rsidRPr="00EC5317" w:rsidRDefault="00EC5317">
      <w:pPr>
        <w:spacing w:line="240" w:lineRule="auto"/>
        <w:rPr>
          <w:ins w:id="858" w:author="Miller, Harvey J." w:date="2020-08-04T14:35:00Z"/>
          <w:rFonts w:ascii="Times New Roman" w:hAnsi="Times New Roman" w:cs="Times New Roman"/>
          <w:bCs/>
          <w:sz w:val="24"/>
          <w:rPrChange w:id="859" w:author="Miller, Harvey J." w:date="2020-08-04T14:35:00Z">
            <w:rPr>
              <w:ins w:id="860" w:author="Miller, Harvey J." w:date="2020-08-04T14:35:00Z"/>
              <w:rFonts w:ascii="Times New Roman" w:hAnsi="Times New Roman" w:cs="Times New Roman"/>
              <w:b/>
              <w:sz w:val="24"/>
            </w:rPr>
          </w:rPrChange>
        </w:rPr>
      </w:pPr>
    </w:p>
    <w:p w14:paraId="4EC79ED4" w14:textId="6246705F" w:rsidR="007455D1" w:rsidRPr="00C94C81" w:rsidRDefault="007455D1">
      <w:pPr>
        <w:spacing w:line="240" w:lineRule="auto"/>
        <w:rPr>
          <w:ins w:id="861" w:author="Liu, Luyu" w:date="2020-08-02T23:00:00Z"/>
          <w:rFonts w:ascii="Times New Roman" w:hAnsi="Times New Roman" w:cs="Times New Roman"/>
          <w:b/>
          <w:sz w:val="24"/>
          <w:rPrChange w:id="862" w:author="Liu, Luyu" w:date="2020-08-02T23:05:00Z">
            <w:rPr>
              <w:ins w:id="863" w:author="Liu, Luyu" w:date="2020-08-02T23:00:00Z"/>
              <w:rFonts w:ascii="Times New Roman" w:hAnsi="Times New Roman" w:cs="Times New Roman"/>
              <w:sz w:val="24"/>
            </w:rPr>
          </w:rPrChange>
        </w:rPr>
        <w:pPrChange w:id="864" w:author="Liu, Luyu" w:date="2020-08-02T23:05:00Z">
          <w:pPr>
            <w:spacing w:line="240" w:lineRule="auto"/>
            <w:jc w:val="center"/>
          </w:pPr>
        </w:pPrChange>
      </w:pPr>
      <w:ins w:id="865" w:author="Liu, Luyu" w:date="2020-08-02T23:00:00Z">
        <w:r w:rsidRPr="00C94C81">
          <w:rPr>
            <w:rFonts w:ascii="Times New Roman" w:hAnsi="Times New Roman" w:cs="Times New Roman"/>
            <w:b/>
            <w:sz w:val="24"/>
            <w:rPrChange w:id="866" w:author="Liu, Luyu" w:date="2020-08-02T23:05:00Z">
              <w:rPr>
                <w:rFonts w:ascii="Times New Roman" w:hAnsi="Times New Roman" w:cs="Times New Roman"/>
                <w:sz w:val="24"/>
              </w:rPr>
            </w:rPrChange>
          </w:rPr>
          <w:t xml:space="preserve">Fig </w:t>
        </w:r>
        <w:r w:rsidRPr="00C94C81">
          <w:rPr>
            <w:rFonts w:ascii="Times New Roman" w:hAnsi="Times New Roman" w:cs="Times New Roman"/>
            <w:b/>
            <w:sz w:val="24"/>
            <w:rPrChange w:id="867" w:author="Liu, Luyu" w:date="2020-08-02T23:05:00Z">
              <w:rPr>
                <w:rFonts w:ascii="Times New Roman" w:hAnsi="Times New Roman" w:cs="Times New Roman"/>
                <w:sz w:val="24"/>
              </w:rPr>
            </w:rPrChange>
          </w:rPr>
          <w:fldChar w:fldCharType="begin"/>
        </w:r>
        <w:r w:rsidRPr="00C94C81">
          <w:rPr>
            <w:rFonts w:ascii="Times New Roman" w:hAnsi="Times New Roman" w:cs="Times New Roman"/>
            <w:b/>
            <w:sz w:val="24"/>
            <w:rPrChange w:id="868" w:author="Liu, Luyu" w:date="2020-08-02T23:05: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869" w:author="Liu, Luyu" w:date="2020-08-02T23:05:00Z">
              <w:rPr>
                <w:rFonts w:ascii="Times New Roman" w:hAnsi="Times New Roman" w:cs="Times New Roman"/>
                <w:sz w:val="24"/>
              </w:rPr>
            </w:rPrChange>
          </w:rPr>
          <w:fldChar w:fldCharType="separate"/>
        </w:r>
        <w:r w:rsidRPr="00C94C81">
          <w:rPr>
            <w:rFonts w:ascii="Times New Roman" w:hAnsi="Times New Roman" w:cs="Times New Roman"/>
            <w:b/>
            <w:noProof/>
            <w:sz w:val="24"/>
            <w:rPrChange w:id="870" w:author="Liu, Luyu" w:date="2020-08-02T23:05:00Z">
              <w:rPr>
                <w:rFonts w:ascii="Times New Roman" w:hAnsi="Times New Roman" w:cs="Times New Roman"/>
                <w:noProof/>
                <w:sz w:val="24"/>
              </w:rPr>
            </w:rPrChange>
          </w:rPr>
          <w:t>2</w:t>
        </w:r>
        <w:r w:rsidRPr="00C94C81">
          <w:rPr>
            <w:rFonts w:ascii="Times New Roman" w:hAnsi="Times New Roman" w:cs="Times New Roman"/>
            <w:b/>
            <w:sz w:val="24"/>
            <w:rPrChange w:id="871" w:author="Liu, Luyu" w:date="2020-08-02T23:05:00Z">
              <w:rPr>
                <w:rFonts w:ascii="Times New Roman" w:hAnsi="Times New Roman" w:cs="Times New Roman"/>
                <w:sz w:val="24"/>
              </w:rPr>
            </w:rPrChange>
          </w:rPr>
          <w:fldChar w:fldCharType="end"/>
        </w:r>
        <w:bookmarkEnd w:id="849"/>
        <w:r w:rsidR="00C94C81">
          <w:rPr>
            <w:rFonts w:ascii="Times New Roman" w:hAnsi="Times New Roman" w:cs="Times New Roman"/>
            <w:b/>
            <w:sz w:val="24"/>
          </w:rPr>
          <w:t>.</w:t>
        </w:r>
        <w:r w:rsidRPr="00C94C81">
          <w:rPr>
            <w:rFonts w:ascii="Times New Roman" w:hAnsi="Times New Roman" w:cs="Times New Roman"/>
            <w:b/>
            <w:sz w:val="24"/>
            <w:rPrChange w:id="872" w:author="Liu, Luyu" w:date="2020-08-02T23:05:00Z">
              <w:rPr>
                <w:rFonts w:ascii="Times New Roman" w:hAnsi="Times New Roman" w:cs="Times New Roman"/>
                <w:sz w:val="24"/>
              </w:rPr>
            </w:rPrChange>
          </w:rPr>
          <w:t xml:space="preserve"> </w:t>
        </w:r>
      </w:ins>
      <w:ins w:id="873" w:author="Miller, Harvey J." w:date="2020-08-04T14:36:00Z">
        <w:r w:rsidR="00EC5317">
          <w:rPr>
            <w:rFonts w:ascii="Times New Roman" w:hAnsi="Times New Roman" w:cs="Times New Roman"/>
            <w:b/>
            <w:sz w:val="24"/>
          </w:rPr>
          <w:t xml:space="preserve">Fitted curve </w:t>
        </w:r>
      </w:ins>
      <w:ins w:id="874" w:author="Liu, Luyu" w:date="2020-08-02T23:06:00Z">
        <w:del w:id="875" w:author="Miller, Harvey J." w:date="2020-08-04T14:36:00Z">
          <w:r w:rsidR="00C94C81" w:rsidDel="00EC5317">
            <w:rPr>
              <w:rFonts w:ascii="Times New Roman" w:hAnsi="Times New Roman" w:cs="Times New Roman"/>
              <w:b/>
              <w:sz w:val="24"/>
            </w:rPr>
            <w:delText>C</w:delText>
          </w:r>
        </w:del>
      </w:ins>
      <w:ins w:id="876" w:author="Liu, Luyu" w:date="2020-08-02T23:00:00Z">
        <w:del w:id="877" w:author="Miller, Harvey J." w:date="2020-08-04T14:36:00Z">
          <w:r w:rsidRPr="00C94C81" w:rsidDel="00EC5317">
            <w:rPr>
              <w:rFonts w:ascii="Times New Roman" w:hAnsi="Times New Roman" w:cs="Times New Roman"/>
              <w:b/>
              <w:sz w:val="24"/>
              <w:rPrChange w:id="878" w:author="Liu, Luyu" w:date="2020-08-02T23:05:00Z">
                <w:rPr>
                  <w:rFonts w:ascii="Times New Roman" w:hAnsi="Times New Roman" w:cs="Times New Roman"/>
                  <w:sz w:val="24"/>
                </w:rPr>
              </w:rPrChange>
            </w:rPr>
            <w:delText xml:space="preserve">urve fitting </w:delText>
          </w:r>
        </w:del>
        <w:r w:rsidRPr="00C94C81">
          <w:rPr>
            <w:rFonts w:ascii="Times New Roman" w:hAnsi="Times New Roman" w:cs="Times New Roman"/>
            <w:b/>
            <w:sz w:val="24"/>
            <w:rPrChange w:id="879" w:author="Liu, Luyu" w:date="2020-08-02T23:05:00Z">
              <w:rPr>
                <w:rFonts w:ascii="Times New Roman" w:hAnsi="Times New Roman" w:cs="Times New Roman"/>
                <w:sz w:val="24"/>
              </w:rPr>
            </w:rPrChange>
          </w:rPr>
          <w:t xml:space="preserve">and </w:t>
        </w:r>
        <w:del w:id="880" w:author="Miller, Harvey J." w:date="2020-08-04T14:37:00Z">
          <w:r w:rsidRPr="00C94C81" w:rsidDel="00EC5317">
            <w:rPr>
              <w:rFonts w:ascii="Times New Roman" w:hAnsi="Times New Roman" w:cs="Times New Roman"/>
              <w:b/>
              <w:sz w:val="24"/>
              <w:rPrChange w:id="881" w:author="Liu, Luyu" w:date="2020-08-02T23:05:00Z">
                <w:rPr>
                  <w:rFonts w:ascii="Times New Roman" w:hAnsi="Times New Roman" w:cs="Times New Roman"/>
                  <w:sz w:val="24"/>
                </w:rPr>
              </w:rPrChange>
            </w:rPr>
            <w:delText xml:space="preserve">presentations of </w:delText>
          </w:r>
        </w:del>
        <w:r w:rsidRPr="00C94C81">
          <w:rPr>
            <w:rFonts w:ascii="Times New Roman" w:hAnsi="Times New Roman" w:cs="Times New Roman"/>
            <w:b/>
            <w:sz w:val="24"/>
            <w:rPrChange w:id="882" w:author="Liu, Luyu" w:date="2020-08-02T23:05:00Z">
              <w:rPr>
                <w:rFonts w:ascii="Times New Roman" w:hAnsi="Times New Roman" w:cs="Times New Roman"/>
                <w:sz w:val="24"/>
              </w:rPr>
            </w:rPrChange>
          </w:rPr>
          <w:t xml:space="preserve">key parameters </w:t>
        </w:r>
      </w:ins>
      <w:ins w:id="883" w:author="Miller, Harvey J." w:date="2020-08-04T14:37:00Z">
        <w:r w:rsidR="00EC5317">
          <w:rPr>
            <w:rFonts w:ascii="Times New Roman" w:hAnsi="Times New Roman" w:cs="Times New Roman"/>
            <w:b/>
            <w:sz w:val="24"/>
          </w:rPr>
          <w:t xml:space="preserve">for an example </w:t>
        </w:r>
        <w:r w:rsidR="00B671A3">
          <w:rPr>
            <w:rFonts w:ascii="Times New Roman" w:hAnsi="Times New Roman" w:cs="Times New Roman"/>
            <w:b/>
            <w:sz w:val="24"/>
          </w:rPr>
          <w:t>public transit agency (</w:t>
        </w:r>
      </w:ins>
      <w:ins w:id="884" w:author="Liu, Luyu" w:date="2020-08-02T23:00:00Z">
        <w:del w:id="885" w:author="Miller, Harvey J." w:date="2020-08-04T14:37:00Z">
          <w:r w:rsidRPr="00C94C81" w:rsidDel="00EC5317">
            <w:rPr>
              <w:rFonts w:ascii="Times New Roman" w:hAnsi="Times New Roman" w:cs="Times New Roman"/>
              <w:b/>
              <w:sz w:val="24"/>
              <w:rPrChange w:id="886" w:author="Liu, Luyu" w:date="2020-08-02T23:05:00Z">
                <w:rPr>
                  <w:rFonts w:ascii="Times New Roman" w:hAnsi="Times New Roman" w:cs="Times New Roman"/>
                  <w:sz w:val="24"/>
                </w:rPr>
              </w:rPrChange>
            </w:rPr>
            <w:delText xml:space="preserve">with </w:delText>
          </w:r>
          <w:r w:rsidRPr="00C94C81" w:rsidDel="00B671A3">
            <w:rPr>
              <w:rFonts w:ascii="Times New Roman" w:hAnsi="Times New Roman" w:cs="Times New Roman"/>
              <w:b/>
              <w:sz w:val="24"/>
              <w:rPrChange w:id="887" w:author="Liu, Luyu" w:date="2020-08-02T23:05:00Z">
                <w:rPr>
                  <w:rFonts w:ascii="Times New Roman" w:hAnsi="Times New Roman" w:cs="Times New Roman"/>
                  <w:sz w:val="24"/>
                </w:rPr>
              </w:rPrChange>
            </w:rPr>
            <w:delText xml:space="preserve">the transit demand data of the </w:delText>
          </w:r>
        </w:del>
        <w:r w:rsidRPr="00C94C81">
          <w:rPr>
            <w:rFonts w:ascii="Times New Roman" w:hAnsi="Times New Roman" w:cs="Times New Roman"/>
            <w:b/>
            <w:sz w:val="24"/>
            <w:rPrChange w:id="888" w:author="Liu, Luyu" w:date="2020-08-02T23:05:00Z">
              <w:rPr>
                <w:rFonts w:ascii="Times New Roman" w:hAnsi="Times New Roman" w:cs="Times New Roman"/>
                <w:sz w:val="24"/>
              </w:rPr>
            </w:rPrChange>
          </w:rPr>
          <w:t>Metropolitan Transportation Authority (MTA) Manhattan bus</w:t>
        </w:r>
      </w:ins>
      <w:ins w:id="889" w:author="Miller, Harvey J." w:date="2020-08-04T14:37:00Z">
        <w:r w:rsidR="00B671A3">
          <w:rPr>
            <w:rFonts w:ascii="Times New Roman" w:hAnsi="Times New Roman" w:cs="Times New Roman"/>
            <w:b/>
            <w:sz w:val="24"/>
          </w:rPr>
          <w:t>)</w:t>
        </w:r>
      </w:ins>
      <w:ins w:id="890" w:author="Liu, Luyu" w:date="2020-08-02T23:00:00Z">
        <w:r w:rsidRPr="00C94C81">
          <w:rPr>
            <w:rFonts w:ascii="Times New Roman" w:hAnsi="Times New Roman" w:cs="Times New Roman"/>
            <w:b/>
            <w:sz w:val="24"/>
            <w:rPrChange w:id="891" w:author="Liu, Luyu" w:date="2020-08-02T23:05:00Z">
              <w:rPr>
                <w:rFonts w:ascii="Times New Roman" w:hAnsi="Times New Roman" w:cs="Times New Roman"/>
                <w:sz w:val="24"/>
              </w:rPr>
            </w:rPrChange>
          </w:rPr>
          <w:t>.</w:t>
        </w:r>
      </w:ins>
    </w:p>
    <w:p w14:paraId="0291C2D5" w14:textId="77777777" w:rsidR="006C64A6" w:rsidRDefault="006C64A6">
      <w:pPr>
        <w:spacing w:line="240" w:lineRule="auto"/>
        <w:jc w:val="both"/>
        <w:rPr>
          <w:rFonts w:ascii="Times New Roman" w:hAnsi="Times New Roman" w:cs="Times New Roman"/>
          <w:sz w:val="24"/>
        </w:rPr>
        <w:pPrChange w:id="892" w:author="Liu, Luyu" w:date="2020-07-20T23:14:00Z">
          <w:pPr>
            <w:spacing w:line="480" w:lineRule="auto"/>
            <w:jc w:val="both"/>
          </w:pPr>
        </w:pPrChange>
      </w:pPr>
    </w:p>
    <w:p w14:paraId="1E17569A" w14:textId="2F19A16E" w:rsidR="00077492" w:rsidRPr="00FF2732" w:rsidRDefault="00610EAA">
      <w:pPr>
        <w:spacing w:line="240" w:lineRule="auto"/>
        <w:rPr>
          <w:rStyle w:val="Emphasis"/>
          <w:rPrChange w:id="893" w:author="Liu, Luyu" w:date="2020-08-02T21:17:00Z">
            <w:rPr/>
          </w:rPrChange>
        </w:rPr>
        <w:pPrChange w:id="894" w:author="Liu, Luyu" w:date="2020-08-02T21:17:00Z">
          <w:pPr>
            <w:pStyle w:val="ListParagraph"/>
            <w:numPr>
              <w:ilvl w:val="2"/>
              <w:numId w:val="2"/>
            </w:numPr>
            <w:spacing w:line="480" w:lineRule="auto"/>
            <w:ind w:hanging="720"/>
          </w:pPr>
        </w:pPrChange>
      </w:pPr>
      <w:ins w:id="895" w:author="Liu, Luyu" w:date="2020-07-22T20:40:00Z">
        <w:r w:rsidRPr="00FF2732">
          <w:rPr>
            <w:rStyle w:val="Emphasis"/>
            <w:rPrChange w:id="896" w:author="Liu, Luyu" w:date="2020-08-02T21:17:00Z">
              <w:rPr/>
            </w:rPrChange>
          </w:rPr>
          <w:t>Base</w:t>
        </w:r>
      </w:ins>
      <w:del w:id="897" w:author="Liu, Luyu" w:date="2020-07-22T20:40:00Z">
        <w:r w:rsidR="00077492" w:rsidRPr="00FF2732" w:rsidDel="00610EAA">
          <w:rPr>
            <w:rStyle w:val="Emphasis"/>
            <w:rPrChange w:id="898" w:author="Liu, Luyu" w:date="2020-08-02T21:17:00Z">
              <w:rPr/>
            </w:rPrChange>
          </w:rPr>
          <w:delText>Floor</w:delText>
        </w:r>
      </w:del>
      <w:r w:rsidR="00077492" w:rsidRPr="00FF2732">
        <w:rPr>
          <w:rStyle w:val="Emphasis"/>
          <w:rPrChange w:id="899" w:author="Liu, Luyu" w:date="2020-08-02T21:17:00Z">
            <w:rPr/>
          </w:rPrChange>
        </w:rPr>
        <w:t xml:space="preserve"> value</w:t>
      </w:r>
    </w:p>
    <w:p w14:paraId="006216A9" w14:textId="08B9DF7E" w:rsidR="00077492" w:rsidRDefault="00077492">
      <w:pPr>
        <w:spacing w:line="240" w:lineRule="auto"/>
        <w:ind w:firstLine="720"/>
        <w:jc w:val="both"/>
        <w:rPr>
          <w:rFonts w:ascii="Times New Roman" w:hAnsi="Times New Roman" w:cs="Times New Roman"/>
          <w:sz w:val="24"/>
        </w:rPr>
        <w:pPrChange w:id="900" w:author="Liu, Luyu" w:date="2020-08-02T21:20:00Z">
          <w:pPr>
            <w:spacing w:line="480" w:lineRule="auto"/>
            <w:jc w:val="both"/>
          </w:pPr>
        </w:pPrChange>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w:t>
      </w:r>
      <w:ins w:id="901" w:author="Miller, Harvey J." w:date="2020-08-04T14:39:00Z">
        <w:r w:rsidR="00B671A3">
          <w:rPr>
            <w:rFonts w:ascii="Times New Roman" w:hAnsi="Times New Roman" w:cs="Times New Roman"/>
            <w:sz w:val="24"/>
          </w:rPr>
          <w:t xml:space="preserve">the relative </w:t>
        </w:r>
      </w:ins>
      <w:del w:id="902" w:author="Miller, Harvey J." w:date="2020-08-04T14:38:00Z">
        <w:r w:rsidRPr="00986B72" w:rsidDel="00B671A3">
          <w:rPr>
            <w:rFonts w:ascii="Times New Roman" w:hAnsi="Times New Roman" w:cs="Times New Roman"/>
            <w:sz w:val="24"/>
          </w:rPr>
          <w:delText xml:space="preserve">how far the curve </w:delText>
        </w:r>
      </w:del>
      <w:r w:rsidRPr="00986B72">
        <w:rPr>
          <w:rFonts w:ascii="Times New Roman" w:hAnsi="Times New Roman" w:cs="Times New Roman"/>
          <w:sz w:val="24"/>
        </w:rPr>
        <w:t>decrease</w:t>
      </w:r>
      <w:del w:id="903" w:author="Miller, Harvey J." w:date="2020-08-04T14:39:00Z">
        <w:r w:rsidDel="00B671A3">
          <w:rPr>
            <w:rFonts w:ascii="Times New Roman" w:hAnsi="Times New Roman" w:cs="Times New Roman"/>
            <w:sz w:val="24"/>
          </w:rPr>
          <w:delText>s</w:delText>
        </w:r>
      </w:del>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904" w:author="Liu, Luyu" w:date="2020-07-22T20:34:00Z">
        <w:r w:rsidR="009B6887">
          <w:rPr>
            <w:rFonts w:ascii="Times New Roman" w:hAnsi="Times New Roman" w:cs="Times New Roman"/>
            <w:sz w:val="24"/>
          </w:rPr>
          <w:t xml:space="preserve">define it as </w:t>
        </w:r>
      </w:ins>
      <w:del w:id="905" w:author="Liu, Luyu" w:date="2020-07-22T20:34:00Z">
        <w:r w:rsidDel="009B6887">
          <w:rPr>
            <w:rFonts w:ascii="Times New Roman" w:hAnsi="Times New Roman" w:cs="Times New Roman"/>
            <w:sz w:val="24"/>
          </w:rPr>
          <w:delText xml:space="preserve">call this the </w:delText>
        </w:r>
      </w:del>
      <w:del w:id="906" w:author="Liu, Luyu" w:date="2020-07-22T20:40:00Z">
        <w:r w:rsidRPr="00986B72" w:rsidDel="00610EAA">
          <w:rPr>
            <w:rFonts w:ascii="Times New Roman" w:hAnsi="Times New Roman" w:cs="Times New Roman"/>
            <w:i/>
            <w:sz w:val="24"/>
          </w:rPr>
          <w:delText xml:space="preserve">floor </w:delText>
        </w:r>
      </w:del>
      <w:ins w:id="907" w:author="Liu, Luyu" w:date="2020-07-22T20:40:00Z">
        <w:r w:rsidR="00610EAA">
          <w:rPr>
            <w:rFonts w:ascii="Times New Roman" w:hAnsi="Times New Roman" w:cs="Times New Roman"/>
            <w:i/>
            <w:sz w:val="24"/>
          </w:rPr>
          <w:t xml:space="preserve">base </w:t>
        </w:r>
      </w:ins>
      <w:r w:rsidRPr="00986B72">
        <w:rPr>
          <w:rFonts w:ascii="Times New Roman" w:hAnsi="Times New Roman" w:cs="Times New Roman"/>
          <w:i/>
          <w:sz w:val="24"/>
        </w:rPr>
        <w:t>value</w:t>
      </w:r>
      <w:ins w:id="908" w:author="Liu, Luyu" w:date="2020-07-29T23:27:00Z">
        <w:r w:rsidR="0023011C">
          <w:rPr>
            <w:rFonts w:ascii="Times New Roman" w:hAnsi="Times New Roman" w:cs="Times New Roman"/>
            <w:i/>
            <w:sz w:val="24"/>
          </w:rPr>
          <w:t xml:space="preserve"> </w:t>
        </w:r>
        <w:r w:rsidR="0023011C">
          <w:rPr>
            <w:rFonts w:ascii="Times New Roman" w:hAnsi="Times New Roman" w:cs="Times New Roman"/>
            <w:sz w:val="24"/>
          </w:rPr>
          <w:t xml:space="preserve">as visualized in </w:t>
        </w:r>
      </w:ins>
      <w:ins w:id="909" w:author="Liu, Luyu" w:date="2020-07-29T23:28:00Z">
        <w:r w:rsidR="0023011C">
          <w:rPr>
            <w:rFonts w:ascii="Times New Roman" w:hAnsi="Times New Roman" w:cs="Times New Roman"/>
            <w:sz w:val="24"/>
          </w:rPr>
          <w:fldChar w:fldCharType="begin"/>
        </w:r>
        <w:r w:rsidR="0023011C">
          <w:rPr>
            <w:rFonts w:ascii="Times New Roman" w:hAnsi="Times New Roman" w:cs="Times New Roman"/>
            <w:sz w:val="24"/>
          </w:rPr>
          <w:instrText xml:space="preserve"> REF _Ref46957252 \h </w:instrText>
        </w:r>
      </w:ins>
      <w:r w:rsidR="0023011C">
        <w:rPr>
          <w:rFonts w:ascii="Times New Roman" w:hAnsi="Times New Roman" w:cs="Times New Roman"/>
          <w:sz w:val="24"/>
        </w:rPr>
      </w:r>
      <w:r w:rsidR="0023011C">
        <w:rPr>
          <w:rFonts w:ascii="Times New Roman" w:hAnsi="Times New Roman" w:cs="Times New Roman"/>
          <w:sz w:val="24"/>
        </w:rPr>
        <w:fldChar w:fldCharType="separate"/>
      </w:r>
      <w:ins w:id="910" w:author="Liu, Luyu" w:date="2020-07-29T23:37:00Z">
        <w:r w:rsidR="000F49FB" w:rsidRPr="006C64A6">
          <w:rPr>
            <w:rFonts w:ascii="Times New Roman" w:hAnsi="Times New Roman" w:cs="Times New Roman"/>
            <w:sz w:val="24"/>
            <w:rPrChange w:id="911" w:author="Liu, Luyu" w:date="2020-07-29T23:11:00Z">
              <w:rPr/>
            </w:rPrChange>
          </w:rPr>
          <w:t xml:space="preserve">Fig </w:t>
        </w:r>
        <w:r w:rsidR="000F49FB">
          <w:rPr>
            <w:rFonts w:ascii="Times New Roman" w:hAnsi="Times New Roman" w:cs="Times New Roman"/>
            <w:noProof/>
            <w:sz w:val="24"/>
          </w:rPr>
          <w:t>2</w:t>
        </w:r>
      </w:ins>
      <w:ins w:id="912" w:author="Liu, Luyu" w:date="2020-07-29T23:28:00Z">
        <w:r w:rsidR="0023011C">
          <w:rPr>
            <w:rFonts w:ascii="Times New Roman" w:hAnsi="Times New Roman" w:cs="Times New Roman"/>
            <w:sz w:val="24"/>
          </w:rPr>
          <w:fldChar w:fldCharType="end"/>
        </w:r>
      </w:ins>
      <w:r w:rsidRPr="00986B72">
        <w:rPr>
          <w:rFonts w:ascii="Times New Roman" w:hAnsi="Times New Roman" w:cs="Times New Roman"/>
          <w:i/>
          <w:sz w:val="24"/>
        </w:rPr>
        <w:t>.</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w:t>
      </w:r>
      <w:ins w:id="913" w:author="Miller, Harvey J." w:date="2020-08-04T14:39:00Z">
        <w:r w:rsidR="00B671A3">
          <w:rPr>
            <w:rFonts w:ascii="Times New Roman" w:hAnsi="Times New Roman" w:cs="Times New Roman"/>
            <w:sz w:val="24"/>
          </w:rPr>
          <w:t xml:space="preserve">who still use the transit system </w:t>
        </w:r>
      </w:ins>
      <w:del w:id="914" w:author="Miller, Harvey J." w:date="2020-08-04T14:39:00Z">
        <w:r w:rsidRPr="00986B72" w:rsidDel="00B671A3">
          <w:rPr>
            <w:rFonts w:ascii="Times New Roman" w:hAnsi="Times New Roman" w:cs="Times New Roman"/>
            <w:sz w:val="24"/>
          </w:rPr>
          <w:delText xml:space="preserve">that still </w:delText>
        </w:r>
        <w:r w:rsidDel="00B671A3">
          <w:rPr>
            <w:rFonts w:ascii="Times New Roman" w:hAnsi="Times New Roman" w:cs="Times New Roman"/>
            <w:sz w:val="24"/>
          </w:rPr>
          <w:delText>would</w:delText>
        </w:r>
        <w:r w:rsidRPr="00986B72" w:rsidDel="00B671A3">
          <w:rPr>
            <w:rFonts w:ascii="Times New Roman" w:hAnsi="Times New Roman" w:cs="Times New Roman"/>
            <w:sz w:val="24"/>
          </w:rPr>
          <w:delText xml:space="preserve"> not or cannot stop needing it </w:delText>
        </w:r>
      </w:del>
      <w:r w:rsidRPr="00986B72">
        <w:rPr>
          <w:rFonts w:ascii="Times New Roman" w:hAnsi="Times New Roman" w:cs="Times New Roman"/>
          <w:sz w:val="24"/>
        </w:rPr>
        <w:t>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w:t>
      </w:r>
      <w:del w:id="915" w:author="Liu, Luyu" w:date="2020-07-29T17:13:00Z">
        <w:r w:rsidDel="00D75BD2">
          <w:rPr>
            <w:rFonts w:ascii="Times New Roman" w:hAnsi="Times New Roman" w:cs="Times New Roman"/>
            <w:sz w:val="24"/>
          </w:rPr>
          <w:delText>floor</w:delText>
        </w:r>
      </w:del>
      <w:ins w:id="916"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 represents the base level of demand from the initial shock to the system.</w:t>
      </w:r>
    </w:p>
    <w:p w14:paraId="4E0BF429" w14:textId="1EE205B4" w:rsidR="00077492" w:rsidRDefault="00077492">
      <w:pPr>
        <w:spacing w:line="240" w:lineRule="auto"/>
        <w:ind w:firstLine="720"/>
        <w:jc w:val="both"/>
        <w:rPr>
          <w:rFonts w:ascii="Times New Roman" w:hAnsi="Times New Roman" w:cs="Times New Roman"/>
          <w:sz w:val="24"/>
        </w:rPr>
        <w:pPrChange w:id="917" w:author="Liu, Luyu" w:date="2020-07-20T23:14:00Z">
          <w:pPr>
            <w:spacing w:line="480" w:lineRule="auto"/>
            <w:ind w:firstLine="720"/>
            <w:jc w:val="both"/>
          </w:pPr>
        </w:pPrChange>
      </w:pPr>
      <w:r>
        <w:rPr>
          <w:rFonts w:ascii="Times New Roman" w:hAnsi="Times New Roman" w:cs="Times New Roman"/>
          <w:sz w:val="24"/>
        </w:rPr>
        <w:t xml:space="preserve">We </w:t>
      </w:r>
      <w:r w:rsidRPr="00D66A3F">
        <w:rPr>
          <w:rFonts w:ascii="Times New Roman" w:hAnsi="Times New Roman" w:cs="Times New Roman"/>
          <w:color w:val="FF0000"/>
          <w:sz w:val="24"/>
          <w:rPrChange w:id="918" w:author="Liu, Luyu" w:date="2020-08-05T22:37:00Z">
            <w:rPr>
              <w:rFonts w:ascii="Times New Roman" w:hAnsi="Times New Roman" w:cs="Times New Roman"/>
              <w:sz w:val="24"/>
            </w:rPr>
          </w:rPrChange>
        </w:rPr>
        <w:t>examine</w:t>
      </w:r>
      <w:ins w:id="919" w:author="Liu, Luyu" w:date="2020-07-22T14:59:00Z">
        <w:r w:rsidR="0074093C" w:rsidRPr="00D66A3F">
          <w:rPr>
            <w:rFonts w:ascii="Times New Roman" w:hAnsi="Times New Roman" w:cs="Times New Roman"/>
            <w:color w:val="FF0000"/>
            <w:sz w:val="24"/>
            <w:rPrChange w:id="920" w:author="Liu, Luyu" w:date="2020-08-05T22:37:00Z">
              <w:rPr>
                <w:rFonts w:ascii="Times New Roman" w:hAnsi="Times New Roman" w:cs="Times New Roman"/>
                <w:sz w:val="24"/>
              </w:rPr>
            </w:rPrChange>
          </w:rPr>
          <w:t>d</w:t>
        </w:r>
      </w:ins>
      <w:r w:rsidRPr="00D66A3F">
        <w:rPr>
          <w:rFonts w:ascii="Times New Roman" w:hAnsi="Times New Roman" w:cs="Times New Roman"/>
          <w:color w:val="FF0000"/>
          <w:sz w:val="24"/>
          <w:rPrChange w:id="921" w:author="Liu, Luyu" w:date="2020-08-05T22:37:00Z">
            <w:rPr>
              <w:rFonts w:ascii="Times New Roman" w:hAnsi="Times New Roman" w:cs="Times New Roman"/>
              <w:sz w:val="24"/>
            </w:rPr>
          </w:rPrChange>
        </w:rPr>
        <w:t xml:space="preserve"> </w:t>
      </w:r>
      <w:r>
        <w:rPr>
          <w:rFonts w:ascii="Times New Roman" w:hAnsi="Times New Roman" w:cs="Times New Roman"/>
          <w:sz w:val="24"/>
        </w:rPr>
        <w:t xml:space="preserve">relationships between the estimated </w:t>
      </w:r>
      <w:del w:id="922" w:author="Liu, Luyu" w:date="2020-07-29T17:13:00Z">
        <w:r w:rsidDel="00D75BD2">
          <w:rPr>
            <w:rFonts w:ascii="Times New Roman" w:hAnsi="Times New Roman" w:cs="Times New Roman"/>
            <w:sz w:val="24"/>
          </w:rPr>
          <w:delText>floor</w:delText>
        </w:r>
      </w:del>
      <w:ins w:id="923"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w:t>
      </w:r>
      <w:ins w:id="924" w:author="Miller, Harvey J." w:date="2020-08-04T14:42:00Z">
        <w:r w:rsidR="00B671A3">
          <w:rPr>
            <w:rFonts w:ascii="Times New Roman" w:hAnsi="Times New Roman" w:cs="Times New Roman"/>
            <w:sz w:val="24"/>
          </w:rPr>
          <w:t xml:space="preserve">have the freedom to </w:t>
        </w:r>
      </w:ins>
      <w:del w:id="925" w:author="Miller, Harvey J." w:date="2020-08-04T14:42:00Z">
        <w:r w:rsidRPr="009D4EE1" w:rsidDel="00B671A3">
          <w:rPr>
            <w:rFonts w:ascii="Times New Roman" w:hAnsi="Times New Roman" w:cs="Times New Roman"/>
            <w:sz w:val="24"/>
          </w:rPr>
          <w:delText xml:space="preserve">may </w:delText>
        </w:r>
      </w:del>
      <w:r w:rsidRPr="009D4EE1">
        <w:rPr>
          <w:rFonts w:ascii="Times New Roman" w:hAnsi="Times New Roman" w:cs="Times New Roman"/>
          <w:sz w:val="24"/>
        </w:rPr>
        <w:t>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t>
      </w:r>
      <w:ins w:id="926" w:author="Miller, Harvey J." w:date="2020-08-04T14:42:00Z">
        <w:r w:rsidR="00B671A3">
          <w:rPr>
            <w:rFonts w:ascii="Times New Roman" w:hAnsi="Times New Roman" w:cs="Times New Roman"/>
            <w:sz w:val="24"/>
          </w:rPr>
          <w:t>m</w:t>
        </w:r>
      </w:ins>
      <w:ins w:id="927" w:author="Miller, Harvey J." w:date="2020-08-04T14:43:00Z">
        <w:r w:rsidR="00B671A3">
          <w:rPr>
            <w:rFonts w:ascii="Times New Roman" w:hAnsi="Times New Roman" w:cs="Times New Roman"/>
            <w:sz w:val="24"/>
          </w:rPr>
          <w:t>ay</w:t>
        </w:r>
      </w:ins>
      <w:del w:id="928" w:author="Miller, Harvey J." w:date="2020-08-04T14:42:00Z">
        <w:r w:rsidRPr="009D4EE1" w:rsidDel="00B671A3">
          <w:rPr>
            <w:rFonts w:ascii="Times New Roman" w:hAnsi="Times New Roman" w:cs="Times New Roman"/>
            <w:sz w:val="24"/>
          </w:rPr>
          <w:delText>will</w:delText>
        </w:r>
      </w:del>
      <w:r w:rsidRPr="009D4EE1">
        <w:rPr>
          <w:rFonts w:ascii="Times New Roman" w:hAnsi="Times New Roman" w:cs="Times New Roman"/>
          <w:sz w:val="24"/>
        </w:rPr>
        <w:t xml:space="preserve"> decrease </w:t>
      </w:r>
      <w:r>
        <w:rPr>
          <w:rFonts w:ascii="Times New Roman" w:hAnsi="Times New Roman" w:cs="Times New Roman"/>
          <w:sz w:val="24"/>
        </w:rPr>
        <w:t>more</w:t>
      </w:r>
      <w:ins w:id="929" w:author="Miller, Harvey J." w:date="2020-08-04T14:43:00Z">
        <w:r w:rsidR="00B671A3">
          <w:rPr>
            <w:rFonts w:ascii="Times New Roman" w:hAnsi="Times New Roman" w:cs="Times New Roman"/>
            <w:sz w:val="24"/>
          </w:rPr>
          <w:t xml:space="preserve"> than communities with lower ratios</w:t>
        </w:r>
      </w:ins>
      <w:r w:rsidRPr="009D4EE1">
        <w:rPr>
          <w:rFonts w:ascii="Times New Roman" w:hAnsi="Times New Roman" w:cs="Times New Roman"/>
          <w:sz w:val="24"/>
        </w:rPr>
        <w:t>.</w:t>
      </w:r>
      <w:r>
        <w:rPr>
          <w:rFonts w:ascii="Times New Roman" w:hAnsi="Times New Roman" w:cs="Times New Roman"/>
          <w:sz w:val="24"/>
        </w:rPr>
        <w:t xml:space="preserve"> We use</w:t>
      </w:r>
      <w:ins w:id="930" w:author="Liu, Luyu" w:date="2020-08-02T21:50:00Z">
        <w:del w:id="931" w:author="Miller, Harvey J." w:date="2020-08-04T14:43:00Z">
          <w:r w:rsidR="005F6B5B" w:rsidDel="00B671A3">
            <w:rPr>
              <w:rFonts w:ascii="Times New Roman" w:hAnsi="Times New Roman" w:cs="Times New Roman"/>
              <w:sz w:val="24"/>
            </w:rPr>
            <w:delText>d</w:delText>
          </w:r>
        </w:del>
      </w:ins>
      <w:r>
        <w:rPr>
          <w:rFonts w:ascii="Times New Roman" w:hAnsi="Times New Roman" w:cs="Times New Roman"/>
          <w:sz w:val="24"/>
        </w:rPr>
        <w:t xml:space="preserv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w:t>
      </w:r>
      <w:ins w:id="932" w:author="Miller, Harvey J." w:date="2020-08-04T14:43:00Z">
        <w:r w:rsidR="00B671A3">
          <w:rPr>
            <w:rFonts w:ascii="Times New Roman" w:hAnsi="Times New Roman" w:cs="Times New Roman"/>
            <w:sz w:val="24"/>
          </w:rPr>
          <w:t xml:space="preserve">proportion </w:t>
        </w:r>
      </w:ins>
      <w:del w:id="933" w:author="Miller, Harvey J." w:date="2020-08-04T14:43:00Z">
        <w:r w:rsidDel="00B671A3">
          <w:rPr>
            <w:rFonts w:ascii="Times New Roman" w:hAnsi="Times New Roman" w:cs="Times New Roman"/>
            <w:sz w:val="24"/>
          </w:rPr>
          <w:delText xml:space="preserve">percent </w:delText>
        </w:r>
      </w:del>
      <w:r>
        <w:rPr>
          <w:rFonts w:ascii="Times New Roman" w:hAnsi="Times New Roman" w:cs="Times New Roman"/>
          <w:sz w:val="24"/>
        </w:rPr>
        <w:t xml:space="preserve">who can work from hom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9]","plainTextFormattedCitation":"[5,19]","previouslyFormattedCitation":"[5,1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5,19]</w:t>
      </w:r>
      <w:r>
        <w:rPr>
          <w:rFonts w:ascii="Times New Roman" w:hAnsi="Times New Roman" w:cs="Times New Roman"/>
          <w:sz w:val="24"/>
        </w:rPr>
        <w:fldChar w:fldCharType="end"/>
      </w:r>
      <w:r>
        <w:rPr>
          <w:rFonts w:ascii="Times New Roman" w:hAnsi="Times New Roman" w:cs="Times New Roman"/>
          <w:sz w:val="24"/>
        </w:rPr>
        <w:t>. Among these occupation categories in the ACS table, we assign</w:t>
      </w:r>
      <w:ins w:id="934" w:author="Liu, Luyu" w:date="2020-08-02T21:51:00Z">
        <w:del w:id="935" w:author="Miller, Harvey J." w:date="2020-08-04T14:43:00Z">
          <w:r w:rsidR="00B3371E" w:rsidDel="00B671A3">
            <w:rPr>
              <w:rFonts w:ascii="Times New Roman" w:hAnsi="Times New Roman" w:cs="Times New Roman"/>
              <w:sz w:val="24"/>
            </w:rPr>
            <w:delText>ed</w:delText>
          </w:r>
        </w:del>
      </w:ins>
      <w:r>
        <w:rPr>
          <w:rFonts w:ascii="Times New Roman" w:hAnsi="Times New Roman" w:cs="Times New Roman"/>
          <w:sz w:val="24"/>
        </w:rPr>
        <w:t xml:space="preserve"> “management, business, and financial operations occupations”, “professional and related occupations”, and “office and administrative support occupations” as the occupations with which people can work from home remotely. </w:t>
      </w:r>
    </w:p>
    <w:p w14:paraId="3BA2AD86" w14:textId="08BABF29" w:rsidR="00077492" w:rsidRDefault="00077492">
      <w:pPr>
        <w:spacing w:line="240" w:lineRule="auto"/>
        <w:ind w:firstLine="720"/>
        <w:jc w:val="both"/>
        <w:rPr>
          <w:rFonts w:ascii="Times New Roman" w:hAnsi="Times New Roman" w:cs="Times New Roman"/>
          <w:sz w:val="24"/>
        </w:rPr>
        <w:pPrChange w:id="936" w:author="Liu, Luyu" w:date="2020-07-20T23:14:00Z">
          <w:pPr>
            <w:spacing w:line="480" w:lineRule="auto"/>
            <w:ind w:firstLine="720"/>
            <w:jc w:val="both"/>
          </w:pPr>
        </w:pPrChange>
      </w:pPr>
      <w:r w:rsidRPr="009457DC">
        <w:rPr>
          <w:rFonts w:ascii="Times New Roman" w:hAnsi="Times New Roman" w:cs="Times New Roman"/>
          <w:i/>
          <w:sz w:val="24"/>
        </w:rPr>
        <w:t>Income</w:t>
      </w:r>
      <w:ins w:id="937" w:author="Liu, Luyu" w:date="2020-08-03T20:53:00Z">
        <w:r w:rsidR="0064213A">
          <w:rPr>
            <w:rFonts w:ascii="Times New Roman" w:hAnsi="Times New Roman" w:cs="Times New Roman"/>
            <w:i/>
            <w:sz w:val="24"/>
          </w:rPr>
          <w:t>, population density, and job density</w:t>
        </w:r>
      </w:ins>
      <w:r w:rsidRPr="009457DC">
        <w:rPr>
          <w:rFonts w:ascii="Times New Roman" w:hAnsi="Times New Roman" w:cs="Times New Roman"/>
          <w:i/>
          <w:sz w:val="24"/>
        </w:rPr>
        <w:t xml:space="preserve"> </w:t>
      </w:r>
      <w:ins w:id="938" w:author="Liu, Luyu" w:date="2020-08-03T20:54:00Z">
        <w:r w:rsidR="0064213A">
          <w:rPr>
            <w:rFonts w:ascii="Times New Roman" w:hAnsi="Times New Roman" w:cs="Times New Roman"/>
            <w:i/>
            <w:sz w:val="24"/>
          </w:rPr>
          <w:t xml:space="preserve">are </w:t>
        </w:r>
      </w:ins>
      <w:del w:id="939" w:author="Liu, Luyu" w:date="2020-08-03T20:54:00Z">
        <w:r w:rsidDel="0064213A">
          <w:rPr>
            <w:rFonts w:ascii="Times New Roman" w:hAnsi="Times New Roman" w:cs="Times New Roman"/>
            <w:sz w:val="24"/>
          </w:rPr>
          <w:delText xml:space="preserve">is a </w:delText>
        </w:r>
      </w:del>
      <w:r>
        <w:rPr>
          <w:rFonts w:ascii="Times New Roman" w:hAnsi="Times New Roman" w:cs="Times New Roman"/>
          <w:sz w:val="24"/>
        </w:rPr>
        <w:t>socioeconomic factor</w:t>
      </w:r>
      <w:ins w:id="940" w:author="Liu, Luyu" w:date="2020-08-03T20:54:00Z">
        <w:r w:rsidR="0064213A">
          <w:rPr>
            <w:rFonts w:ascii="Times New Roman" w:hAnsi="Times New Roman" w:cs="Times New Roman"/>
            <w:sz w:val="24"/>
          </w:rPr>
          <w:t>s</w:t>
        </w:r>
      </w:ins>
      <w:r>
        <w:rPr>
          <w:rFonts w:ascii="Times New Roman" w:hAnsi="Times New Roman" w:cs="Times New Roman"/>
          <w:sz w:val="24"/>
        </w:rPr>
        <w:t xml:space="preserve"> that relate</w:t>
      </w:r>
      <w:del w:id="941" w:author="Liu, Luyu" w:date="2020-08-03T20:54:00Z">
        <w:r w:rsidDel="00A00698">
          <w:rPr>
            <w:rFonts w:ascii="Times New Roman" w:hAnsi="Times New Roman" w:cs="Times New Roman"/>
            <w:sz w:val="24"/>
          </w:rPr>
          <w:delText>s</w:delText>
        </w:r>
      </w:del>
      <w:r>
        <w:rPr>
          <w:rFonts w:ascii="Times New Roman" w:hAnsi="Times New Roman" w:cs="Times New Roman"/>
          <w:sz w:val="24"/>
        </w:rPr>
        <w:t xml:space="preserve"> to job composition. Also, transit users tend to skew toward lower incomes in the United States</w:t>
      </w:r>
      <w:ins w:id="942" w:author="Liu, Luyu" w:date="2020-08-03T21:01:00Z">
        <w:r w:rsidR="00931A82">
          <w:rPr>
            <w:rFonts w:ascii="Times New Roman" w:hAnsi="Times New Roman" w:cs="Times New Roman"/>
            <w:sz w:val="24"/>
          </w:rPr>
          <w:t>; high incomes are also correlated high population density and job density</w:t>
        </w:r>
      </w:ins>
      <w:r>
        <w:rPr>
          <w:rFonts w:ascii="Times New Roman" w:hAnsi="Times New Roman" w:cs="Times New Roman"/>
          <w:sz w:val="24"/>
        </w:rPr>
        <w:t>. We use</w:t>
      </w:r>
      <w:ins w:id="943" w:author="Liu, Luyu" w:date="2020-08-02T21:51:00Z">
        <w:del w:id="944" w:author="Miller, Harvey J." w:date="2020-08-04T14:43:00Z">
          <w:r w:rsidR="006B7C71" w:rsidDel="00B671A3">
            <w:rPr>
              <w:rFonts w:ascii="Times New Roman" w:hAnsi="Times New Roman" w:cs="Times New Roman"/>
              <w:sz w:val="24"/>
            </w:rPr>
            <w:delText>d</w:delText>
          </w:r>
        </w:del>
      </w:ins>
      <w:r>
        <w:rPr>
          <w:rFonts w:ascii="Times New Roman" w:hAnsi="Times New Roman" w:cs="Times New Roman"/>
          <w:sz w:val="24"/>
        </w:rPr>
        <w:t xml:space="preserve"> the median income</w:t>
      </w:r>
      <w:ins w:id="945" w:author="Liu, Luyu" w:date="2020-08-03T21:02:00Z">
        <w:r w:rsidR="008C448E">
          <w:rPr>
            <w:rFonts w:ascii="Times New Roman" w:hAnsi="Times New Roman" w:cs="Times New Roman"/>
            <w:sz w:val="24"/>
          </w:rPr>
          <w:t>, population density, and employment density</w:t>
        </w:r>
      </w:ins>
      <w:r>
        <w:rPr>
          <w:rFonts w:ascii="Times New Roman" w:hAnsi="Times New Roman" w:cs="Times New Roman"/>
          <w:sz w:val="24"/>
        </w:rPr>
        <w:t xml:space="preserve"> data from ACS.</w:t>
      </w:r>
    </w:p>
    <w:p w14:paraId="6AE7D3BB" w14:textId="58DCB6E0" w:rsidR="00077492" w:rsidRDefault="00077492">
      <w:pPr>
        <w:spacing w:line="240" w:lineRule="auto"/>
        <w:ind w:firstLine="720"/>
        <w:jc w:val="both"/>
        <w:rPr>
          <w:rFonts w:ascii="Times New Roman" w:hAnsi="Times New Roman" w:cs="Times New Roman"/>
          <w:sz w:val="24"/>
        </w:rPr>
        <w:pPrChange w:id="946" w:author="Liu, Luyu" w:date="2020-07-20T23:14:00Z">
          <w:pPr>
            <w:spacing w:line="480" w:lineRule="auto"/>
            <w:ind w:firstLine="720"/>
            <w:jc w:val="both"/>
          </w:pPr>
        </w:pPrChange>
      </w:pPr>
      <w:commentRangeStart w:id="947"/>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ins w:id="948" w:author="Miller, Harvey J." w:date="2020-08-04T14:43:00Z">
        <w:r w:rsidR="00B671A3">
          <w:rPr>
            <w:rFonts w:ascii="Times New Roman" w:hAnsi="Times New Roman" w:cs="Times New Roman"/>
            <w:sz w:val="24"/>
          </w:rPr>
          <w:t xml:space="preserve">demonstrate </w:t>
        </w:r>
      </w:ins>
      <w:del w:id="949" w:author="Miller, Harvey J." w:date="2020-08-04T14:43:00Z">
        <w:r w:rsidDel="00B671A3">
          <w:rPr>
            <w:rFonts w:ascii="Times New Roman" w:hAnsi="Times New Roman" w:cs="Times New Roman"/>
            <w:sz w:val="24"/>
          </w:rPr>
          <w:delText>have</w:delText>
        </w:r>
        <w:r w:rsidRPr="009D4EE1" w:rsidDel="00B671A3">
          <w:rPr>
            <w:rFonts w:ascii="Times New Roman" w:hAnsi="Times New Roman" w:cs="Times New Roman"/>
            <w:sz w:val="24"/>
          </w:rPr>
          <w:delText xml:space="preserve"> demonstrated </w:delText>
        </w:r>
      </w:del>
      <w:r w:rsidRPr="009D4EE1">
        <w:rPr>
          <w:rFonts w:ascii="Times New Roman" w:hAnsi="Times New Roman" w:cs="Times New Roman"/>
          <w:sz w:val="24"/>
        </w:rPr>
        <w:t>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20–22]","plainTextFormattedCitation":"[20–22]","previouslyFormattedCitation":"[20–22]"},"properties":{"noteIndex":0},"schema":"https://github.com/citation-style-language/schema/raw/master/csl-citation.json"}</w:instrText>
      </w:r>
      <w:r w:rsidRPr="009D4EE1">
        <w:rPr>
          <w:rFonts w:ascii="Times New Roman" w:hAnsi="Times New Roman" w:cs="Times New Roman"/>
          <w:sz w:val="24"/>
        </w:rPr>
        <w:fldChar w:fldCharType="separate"/>
      </w:r>
      <w:r w:rsidR="00A02E2F" w:rsidRPr="00A02E2F">
        <w:rPr>
          <w:rFonts w:ascii="Times New Roman" w:hAnsi="Times New Roman" w:cs="Times New Roman"/>
          <w:noProof/>
          <w:sz w:val="24"/>
        </w:rPr>
        <w:t>[20–22]</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investigate</w:t>
      </w:r>
      <w:ins w:id="950" w:author="Liu, Luyu" w:date="2020-08-02T21:51:00Z">
        <w:del w:id="951" w:author="Miller, Harvey J." w:date="2020-08-04T14:44:00Z">
          <w:r w:rsidR="00483118" w:rsidDel="00B671A3">
            <w:rPr>
              <w:rFonts w:ascii="Times New Roman" w:hAnsi="Times New Roman" w:cs="Times New Roman"/>
              <w:sz w:val="24"/>
            </w:rPr>
            <w:delText>d</w:delText>
          </w:r>
        </w:del>
      </w:ins>
      <w:r w:rsidRPr="009D4EE1">
        <w:rPr>
          <w:rFonts w:ascii="Times New Roman" w:hAnsi="Times New Roman" w:cs="Times New Roman"/>
          <w:sz w:val="24"/>
        </w:rPr>
        <w:t xml:space="preserve"> the relationship between </w:t>
      </w:r>
      <w:del w:id="952" w:author="Liu, Luyu" w:date="2020-07-29T17:13:00Z">
        <w:r w:rsidRPr="009D4EE1" w:rsidDel="00D75BD2">
          <w:rPr>
            <w:rFonts w:ascii="Times New Roman" w:hAnsi="Times New Roman" w:cs="Times New Roman"/>
            <w:sz w:val="24"/>
          </w:rPr>
          <w:delText>floor</w:delText>
        </w:r>
      </w:del>
      <w:ins w:id="953"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and each vulnerable group’s ratio. We </w:t>
      </w:r>
      <w:r>
        <w:rPr>
          <w:rFonts w:ascii="Times New Roman" w:hAnsi="Times New Roman" w:cs="Times New Roman"/>
          <w:sz w:val="24"/>
        </w:rPr>
        <w:t>derive</w:t>
      </w:r>
      <w:ins w:id="954" w:author="Liu, Luyu" w:date="2020-08-02T21:51:00Z">
        <w:del w:id="955" w:author="Miller, Harvey J." w:date="2020-08-04T14:44:00Z">
          <w:r w:rsidR="00EA025D" w:rsidDel="00B671A3">
            <w:rPr>
              <w:rFonts w:ascii="Times New Roman" w:hAnsi="Times New Roman" w:cs="Times New Roman"/>
              <w:sz w:val="24"/>
            </w:rPr>
            <w:delText>d</w:delText>
          </w:r>
        </w:del>
      </w:ins>
      <w:r>
        <w:rPr>
          <w:rFonts w:ascii="Times New Roman" w:hAnsi="Times New Roman" w:cs="Times New Roman"/>
          <w:sz w:val="24"/>
        </w:rPr>
        <w:t xml:space="preserve"> the </w:t>
      </w:r>
      <w:commentRangeStart w:id="956"/>
      <w:commentRangeStart w:id="957"/>
      <w:r w:rsidRPr="009D4EE1">
        <w:rPr>
          <w:rFonts w:ascii="Times New Roman" w:hAnsi="Times New Roman" w:cs="Times New Roman"/>
          <w:sz w:val="24"/>
        </w:rPr>
        <w:t>sex</w:t>
      </w:r>
      <w:commentRangeEnd w:id="956"/>
      <w:r w:rsidR="00B671A3">
        <w:rPr>
          <w:rStyle w:val="CommentReference"/>
        </w:rPr>
        <w:commentReference w:id="956"/>
      </w:r>
      <w:commentRangeEnd w:id="957"/>
      <w:r w:rsidR="00B45FB9">
        <w:rPr>
          <w:rStyle w:val="CommentReference"/>
        </w:rPr>
        <w:commentReference w:id="957"/>
      </w:r>
      <w:r w:rsidRPr="009D4EE1">
        <w:rPr>
          <w:rFonts w:ascii="Times New Roman" w:hAnsi="Times New Roman" w:cs="Times New Roman"/>
          <w:sz w:val="24"/>
        </w:rPr>
        <w:t>,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commentRangeEnd w:id="947"/>
      <w:r w:rsidR="00B671A3">
        <w:rPr>
          <w:rStyle w:val="CommentReference"/>
        </w:rPr>
        <w:commentReference w:id="947"/>
      </w:r>
    </w:p>
    <w:p w14:paraId="5AB295E8" w14:textId="63334A49" w:rsidR="00077492" w:rsidRPr="009D4EE1" w:rsidRDefault="00077492">
      <w:pPr>
        <w:spacing w:line="240" w:lineRule="auto"/>
        <w:ind w:firstLine="720"/>
        <w:jc w:val="both"/>
        <w:rPr>
          <w:rFonts w:ascii="Times New Roman" w:hAnsi="Times New Roman" w:cs="Times New Roman"/>
          <w:sz w:val="24"/>
        </w:rPr>
        <w:pPrChange w:id="958" w:author="Liu, Luyu" w:date="2020-07-20T23:14:00Z">
          <w:pPr>
            <w:spacing w:line="480" w:lineRule="auto"/>
            <w:ind w:firstLine="720"/>
            <w:jc w:val="both"/>
          </w:pPr>
        </w:pPrChange>
      </w:pPr>
      <w:r>
        <w:rPr>
          <w:rFonts w:ascii="Times New Roman" w:hAnsi="Times New Roman" w:cs="Times New Roman"/>
          <w:sz w:val="24"/>
        </w:rPr>
        <w:lastRenderedPageBreak/>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3]","plainTextFormattedCitation":"[23]","previouslyFormattedCitation":"[23]"},"properties":{"noteIndex":0},"schema":"https://github.com/citation-style-language/schema/raw/master/csl-citation.json"}</w:instrText>
      </w:r>
      <w:r w:rsidRPr="009D4EE1">
        <w:rPr>
          <w:rFonts w:ascii="Times New Roman" w:hAnsi="Times New Roman" w:cs="Times New Roman"/>
          <w:sz w:val="24"/>
        </w:rPr>
        <w:fldChar w:fldCharType="separate"/>
      </w:r>
      <w:r w:rsidR="00A02E2F" w:rsidRPr="00A02E2F">
        <w:rPr>
          <w:rFonts w:ascii="Times New Roman" w:hAnsi="Times New Roman" w:cs="Times New Roman"/>
          <w:noProof/>
          <w:sz w:val="24"/>
        </w:rPr>
        <w:t>[23]</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t>
      </w:r>
      <w:ins w:id="959" w:author="Miller, Harvey J." w:date="2020-08-04T14:44:00Z">
        <w:r w:rsidR="00B671A3">
          <w:rPr>
            <w:rFonts w:ascii="Times New Roman" w:hAnsi="Times New Roman" w:cs="Times New Roman"/>
            <w:sz w:val="24"/>
          </w:rPr>
          <w:t xml:space="preserve"> </w:t>
        </w:r>
      </w:ins>
      <w:r>
        <w:rPr>
          <w:rFonts w:ascii="Times New Roman" w:hAnsi="Times New Roman" w:cs="Times New Roman"/>
          <w:sz w:val="24"/>
        </w:rPr>
        <w:t>We use</w:t>
      </w:r>
      <w:ins w:id="960" w:author="Liu, Luyu" w:date="2020-08-02T21:51:00Z">
        <w:del w:id="961" w:author="Miller, Harvey J." w:date="2020-08-04T14:44:00Z">
          <w:r w:rsidR="00D743A3"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measure</w:t>
      </w:r>
      <w:ins w:id="962" w:author="Liu, Luyu" w:date="2020-08-02T21:52:00Z">
        <w:del w:id="963" w:author="Miller, Harvey J." w:date="2020-08-04T14:45:00Z">
          <w:r w:rsidR="002316DB"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the ratio of people with age over 45 from the ACS 5-year estimates (2014 - 2018) data. </w:t>
      </w:r>
    </w:p>
    <w:p w14:paraId="102DD18E" w14:textId="64ECF8F2" w:rsidR="00077492" w:rsidRDefault="00077492">
      <w:pPr>
        <w:spacing w:line="240" w:lineRule="auto"/>
        <w:ind w:firstLine="720"/>
        <w:jc w:val="both"/>
        <w:rPr>
          <w:rFonts w:ascii="Times New Roman" w:hAnsi="Times New Roman" w:cs="Times New Roman"/>
          <w:sz w:val="24"/>
        </w:rPr>
        <w:pPrChange w:id="964" w:author="Liu, Luyu" w:date="2020-07-20T23:14:00Z">
          <w:pPr>
            <w:spacing w:line="480" w:lineRule="auto"/>
            <w:ind w:firstLine="720"/>
            <w:jc w:val="both"/>
          </w:pPr>
        </w:pPrChange>
      </w:pPr>
      <w:r>
        <w:rPr>
          <w:rFonts w:ascii="Times New Roman" w:hAnsi="Times New Roman" w:cs="Times New Roman"/>
          <w:sz w:val="24"/>
        </w:rPr>
        <w:t>Moreover, we use</w:t>
      </w:r>
      <w:ins w:id="965" w:author="Liu, Luyu" w:date="2020-08-02T21:52:00Z">
        <w:del w:id="966" w:author="Miller, Harvey J." w:date="2020-08-04T14:45:00Z">
          <w:r w:rsidR="00A73AC5" w:rsidDel="00B671A3">
            <w:rPr>
              <w:rFonts w:ascii="Times New Roman" w:hAnsi="Times New Roman" w:cs="Times New Roman"/>
              <w:sz w:val="24"/>
            </w:rPr>
            <w:delText>d</w:delText>
          </w:r>
        </w:del>
      </w:ins>
      <w:r>
        <w:rPr>
          <w:rFonts w:ascii="Times New Roman" w:hAnsi="Times New Roman" w:cs="Times New Roman"/>
          <w:sz w:val="24"/>
        </w:rPr>
        <w:t xml:space="preserv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w:t>
      </w:r>
      <w:del w:id="967" w:author="Liu, Luyu" w:date="2020-07-29T17:13:00Z">
        <w:r w:rsidRPr="009D4EE1" w:rsidDel="00D75BD2">
          <w:rPr>
            <w:rFonts w:ascii="Times New Roman" w:hAnsi="Times New Roman" w:cs="Times New Roman"/>
            <w:sz w:val="24"/>
          </w:rPr>
          <w:delText>floor</w:delText>
        </w:r>
      </w:del>
      <w:ins w:id="968"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use</w:t>
      </w:r>
      <w:ins w:id="969" w:author="Liu, Luyu" w:date="2020-08-02T21:52:00Z">
        <w:r w:rsidR="00820427">
          <w:rPr>
            <w:rFonts w:ascii="Times New Roman" w:hAnsi="Times New Roman" w:cs="Times New Roman"/>
            <w:sz w:val="24"/>
          </w:rPr>
          <w:t>d</w:t>
        </w:r>
      </w:ins>
      <w:r>
        <w:rPr>
          <w:rFonts w:ascii="Times New Roman" w:hAnsi="Times New Roman" w:cs="Times New Roman"/>
          <w:sz w:val="24"/>
        </w:rPr>
        <w:t xml:space="preserv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4–26]","plainTextFormattedCitation":"[24–26]","previouslyFormattedCitation":"[24–26]"},"properties":{"noteIndex":0},"schema":"https://github.com/citation-style-language/schema/raw/master/csl-citation.json"}</w:instrText>
      </w:r>
      <w:r w:rsidRPr="009D4EE1">
        <w:rPr>
          <w:rFonts w:ascii="Times New Roman" w:hAnsi="Times New Roman" w:cs="Times New Roman"/>
          <w:sz w:val="24"/>
        </w:rPr>
        <w:fldChar w:fldCharType="separate"/>
      </w:r>
      <w:r w:rsidR="00A02E2F" w:rsidRPr="00A02E2F">
        <w:rPr>
          <w:rFonts w:ascii="Times New Roman" w:hAnsi="Times New Roman" w:cs="Times New Roman"/>
          <w:noProof/>
          <w:sz w:val="24"/>
        </w:rPr>
        <w:t>[24–26]</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the latter being the latest day </w:t>
      </w:r>
      <w:ins w:id="970" w:author="Miller, Harvey J." w:date="2020-08-04T14:46:00Z">
        <w:r w:rsidR="00B671A3">
          <w:rPr>
            <w:rFonts w:ascii="Times New Roman" w:hAnsi="Times New Roman" w:cs="Times New Roman"/>
            <w:sz w:val="24"/>
          </w:rPr>
          <w:t xml:space="preserve">that </w:t>
        </w:r>
      </w:ins>
      <w:del w:id="971" w:author="Miller, Harvey J." w:date="2020-08-04T14:46:00Z">
        <w:r w:rsidDel="00B671A3">
          <w:rPr>
            <w:rFonts w:ascii="Times New Roman" w:hAnsi="Times New Roman" w:cs="Times New Roman"/>
            <w:sz w:val="24"/>
          </w:rPr>
          <w:delText xml:space="preserve">we witnessed </w:delText>
        </w:r>
      </w:del>
      <w:r>
        <w:rPr>
          <w:rFonts w:ascii="Times New Roman" w:hAnsi="Times New Roman" w:cs="Times New Roman"/>
          <w:sz w:val="24"/>
        </w:rPr>
        <w:t>any system experienc</w:t>
      </w:r>
      <w:ins w:id="972" w:author="Miller, Harvey J." w:date="2020-08-04T14:46:00Z">
        <w:r w:rsidR="00B671A3">
          <w:rPr>
            <w:rFonts w:ascii="Times New Roman" w:hAnsi="Times New Roman" w:cs="Times New Roman"/>
            <w:sz w:val="24"/>
          </w:rPr>
          <w:t>ed</w:t>
        </w:r>
      </w:ins>
      <w:del w:id="973" w:author="Miller, Harvey J." w:date="2020-08-04T14:46:00Z">
        <w:r w:rsidDel="00B671A3">
          <w:rPr>
            <w:rFonts w:ascii="Times New Roman" w:hAnsi="Times New Roman" w:cs="Times New Roman"/>
            <w:sz w:val="24"/>
          </w:rPr>
          <w:delText>ing</w:delText>
        </w:r>
      </w:del>
      <w:r>
        <w:rPr>
          <w:rFonts w:ascii="Times New Roman" w:hAnsi="Times New Roman" w:cs="Times New Roman"/>
          <w:sz w:val="24"/>
        </w:rPr>
        <w:t xml:space="preserve">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w:t>
      </w:r>
      <w:ins w:id="974" w:author="Miller, Harvey J." w:date="2020-08-04T14:46:00Z">
        <w:r w:rsidR="00B671A3">
          <w:rPr>
            <w:rFonts w:ascii="Times New Roman" w:hAnsi="Times New Roman" w:cs="Times New Roman"/>
            <w:sz w:val="24"/>
          </w:rPr>
          <w:t>use</w:t>
        </w:r>
      </w:ins>
      <w:del w:id="975" w:author="Miller, Harvey J." w:date="2020-08-04T14:46:00Z">
        <w:r w:rsidDel="00B671A3">
          <w:rPr>
            <w:rFonts w:ascii="Times New Roman" w:hAnsi="Times New Roman" w:cs="Times New Roman"/>
            <w:sz w:val="24"/>
          </w:rPr>
          <w:delText>select</w:delText>
        </w:r>
      </w:del>
      <w:ins w:id="976" w:author="Liu, Luyu" w:date="2020-08-02T21:52:00Z">
        <w:del w:id="977" w:author="Miller, Harvey J." w:date="2020-08-04T14:46:00Z">
          <w:r w:rsidR="00EE2E3D" w:rsidDel="00B671A3">
            <w:rPr>
              <w:rFonts w:ascii="Times New Roman" w:hAnsi="Times New Roman" w:cs="Times New Roman"/>
              <w:sz w:val="24"/>
            </w:rPr>
            <w:delText>ed</w:delText>
          </w:r>
        </w:del>
      </w:ins>
      <w:r>
        <w:rPr>
          <w:rFonts w:ascii="Times New Roman" w:hAnsi="Times New Roman" w:cs="Times New Roman"/>
          <w:sz w:val="24"/>
        </w:rPr>
        <w:t xml:space="preserve"> “Coronavirus” over “COVID19” as the search keyword for its popularity among the publ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156C4DBA" w:rsidR="00077492" w:rsidRPr="009D4EE1" w:rsidRDefault="00077492">
      <w:pPr>
        <w:spacing w:line="240" w:lineRule="auto"/>
        <w:ind w:firstLine="720"/>
        <w:jc w:val="both"/>
        <w:rPr>
          <w:rFonts w:ascii="Times New Roman" w:hAnsi="Times New Roman" w:cs="Times New Roman"/>
          <w:sz w:val="24"/>
        </w:rPr>
        <w:pPrChange w:id="978" w:author="Liu, Luyu" w:date="2020-07-20T23:14:00Z">
          <w:pPr>
            <w:spacing w:line="480" w:lineRule="auto"/>
            <w:ind w:firstLine="720"/>
            <w:jc w:val="both"/>
          </w:pPr>
        </w:pPrChange>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w:t>
      </w:r>
      <w:del w:id="979" w:author="Liu, Luyu" w:date="2020-07-29T17:13:00Z">
        <w:r w:rsidDel="00D75BD2">
          <w:rPr>
            <w:rFonts w:ascii="Times New Roman" w:hAnsi="Times New Roman" w:cs="Times New Roman"/>
            <w:sz w:val="24"/>
          </w:rPr>
          <w:delText>floor</w:delText>
        </w:r>
      </w:del>
      <w:ins w:id="980" w:author="Liu, Luyu" w:date="2020-07-30T19:48:00Z">
        <w:r w:rsidR="007D36F4">
          <w:rPr>
            <w:rFonts w:ascii="Times New Roman" w:hAnsi="Times New Roman" w:cs="Times New Roman"/>
            <w:sz w:val="24"/>
          </w:rPr>
          <w:t xml:space="preserve">usage rate </w:t>
        </w:r>
      </w:ins>
      <w:ins w:id="981" w:author="Liu, Luyu" w:date="2020-07-30T20:00:00Z">
        <w:r w:rsidR="008A6B31">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Polzin","given":"Steve E","non-dropping-particle":"","parse-names":false,"suffix":""},{"dropping-particle":"","family":"Chu","given":"Xuehao","non-dropping-particle":"","parse-names":false,"suffix":""},{"dropping-particle":"","family":"Rey","given":"Joel R","non-dropping-particle":"","parse-names":false,"suffix":""}],"container-title":"Transportation Research Record","id":"ITEM-1","issue":"1","issued":{"date-parts":[["2000"]]},"page":"10-18","publisher":"SAGE Publications Sage CA: Los Angeles, CA","title":"Density and captivity in public transit success: observations from the 1995 nationwide personal transportation study","type":"article-journal","volume":"1735"},"uris":["http://www.mendeley.com/documents/?uuid=83876ac3-ef5e-4a45-a98a-7734a293ddb9"]}],"mendeley":{"formattedCitation":"[29]","plainTextFormattedCitation":"[29]","previouslyFormattedCitation":"[29]"},"properties":{"noteIndex":0},"schema":"https://github.com/citation-style-language/schema/raw/master/csl-citation.json"}</w:instrText>
      </w:r>
      <w:r w:rsidR="008A6B31">
        <w:rPr>
          <w:rFonts w:ascii="Times New Roman" w:hAnsi="Times New Roman" w:cs="Times New Roman"/>
          <w:sz w:val="24"/>
        </w:rPr>
        <w:fldChar w:fldCharType="separate"/>
      </w:r>
      <w:r w:rsidR="00A02E2F" w:rsidRPr="00A02E2F">
        <w:rPr>
          <w:rFonts w:ascii="Times New Roman" w:hAnsi="Times New Roman" w:cs="Times New Roman"/>
          <w:noProof/>
          <w:sz w:val="24"/>
        </w:rPr>
        <w:t>[29]</w:t>
      </w:r>
      <w:ins w:id="982" w:author="Liu, Luyu" w:date="2020-07-30T20:00:00Z">
        <w:r w:rsidR="008A6B31">
          <w:rPr>
            <w:rFonts w:ascii="Times New Roman" w:hAnsi="Times New Roman" w:cs="Times New Roman"/>
            <w:sz w:val="24"/>
          </w:rPr>
          <w:fldChar w:fldCharType="end"/>
        </w:r>
        <w:r w:rsidR="008A6B31">
          <w:rPr>
            <w:rFonts w:ascii="Times New Roman" w:hAnsi="Times New Roman" w:cs="Times New Roman"/>
            <w:sz w:val="24"/>
          </w:rPr>
          <w:t xml:space="preserve"> </w:t>
        </w:r>
      </w:ins>
      <w:ins w:id="983" w:author="Liu, Luyu" w:date="2020-07-30T19:48:00Z">
        <w:r w:rsidR="007D36F4">
          <w:rPr>
            <w:rFonts w:ascii="Times New Roman" w:hAnsi="Times New Roman" w:cs="Times New Roman"/>
            <w:sz w:val="24"/>
          </w:rPr>
          <w:t>and base value</w:t>
        </w:r>
      </w:ins>
      <w:del w:id="984" w:author="Liu, Luyu" w:date="2020-07-30T19:48:00Z">
        <w:r w:rsidDel="007D36F4">
          <w:rPr>
            <w:rFonts w:ascii="Times New Roman" w:hAnsi="Times New Roman" w:cs="Times New Roman"/>
            <w:sz w:val="24"/>
          </w:rPr>
          <w:delText xml:space="preserve"> value</w:delText>
        </w:r>
      </w:del>
      <w:r>
        <w:rPr>
          <w:rFonts w:ascii="Times New Roman" w:hAnsi="Times New Roman" w:cs="Times New Roman"/>
          <w:sz w:val="24"/>
        </w:rPr>
        <w:t>. If an area has more people depending on transit, the usage rate of transit during the pandemic is supposedly higher. We derive</w:t>
      </w:r>
      <w:ins w:id="985" w:author="Liu, Luyu" w:date="2020-08-02T21:52:00Z">
        <w:del w:id="986" w:author="Miller, Harvey J." w:date="2020-08-04T14:46:00Z">
          <w:r w:rsidR="00686BE5" w:rsidDel="00B671A3">
            <w:rPr>
              <w:rFonts w:ascii="Times New Roman" w:hAnsi="Times New Roman" w:cs="Times New Roman"/>
              <w:sz w:val="24"/>
            </w:rPr>
            <w:delText>d</w:delText>
          </w:r>
        </w:del>
      </w:ins>
      <w:r>
        <w:rPr>
          <w:rFonts w:ascii="Times New Roman" w:hAnsi="Times New Roman" w:cs="Times New Roman"/>
          <w:sz w:val="24"/>
        </w:rPr>
        <w:t xml:space="preserve"> the ratio of people who transit to work and the percentage of house units with no vehicle access from ACS data to infer transit dependency.</w:t>
      </w:r>
    </w:p>
    <w:p w14:paraId="7AA44050" w14:textId="2673F41F" w:rsidR="00077492" w:rsidRDefault="00077492">
      <w:pPr>
        <w:spacing w:line="240" w:lineRule="auto"/>
        <w:ind w:firstLine="720"/>
        <w:jc w:val="both"/>
        <w:rPr>
          <w:rFonts w:ascii="Times New Roman" w:hAnsi="Times New Roman" w:cs="Times New Roman"/>
          <w:sz w:val="24"/>
        </w:rPr>
        <w:pPrChange w:id="987" w:author="Liu, Luyu" w:date="2020-07-20T23:14:00Z">
          <w:pPr>
            <w:spacing w:line="480" w:lineRule="auto"/>
            <w:ind w:firstLine="720"/>
            <w:jc w:val="both"/>
          </w:pPr>
        </w:pPrChange>
      </w:pPr>
      <w:r>
        <w:rPr>
          <w:rFonts w:ascii="Times New Roman" w:hAnsi="Times New Roman" w:cs="Times New Roman"/>
          <w:sz w:val="24"/>
        </w:rPr>
        <w:t>To supplement the analysis, we also refer to the user survey results conducted by Transit</w:t>
      </w:r>
      <w:ins w:id="988" w:author="Miller, Harvey J." w:date="2020-08-04T14:46:00Z">
        <w:r w:rsidR="00B671A3">
          <w:rPr>
            <w:rFonts w:ascii="Times New Roman" w:hAnsi="Times New Roman" w:cs="Times New Roman"/>
            <w:sz w:val="24"/>
          </w:rPr>
          <w:t>, Inc.</w:t>
        </w:r>
      </w:ins>
      <w:r>
        <w:rPr>
          <w:rFonts w:ascii="Times New Roman" w:hAnsi="Times New Roman" w:cs="Times New Roman"/>
          <w:sz w:val="24"/>
        </w:rPr>
        <w:t xml:space="preserve"> </w:t>
      </w:r>
      <w:del w:id="989" w:author="Miller, Harvey J." w:date="2020-08-04T14:46:00Z">
        <w:r w:rsidDel="00B671A3">
          <w:rPr>
            <w:rFonts w:ascii="Times New Roman" w:hAnsi="Times New Roman" w:cs="Times New Roman"/>
            <w:sz w:val="24"/>
          </w:rPr>
          <w:delText xml:space="preserve">app </w:delText>
        </w:r>
      </w:del>
      <w:r>
        <w:rPr>
          <w:rFonts w:ascii="Times New Roman" w:hAnsi="Times New Roman" w:cs="Times New Roman"/>
          <w:sz w:val="24"/>
        </w:rPr>
        <w:t>about the demography of the passengers during the pandemic. The survey was conducted in early April, 2020 across the United States (n = 15000) and Canada (n = 10000) via the Transit app interface. The survey investigate</w:t>
      </w:r>
      <w:ins w:id="990" w:author="Miller, Harvey J." w:date="2020-08-04T14:47:00Z">
        <w:r w:rsidR="00B671A3">
          <w:rPr>
            <w:rFonts w:ascii="Times New Roman" w:hAnsi="Times New Roman" w:cs="Times New Roman"/>
            <w:sz w:val="24"/>
          </w:rPr>
          <w:t>s</w:t>
        </w:r>
      </w:ins>
      <w:del w:id="991" w:author="Miller, Harvey J." w:date="2020-08-04T14:46:00Z">
        <w:r w:rsidDel="00B671A3">
          <w:rPr>
            <w:rFonts w:ascii="Times New Roman" w:hAnsi="Times New Roman" w:cs="Times New Roman"/>
            <w:sz w:val="24"/>
          </w:rPr>
          <w:delText>d</w:delText>
        </w:r>
      </w:del>
      <w:r>
        <w:rPr>
          <w:rFonts w:ascii="Times New Roman" w:hAnsi="Times New Roman" w:cs="Times New Roman"/>
          <w:sz w:val="24"/>
        </w:rPr>
        <w:t xml:space="preserve"> the age, race (including Spanish speakers), gender, trip purpose, occupation composition of the passengers wh</w:t>
      </w:r>
      <w:ins w:id="992" w:author="Miller, Harvey J." w:date="2020-08-04T14:47:00Z">
        <w:r w:rsidR="00B671A3">
          <w:rPr>
            <w:rFonts w:ascii="Times New Roman" w:hAnsi="Times New Roman" w:cs="Times New Roman"/>
            <w:sz w:val="24"/>
          </w:rPr>
          <w:t xml:space="preserve">o </w:t>
        </w:r>
        <w:r w:rsidR="008101AB">
          <w:rPr>
            <w:rFonts w:ascii="Times New Roman" w:hAnsi="Times New Roman" w:cs="Times New Roman"/>
            <w:sz w:val="24"/>
          </w:rPr>
          <w:t xml:space="preserve">remained </w:t>
        </w:r>
      </w:ins>
      <w:del w:id="993" w:author="Miller, Harvey J." w:date="2020-08-04T14:47:00Z">
        <w:r w:rsidDel="00B671A3">
          <w:rPr>
            <w:rFonts w:ascii="Times New Roman" w:hAnsi="Times New Roman" w:cs="Times New Roman"/>
            <w:sz w:val="24"/>
          </w:rPr>
          <w:delText xml:space="preserve">o stick to </w:delText>
        </w:r>
      </w:del>
      <w:r>
        <w:rPr>
          <w:rFonts w:ascii="Times New Roman" w:hAnsi="Times New Roman" w:cs="Times New Roman"/>
          <w:sz w:val="24"/>
        </w:rPr>
        <w:t>transit system</w:t>
      </w:r>
      <w:ins w:id="994" w:author="Miller, Harvey J." w:date="2020-08-04T14:47:00Z">
        <w:r w:rsidR="008101AB">
          <w:rPr>
            <w:rFonts w:ascii="Times New Roman" w:hAnsi="Times New Roman" w:cs="Times New Roman"/>
            <w:sz w:val="24"/>
          </w:rPr>
          <w:t xml:space="preserve"> users</w:t>
        </w:r>
      </w:ins>
      <w:del w:id="995" w:author="Miller, Harvey J." w:date="2020-08-04T14:47:00Z">
        <w:r w:rsidDel="008101AB">
          <w:rPr>
            <w:rFonts w:ascii="Times New Roman" w:hAnsi="Times New Roman" w:cs="Times New Roman"/>
            <w:sz w:val="24"/>
          </w:rPr>
          <w:delText>s</w:delText>
        </w:r>
      </w:del>
      <w:r>
        <w:rPr>
          <w:rFonts w:ascii="Times New Roman" w:hAnsi="Times New Roman" w:cs="Times New Roman"/>
          <w:sz w:val="24"/>
        </w:rPr>
        <w:t xml:space="preserve"> during the pandem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5,30,31]","plainTextFormattedCitation":"[15,30,31]","previouslyFormattedCitation":"[15,30,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15,30,31]</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pPr>
        <w:spacing w:line="240" w:lineRule="auto"/>
        <w:rPr>
          <w:rFonts w:ascii="Times New Roman" w:hAnsi="Times New Roman" w:cs="Times New Roman"/>
          <w:sz w:val="24"/>
        </w:rPr>
        <w:pPrChange w:id="996" w:author="Liu, Luyu" w:date="2020-07-20T23:14:00Z">
          <w:pPr>
            <w:spacing w:line="480" w:lineRule="auto"/>
          </w:pPr>
        </w:pPrChange>
      </w:pPr>
    </w:p>
    <w:p w14:paraId="7781C4ED" w14:textId="76B61846" w:rsidR="00077492" w:rsidRPr="00FF2732" w:rsidRDefault="00077492">
      <w:pPr>
        <w:spacing w:line="240" w:lineRule="auto"/>
        <w:jc w:val="both"/>
        <w:rPr>
          <w:rStyle w:val="Emphasis"/>
          <w:rPrChange w:id="997" w:author="Liu, Luyu" w:date="2020-08-02T21:17:00Z">
            <w:rPr/>
          </w:rPrChange>
        </w:rPr>
        <w:pPrChange w:id="998" w:author="Liu, Luyu" w:date="2020-08-02T21:17:00Z">
          <w:pPr>
            <w:pStyle w:val="ListParagraph"/>
            <w:numPr>
              <w:ilvl w:val="2"/>
              <w:numId w:val="2"/>
            </w:numPr>
            <w:spacing w:line="480" w:lineRule="auto"/>
            <w:ind w:hanging="720"/>
            <w:jc w:val="both"/>
          </w:pPr>
        </w:pPrChange>
      </w:pPr>
      <w:r w:rsidRPr="00FF2732">
        <w:rPr>
          <w:rStyle w:val="Emphasis"/>
          <w:rPrChange w:id="999" w:author="Liu, Luyu" w:date="2020-08-02T21:17:00Z">
            <w:rPr/>
          </w:rPrChange>
        </w:rPr>
        <w:t>Cliff/</w:t>
      </w:r>
      <w:del w:id="1000" w:author="Liu, Luyu" w:date="2020-07-29T17:13:00Z">
        <w:r w:rsidRPr="00FF2732" w:rsidDel="00D75BD2">
          <w:rPr>
            <w:rStyle w:val="Emphasis"/>
            <w:rPrChange w:id="1001" w:author="Liu, Luyu" w:date="2020-08-02T21:17:00Z">
              <w:rPr/>
            </w:rPrChange>
          </w:rPr>
          <w:delText>floor</w:delText>
        </w:r>
      </w:del>
      <w:ins w:id="1002" w:author="Liu, Luyu" w:date="2020-07-29T17:13:00Z">
        <w:r w:rsidR="00D75BD2" w:rsidRPr="00FF2732">
          <w:rPr>
            <w:rStyle w:val="Emphasis"/>
            <w:rPrChange w:id="1003" w:author="Liu, Luyu" w:date="2020-08-02T21:17:00Z">
              <w:rPr/>
            </w:rPrChange>
          </w:rPr>
          <w:t>base</w:t>
        </w:r>
      </w:ins>
      <w:r w:rsidRPr="00FF2732">
        <w:rPr>
          <w:rStyle w:val="Emphasis"/>
          <w:rPrChange w:id="1004" w:author="Liu, Luyu" w:date="2020-08-02T21:17:00Z">
            <w:rPr/>
          </w:rPrChange>
        </w:rPr>
        <w:t xml:space="preserve"> points and decay rate</w:t>
      </w:r>
    </w:p>
    <w:p w14:paraId="486CB36E" w14:textId="027E963E" w:rsidR="00077492" w:rsidRDefault="00077492">
      <w:pPr>
        <w:spacing w:line="240" w:lineRule="auto"/>
        <w:ind w:firstLine="720"/>
        <w:jc w:val="both"/>
        <w:rPr>
          <w:rFonts w:ascii="Times New Roman" w:hAnsi="Times New Roman" w:cs="Times New Roman"/>
          <w:sz w:val="24"/>
        </w:rPr>
        <w:pPrChange w:id="1005" w:author="Liu, Luyu" w:date="2020-08-02T21:20: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cliff point</w:t>
      </w:r>
      <w:ins w:id="1006" w:author="Liu, Luyu" w:date="2020-07-29T17:13:00Z">
        <w:r w:rsidR="00D75BD2">
          <w:rPr>
            <w:rFonts w:ascii="Times New Roman" w:hAnsi="Times New Roman" w:cs="Times New Roman"/>
            <w:i/>
            <w:sz w:val="24"/>
          </w:rPr>
          <w:t xml:space="preserve"> </w:t>
        </w:r>
        <w:proofErr w:type="spellStart"/>
        <w:proofErr w:type="gramStart"/>
        <w:r w:rsidR="00D75BD2">
          <w:rPr>
            <w:rFonts w:ascii="Times New Roman" w:hAnsi="Times New Roman" w:cs="Times New Roman"/>
            <w:i/>
            <w:sz w:val="24"/>
          </w:rPr>
          <w:t>t</w:t>
        </w:r>
        <w:r w:rsidR="00D75BD2">
          <w:rPr>
            <w:rFonts w:ascii="Times New Roman" w:hAnsi="Times New Roman" w:cs="Times New Roman"/>
            <w:i/>
            <w:sz w:val="24"/>
            <w:vertAlign w:val="subscript"/>
          </w:rPr>
          <w:t>c</w:t>
        </w:r>
      </w:ins>
      <w:proofErr w:type="spellEnd"/>
      <w:proofErr w:type="gramEnd"/>
      <w:del w:id="1007" w:author="Liu, Luyu" w:date="2020-07-29T17:13:00Z">
        <w:r w:rsidRPr="009457DC" w:rsidDel="00D75BD2">
          <w:rPr>
            <w:rFonts w:ascii="Times New Roman" w:hAnsi="Times New Roman" w:cs="Times New Roman"/>
            <w:i/>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del>
      <w:r>
        <w:rPr>
          <w:rFonts w:ascii="Times New Roman" w:hAnsi="Times New Roman" w:cs="Times New Roman"/>
          <w:sz w:val="24"/>
        </w:rPr>
        <w:t xml:space="preserve"> and </w:t>
      </w:r>
      <w:del w:id="1008" w:author="Liu, Luyu" w:date="2020-07-29T17:13:00Z">
        <w:r w:rsidDel="00D75BD2">
          <w:rPr>
            <w:rFonts w:ascii="Times New Roman" w:hAnsi="Times New Roman" w:cs="Times New Roman"/>
            <w:i/>
            <w:sz w:val="24"/>
          </w:rPr>
          <w:delText>floor</w:delText>
        </w:r>
      </w:del>
      <w:ins w:id="1009" w:author="Liu, Luyu" w:date="2020-07-29T17:13:00Z">
        <w:r w:rsidR="00D75BD2">
          <w:rPr>
            <w:rFonts w:ascii="Times New Roman" w:hAnsi="Times New Roman" w:cs="Times New Roman"/>
            <w:i/>
            <w:sz w:val="24"/>
          </w:rPr>
          <w:t>base</w:t>
        </w:r>
      </w:ins>
      <w:r w:rsidRPr="009457DC">
        <w:rPr>
          <w:rFonts w:ascii="Times New Roman" w:hAnsi="Times New Roman" w:cs="Times New Roman"/>
          <w:i/>
          <w:sz w:val="24"/>
        </w:rPr>
        <w:t xml:space="preserve"> po</w:t>
      </w:r>
      <w:ins w:id="1010" w:author="Liu, Luyu" w:date="2020-07-29T17:14:00Z">
        <w:r w:rsidR="00D75BD2">
          <w:rPr>
            <w:rFonts w:ascii="Times New Roman" w:hAnsi="Times New Roman" w:cs="Times New Roman"/>
            <w:i/>
            <w:sz w:val="24"/>
          </w:rPr>
          <w:t xml:space="preserve">int </w:t>
        </w:r>
        <w:proofErr w:type="spellStart"/>
        <w:r w:rsidR="00D75BD2">
          <w:rPr>
            <w:rFonts w:ascii="Times New Roman" w:hAnsi="Times New Roman" w:cs="Times New Roman"/>
            <w:i/>
            <w:sz w:val="24"/>
          </w:rPr>
          <w:t>t</w:t>
        </w:r>
      </w:ins>
      <w:ins w:id="1011" w:author="Liu, Luyu" w:date="2020-07-29T17:15:00Z">
        <w:r w:rsidR="00D75BD2">
          <w:rPr>
            <w:rFonts w:ascii="Times New Roman" w:hAnsi="Times New Roman" w:cs="Times New Roman"/>
            <w:i/>
            <w:sz w:val="24"/>
            <w:vertAlign w:val="subscript"/>
          </w:rPr>
          <w:t>b</w:t>
        </w:r>
      </w:ins>
      <w:proofErr w:type="spellEnd"/>
      <w:ins w:id="1012" w:author="Liu, Luyu" w:date="2020-07-29T17:14:00Z">
        <w:r w:rsidR="00D75BD2">
          <w:rPr>
            <w:rFonts w:ascii="Times New Roman" w:hAnsi="Times New Roman" w:cs="Times New Roman"/>
            <w:i/>
            <w:sz w:val="24"/>
          </w:rPr>
          <w:t xml:space="preserve"> </w:t>
        </w:r>
        <w:r w:rsidR="00D75BD2" w:rsidRPr="00D75BD2">
          <w:rPr>
            <w:rFonts w:ascii="Times New Roman" w:hAnsi="Times New Roman" w:cs="Times New Roman"/>
            <w:sz w:val="24"/>
            <w:rPrChange w:id="1013" w:author="Liu, Luyu" w:date="2020-07-29T17:14:00Z">
              <w:rPr>
                <w:rFonts w:ascii="Times New Roman" w:hAnsi="Times New Roman" w:cs="Times New Roman"/>
                <w:i/>
                <w:sz w:val="24"/>
              </w:rPr>
            </w:rPrChange>
          </w:rPr>
          <w:t>a</w:t>
        </w:r>
      </w:ins>
      <w:del w:id="1014" w:author="Liu, Luyu" w:date="2020-07-29T17:14:00Z">
        <w:r w:rsidRPr="00D75BD2" w:rsidDel="00D75BD2">
          <w:rPr>
            <w:rFonts w:ascii="Times New Roman" w:hAnsi="Times New Roman" w:cs="Times New Roman"/>
            <w:sz w:val="24"/>
            <w:rPrChange w:id="1015" w:author="Liu, Luyu" w:date="2020-07-29T17:14:00Z">
              <w:rPr>
                <w:rFonts w:ascii="Times New Roman" w:hAnsi="Times New Roman" w:cs="Times New Roman"/>
                <w:i/>
                <w:sz w:val="24"/>
              </w:rPr>
            </w:rPrChange>
          </w:rPr>
          <w:delText>in</w:delText>
        </w:r>
      </w:del>
      <w:del w:id="1016" w:author="Liu, Luyu" w:date="2020-07-29T17:13:00Z">
        <w:r w:rsidRPr="00D75BD2" w:rsidDel="00D75BD2">
          <w:rPr>
            <w:rFonts w:ascii="Times New Roman" w:hAnsi="Times New Roman" w:cs="Times New Roman"/>
            <w:sz w:val="24"/>
            <w:vertAlign w:val="subscript"/>
            <w:rPrChange w:id="1017" w:author="Liu, Luyu" w:date="2020-07-29T17:14:00Z">
              <w:rPr>
                <w:rFonts w:ascii="Times New Roman" w:hAnsi="Times New Roman" w:cs="Times New Roman"/>
                <w:i/>
                <w:sz w:val="24"/>
              </w:rPr>
            </w:rPrChange>
          </w:rPr>
          <w:delText xml:space="preserve">t </w:delText>
        </w:r>
        <m:oMath>
          <m:sSub>
            <m:sSubPr>
              <m:ctrlPr>
                <w:rPr>
                  <w:rFonts w:ascii="Cambria Math" w:hAnsi="Cambria Math" w:cs="Times New Roman"/>
                  <w:sz w:val="24"/>
                  <w:vertAlign w:val="subscript"/>
                </w:rPr>
              </m:ctrlPr>
            </m:sSubPr>
            <m:e>
              <m:r>
                <m:rPr>
                  <m:sty m:val="p"/>
                </m:rPr>
                <w:rPr>
                  <w:rFonts w:ascii="Cambria Math" w:hAnsi="Cambria Math" w:cs="Times New Roman"/>
                  <w:sz w:val="24"/>
                  <w:vertAlign w:val="subscript"/>
                </w:rPr>
                <m:t>t</m:t>
              </m:r>
            </m:e>
            <m:sub>
              <m:r>
                <m:rPr>
                  <m:sty m:val="p"/>
                </m:rPr>
                <w:rPr>
                  <w:rFonts w:ascii="Cambria Math" w:hAnsi="Cambria Math" w:cs="Times New Roman"/>
                  <w:sz w:val="24"/>
                  <w:vertAlign w:val="subscript"/>
                </w:rPr>
                <m:t>f</m:t>
              </m:r>
            </m:sub>
          </m:sSub>
        </m:oMath>
      </w:del>
      <w:del w:id="1018" w:author="Liu, Luyu" w:date="2020-07-29T17:14:00Z">
        <w:r w:rsidRPr="008A6B31" w:rsidDel="00D75BD2">
          <w:rPr>
            <w:rFonts w:ascii="Times New Roman" w:hAnsi="Times New Roman" w:cs="Times New Roman"/>
            <w:sz w:val="24"/>
          </w:rPr>
          <w:delText xml:space="preserve"> a</w:delText>
        </w:r>
      </w:del>
      <w:r w:rsidRPr="008A6B31">
        <w:rPr>
          <w:rFonts w:ascii="Times New Roman" w:hAnsi="Times New Roman" w:cs="Times New Roman"/>
          <w:sz w:val="24"/>
        </w:rPr>
        <w:t>r</w:t>
      </w:r>
      <w:r>
        <w:rPr>
          <w:rFonts w:ascii="Times New Roman" w:hAnsi="Times New Roman" w:cs="Times New Roman"/>
          <w:sz w:val="24"/>
        </w:rPr>
        <w:t>e time points when demand decline started and when it re-stabilized</w:t>
      </w:r>
      <w:ins w:id="1019" w:author="Liu, Luyu" w:date="2020-07-29T23:29:00Z">
        <w:r w:rsidR="009E6663">
          <w:rPr>
            <w:rFonts w:ascii="Times New Roman" w:hAnsi="Times New Roman" w:cs="Times New Roman"/>
            <w:sz w:val="24"/>
          </w:rPr>
          <w:t xml:space="preserve"> as shown in </w:t>
        </w:r>
        <w:r w:rsidR="009E6663">
          <w:rPr>
            <w:rFonts w:ascii="Times New Roman" w:hAnsi="Times New Roman" w:cs="Times New Roman"/>
            <w:sz w:val="24"/>
          </w:rPr>
          <w:fldChar w:fldCharType="begin"/>
        </w:r>
        <w:r w:rsidR="009E6663">
          <w:rPr>
            <w:rFonts w:ascii="Times New Roman" w:hAnsi="Times New Roman" w:cs="Times New Roman"/>
            <w:sz w:val="24"/>
          </w:rPr>
          <w:instrText xml:space="preserve"> REF _Ref46957252 \h </w:instrText>
        </w:r>
      </w:ins>
      <w:r w:rsidR="009E6663">
        <w:rPr>
          <w:rFonts w:ascii="Times New Roman" w:hAnsi="Times New Roman" w:cs="Times New Roman"/>
          <w:sz w:val="24"/>
        </w:rPr>
      </w:r>
      <w:r w:rsidR="009E6663">
        <w:rPr>
          <w:rFonts w:ascii="Times New Roman" w:hAnsi="Times New Roman" w:cs="Times New Roman"/>
          <w:sz w:val="24"/>
        </w:rPr>
        <w:fldChar w:fldCharType="separate"/>
      </w:r>
      <w:ins w:id="1020" w:author="Liu, Luyu" w:date="2020-07-29T23:37:00Z">
        <w:r w:rsidR="000F49FB" w:rsidRPr="006C64A6">
          <w:rPr>
            <w:rFonts w:ascii="Times New Roman" w:hAnsi="Times New Roman" w:cs="Times New Roman"/>
            <w:sz w:val="24"/>
            <w:rPrChange w:id="1021" w:author="Liu, Luyu" w:date="2020-07-29T23:11:00Z">
              <w:rPr/>
            </w:rPrChange>
          </w:rPr>
          <w:t xml:space="preserve">Fig </w:t>
        </w:r>
        <w:r w:rsidR="000F49FB">
          <w:rPr>
            <w:rFonts w:ascii="Times New Roman" w:hAnsi="Times New Roman" w:cs="Times New Roman"/>
            <w:noProof/>
            <w:sz w:val="24"/>
          </w:rPr>
          <w:t>2</w:t>
        </w:r>
      </w:ins>
      <w:ins w:id="1022" w:author="Liu, Luyu" w:date="2020-07-29T23:29:00Z">
        <w:r w:rsidR="009E6663">
          <w:rPr>
            <w:rFonts w:ascii="Times New Roman" w:hAnsi="Times New Roman" w:cs="Times New Roman"/>
            <w:sz w:val="24"/>
          </w:rPr>
          <w:fldChar w:fldCharType="end"/>
        </w:r>
      </w:ins>
      <w:r>
        <w:rPr>
          <w:rFonts w:ascii="Times New Roman" w:hAnsi="Times New Roman" w:cs="Times New Roman"/>
          <w:sz w:val="24"/>
        </w:rPr>
        <w:t>. We calculate</w:t>
      </w:r>
      <w:ins w:id="1023" w:author="Liu, Luyu" w:date="2020-08-02T21:52:00Z">
        <w:del w:id="1024" w:author="Miller, Harvey J." w:date="2020-08-04T14:47:00Z">
          <w:r w:rsidR="00EE684B" w:rsidDel="008101AB">
            <w:rPr>
              <w:rFonts w:ascii="Times New Roman" w:hAnsi="Times New Roman" w:cs="Times New Roman"/>
              <w:sz w:val="24"/>
            </w:rPr>
            <w:delText>d</w:delText>
          </w:r>
        </w:del>
      </w:ins>
      <w:r>
        <w:rPr>
          <w:rFonts w:ascii="Times New Roman" w:hAnsi="Times New Roman" w:cs="Times New Roman"/>
          <w:sz w:val="24"/>
        </w:rPr>
        <w:t xml:space="preserve"> these from the logistic curve using confidence interval theory rather than the observed data to provide more stable estimates. We derive</w:t>
      </w:r>
      <w:ins w:id="1025" w:author="Liu, Luyu" w:date="2020-08-02T21:53:00Z">
        <w:del w:id="1026" w:author="Miller, Harvey J." w:date="2020-08-04T14:48:00Z">
          <w:r w:rsidR="00E02617" w:rsidDel="008101AB">
            <w:rPr>
              <w:rFonts w:ascii="Times New Roman" w:hAnsi="Times New Roman" w:cs="Times New Roman"/>
              <w:sz w:val="24"/>
            </w:rPr>
            <w:delText>d</w:delText>
          </w:r>
        </w:del>
      </w:ins>
      <w:r>
        <w:rPr>
          <w:rFonts w:ascii="Times New Roman" w:hAnsi="Times New Roman" w:cs="Times New Roman"/>
          <w:sz w:val="24"/>
        </w:rPr>
        <w:t xml:space="preser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027" w:author="Liu, Luyu" w:date="2020-07-20T23:14:00Z">
                <w:pPr>
                  <w:spacing w:line="480" w:lineRule="auto"/>
                  <w:jc w:val="center"/>
                </w:pPr>
              </w:pPrChange>
            </w:pPr>
          </w:p>
        </w:tc>
        <w:tc>
          <w:tcPr>
            <w:tcW w:w="4462" w:type="pct"/>
            <w:vAlign w:val="center"/>
            <w:hideMark/>
          </w:tcPr>
          <w:p w14:paraId="79D9F72D" w14:textId="77777777" w:rsidR="00077492" w:rsidRPr="005E3B67" w:rsidRDefault="00077492">
            <w:pPr>
              <w:spacing w:line="240" w:lineRule="auto"/>
              <w:jc w:val="center"/>
              <w:rPr>
                <w:rFonts w:ascii="Times New Roman" w:eastAsia="Yu Mincho" w:hAnsi="Times New Roman" w:cs="Times New Roman"/>
                <w:sz w:val="24"/>
                <w:szCs w:val="24"/>
                <w:lang w:eastAsia="ja-JP"/>
              </w:rPr>
              <w:pPrChange w:id="1028" w:author="Liu, Luyu" w:date="2020-07-20T23:14: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C04D97F" w:rsidR="00077492" w:rsidRPr="00E714F0" w:rsidRDefault="00077492" w:rsidP="000F49FB">
            <w:pPr>
              <w:spacing w:line="240" w:lineRule="auto"/>
              <w:jc w:val="center"/>
              <w:rPr>
                <w:rFonts w:ascii="Times New Roman" w:eastAsia="Yu Mincho" w:hAnsi="Times New Roman" w:cs="Times New Roman"/>
                <w:sz w:val="24"/>
                <w:szCs w:val="24"/>
                <w:lang w:eastAsia="ja-JP"/>
              </w:rPr>
            </w:pPr>
            <w:bookmarkStart w:id="1029"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0F49FB">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029"/>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030" w:author="Liu, Luyu" w:date="2020-07-20T23:14:00Z">
                <w:pPr>
                  <w:spacing w:line="480" w:lineRule="auto"/>
                  <w:jc w:val="center"/>
                </w:pPr>
              </w:pPrChange>
            </w:pPr>
          </w:p>
        </w:tc>
        <w:tc>
          <w:tcPr>
            <w:tcW w:w="4462" w:type="pct"/>
            <w:vAlign w:val="center"/>
            <w:hideMark/>
          </w:tcPr>
          <w:p w14:paraId="6EFEBD6D" w14:textId="1BC0ABE6" w:rsidR="00077492" w:rsidRPr="00AB345C" w:rsidRDefault="00077492">
            <w:pPr>
              <w:spacing w:line="240" w:lineRule="auto"/>
              <w:jc w:val="center"/>
              <w:rPr>
                <w:rFonts w:ascii="Times New Roman" w:hAnsi="Times New Roman" w:cs="Times New Roman"/>
                <w:sz w:val="24"/>
              </w:rPr>
              <w:pPrChange w:id="1031" w:author="Liu, Luyu" w:date="2020-07-29T17:23: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1032" w:author="Liu, Luyu" w:date="2020-07-29T17:23:00Z">
                            <w:rPr>
                              <w:rFonts w:ascii="Cambria Math" w:eastAsia="Yu Mincho" w:hAnsi="Cambria Math" w:cs="Times New Roman"/>
                              <w:i/>
                              <w:sz w:val="24"/>
                              <w:szCs w:val="24"/>
                              <w:lang w:eastAsia="ja-JP"/>
                            </w:rPr>
                          </w:del>
                        </m:ctrlPr>
                      </m:sSubPr>
                      <m:e>
                        <m:r>
                          <w:del w:id="1033" w:author="Liu, Luyu" w:date="2020-07-29T17:23:00Z">
                            <w:rPr>
                              <w:rFonts w:ascii="Cambria Math" w:eastAsia="Yu Mincho" w:hAnsi="Cambria Math" w:cs="Times New Roman"/>
                              <w:sz w:val="24"/>
                              <w:szCs w:val="24"/>
                              <w:lang w:eastAsia="ja-JP"/>
                            </w:rPr>
                            <m:t>t</m:t>
                          </w:del>
                        </m:r>
                      </m:e>
                      <m:sub>
                        <m:r>
                          <w:del w:id="1034" w:author="Liu, Luyu" w:date="2020-07-29T17:23:00Z">
                            <w:rPr>
                              <w:rFonts w:ascii="Cambria Math" w:eastAsia="Yu Mincho" w:hAnsi="Cambria Math" w:cs="Times New Roman"/>
                              <w:sz w:val="24"/>
                              <w:szCs w:val="24"/>
                              <w:lang w:eastAsia="ja-JP"/>
                            </w:rPr>
                            <m:t>f</m:t>
                          </w:del>
                        </m:r>
                      </m:sub>
                    </m:sSub>
                    <m:sSub>
                      <m:sSubPr>
                        <m:ctrlPr>
                          <w:ins w:id="1035" w:author="Liu, Luyu" w:date="2020-07-29T17:23:00Z">
                            <w:rPr>
                              <w:rFonts w:ascii="Cambria Math" w:eastAsia="Yu Mincho" w:hAnsi="Cambria Math" w:cs="Times New Roman"/>
                              <w:i/>
                              <w:sz w:val="24"/>
                              <w:szCs w:val="24"/>
                              <w:lang w:eastAsia="ja-JP"/>
                            </w:rPr>
                          </w:ins>
                        </m:ctrlPr>
                      </m:sSubPr>
                      <m:e>
                        <m:r>
                          <w:ins w:id="1036" w:author="Liu, Luyu" w:date="2020-07-29T17:23:00Z">
                            <w:rPr>
                              <w:rFonts w:ascii="Cambria Math" w:eastAsia="Yu Mincho" w:hAnsi="Cambria Math" w:cs="Times New Roman"/>
                              <w:sz w:val="24"/>
                              <w:szCs w:val="24"/>
                              <w:lang w:eastAsia="ja-JP"/>
                            </w:rPr>
                            <m:t>t</m:t>
                          </w:ins>
                        </m:r>
                      </m:e>
                      <m:sub>
                        <m:r>
                          <w:ins w:id="1037" w:author="Liu, Luyu" w:date="2020-07-29T17:23:00Z">
                            <w:rPr>
                              <w:rFonts w:ascii="Cambria Math" w:eastAsia="Yu Mincho" w:hAnsi="Cambria Math" w:cs="Times New Roman"/>
                              <w:sz w:val="24"/>
                              <w:szCs w:val="24"/>
                              <w:lang w:eastAsia="ja-JP"/>
                            </w:rPr>
                            <m:t>b</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38" w:author="Liu, Luyu" w:date="2020-07-29T17:23:00Z">
                                <w:rPr>
                                  <w:rFonts w:ascii="Cambria Math" w:eastAsia="Yu Mincho" w:hAnsi="Cambria Math" w:cs="Times New Roman"/>
                                  <w:sz w:val="24"/>
                                  <w:szCs w:val="24"/>
                                  <w:lang w:eastAsia="ja-JP"/>
                                </w:rPr>
                                <m:t>b</m:t>
                              </w:ins>
                            </m:r>
                            <m:r>
                              <w:del w:id="1039" w:author="Liu, Luyu" w:date="2020-07-29T17:23: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040" w:author="Liu, Luyu" w:date="2020-07-20T23:14:00Z">
                <w:pPr>
                  <w:spacing w:line="480" w:lineRule="auto"/>
                  <w:jc w:val="center"/>
                </w:pPr>
              </w:pPrChange>
            </w:pPr>
            <w:bookmarkStart w:id="1041"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041"/>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042" w:author="Liu, Luyu" w:date="2020-07-20T23:14:00Z">
                <w:pPr>
                  <w:spacing w:line="480" w:lineRule="auto"/>
                  <w:jc w:val="center"/>
                </w:pPr>
              </w:pPrChange>
            </w:pPr>
          </w:p>
        </w:tc>
        <w:tc>
          <w:tcPr>
            <w:tcW w:w="4462" w:type="pct"/>
            <w:vAlign w:val="center"/>
            <w:hideMark/>
          </w:tcPr>
          <w:p w14:paraId="68338CE7" w14:textId="77777777" w:rsidR="00077492" w:rsidRPr="00F465FC" w:rsidRDefault="00077492">
            <w:pPr>
              <w:spacing w:line="240" w:lineRule="auto"/>
              <w:jc w:val="both"/>
              <w:rPr>
                <w:rFonts w:ascii="Times New Roman" w:hAnsi="Times New Roman" w:cs="Times New Roman"/>
                <w:sz w:val="24"/>
              </w:rPr>
              <w:pPrChange w:id="1043" w:author="Liu, Luyu" w:date="2020-07-20T23:14: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044" w:author="Liu, Luyu" w:date="2020-07-20T23:14:00Z">
                <w:pPr>
                  <w:spacing w:line="480" w:lineRule="auto"/>
                  <w:jc w:val="center"/>
                </w:pPr>
              </w:pPrChange>
            </w:pPr>
            <w:bookmarkStart w:id="1045"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1045"/>
            <w:r w:rsidRPr="00E714F0">
              <w:rPr>
                <w:rFonts w:ascii="Times New Roman" w:eastAsia="Yu Mincho" w:hAnsi="Times New Roman" w:cs="Times New Roman"/>
                <w:sz w:val="24"/>
                <w:szCs w:val="24"/>
                <w:lang w:eastAsia="ja-JP"/>
              </w:rPr>
              <w:t>)</w:t>
            </w:r>
          </w:p>
        </w:tc>
      </w:tr>
    </w:tbl>
    <w:p w14:paraId="4FBD307A" w14:textId="483E66B7" w:rsidR="00077492" w:rsidRDefault="00077492">
      <w:pPr>
        <w:spacing w:line="240" w:lineRule="auto"/>
        <w:jc w:val="both"/>
        <w:rPr>
          <w:rFonts w:ascii="Times New Roman" w:hAnsi="Times New Roman" w:cs="Times New Roman"/>
          <w:sz w:val="24"/>
        </w:rPr>
        <w:pPrChange w:id="1046" w:author="Liu, Luyu" w:date="2020-07-20T23:14:00Z">
          <w:pPr>
            <w:spacing w:line="480" w:lineRule="auto"/>
            <w:jc w:val="both"/>
          </w:pPr>
        </w:pPrChange>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w:t>
      </w:r>
      <w:ins w:id="1047" w:author="Liu, Luyu" w:date="2020-08-02T21:53:00Z">
        <w:del w:id="1048" w:author="Miller, Harvey J." w:date="2020-08-04T14:48:00Z">
          <w:r w:rsidR="00381777" w:rsidDel="008101AB">
            <w:rPr>
              <w:rFonts w:ascii="Times New Roman" w:hAnsi="Times New Roman" w:cs="Times New Roman"/>
              <w:sz w:val="24"/>
            </w:rPr>
            <w:delText>ed</w:delText>
          </w:r>
        </w:del>
      </w:ins>
      <w:r>
        <w:rPr>
          <w:rFonts w:ascii="Times New Roman" w:hAnsi="Times New Roman" w:cs="Times New Roman"/>
          <w:sz w:val="24"/>
        </w:rPr>
        <w:t xml:space="preserve"> the normal value </w:t>
      </w:r>
      <w:r w:rsidRPr="009457DC">
        <w:rPr>
          <w:rFonts w:ascii="Times New Roman" w:hAnsi="Times New Roman" w:cs="Times New Roman"/>
          <w:i/>
          <w:sz w:val="24"/>
        </w:rPr>
        <w:t>b</w:t>
      </w:r>
      <w:r>
        <w:rPr>
          <w:rFonts w:ascii="Times New Roman" w:hAnsi="Times New Roman" w:cs="Times New Roman"/>
          <w:sz w:val="24"/>
        </w:rPr>
        <w:t xml:space="preserve"> and divide</w:t>
      </w:r>
      <w:ins w:id="1049" w:author="Liu, Luyu" w:date="2020-08-02T21:53:00Z">
        <w:del w:id="1050" w:author="Miller, Harvey J." w:date="2020-08-04T14:48:00Z">
          <w:r w:rsidR="00381777" w:rsidDel="008101AB">
            <w:rPr>
              <w:rFonts w:ascii="Times New Roman" w:hAnsi="Times New Roman" w:cs="Times New Roman"/>
              <w:sz w:val="24"/>
            </w:rPr>
            <w:delText>d</w:delText>
          </w:r>
        </w:del>
      </w:ins>
      <w:r>
        <w:rPr>
          <w:rFonts w:ascii="Times New Roman" w:hAnsi="Times New Roman" w:cs="Times New Roman"/>
          <w:sz w:val="24"/>
        </w:rPr>
        <w:t xml:space="preserv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proofErr w:type="gramStart"/>
      <w:r>
        <w:rPr>
          <w:rFonts w:ascii="Times New Roman" w:eastAsia="Yu Mincho" w:hAnsi="Times New Roman" w:cs="Times New Roman"/>
          <w:sz w:val="24"/>
          <w:szCs w:val="24"/>
          <w:lang w:eastAsia="ja-JP"/>
        </w:rPr>
        <w:t>α</w:t>
      </w:r>
      <w:proofErr w:type="gramEnd"/>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051"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2</w:t>
        </w:r>
      </w:ins>
      <w:del w:id="1052"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2</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053"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3</w:t>
        </w:r>
      </w:ins>
      <w:del w:id="1054"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3</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055" w:author="Liu, Luyu" w:date="2020-07-29T23:37:00Z">
        <w:r w:rsidR="000F49FB" w:rsidRPr="00E714F0">
          <w:rPr>
            <w:rFonts w:ascii="Times New Roman" w:eastAsia="Yu Mincho" w:hAnsi="Times New Roman" w:cs="Times New Roman"/>
            <w:sz w:val="24"/>
            <w:szCs w:val="24"/>
            <w:lang w:eastAsia="ja-JP"/>
          </w:rPr>
          <w:t>(</w:t>
        </w:r>
        <w:r w:rsidR="000F49FB" w:rsidRPr="00F465FC">
          <w:rPr>
            <w:rFonts w:ascii="Times New Roman" w:eastAsia="Yu Mincho" w:hAnsi="Times New Roman" w:cs="Times New Roman"/>
            <w:sz w:val="24"/>
            <w:szCs w:val="24"/>
            <w:lang w:eastAsia="ja-JP"/>
          </w:rPr>
          <w:t>4</w:t>
        </w:r>
      </w:ins>
      <w:del w:id="1056" w:author="Liu, Luyu" w:date="2020-07-29T23:37:00Z">
        <w:r w:rsidRPr="00E714F0" w:rsidDel="000F49FB">
          <w:rPr>
            <w:rFonts w:ascii="Times New Roman" w:eastAsia="Yu Mincho" w:hAnsi="Times New Roman" w:cs="Times New Roman"/>
            <w:sz w:val="24"/>
            <w:szCs w:val="24"/>
            <w:lang w:eastAsia="ja-JP"/>
          </w:rPr>
          <w:delText>(</w:delText>
        </w:r>
        <w:r w:rsidRPr="00F465FC" w:rsidDel="000F49FB">
          <w:rPr>
            <w:rFonts w:ascii="Times New Roman" w:eastAsia="Yu Mincho" w:hAnsi="Times New Roman" w:cs="Times New Roman"/>
            <w:sz w:val="24"/>
            <w:szCs w:val="24"/>
            <w:lang w:eastAsia="ja-JP"/>
          </w:rPr>
          <w:delText>4</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57" w:author="Liu, Luyu" w:date="2020-07-29T17:24:00Z">
                    <w:rPr>
                      <w:rFonts w:ascii="Cambria Math" w:eastAsia="Yu Mincho" w:hAnsi="Cambria Math" w:cs="Times New Roman"/>
                      <w:sz w:val="24"/>
                      <w:szCs w:val="24"/>
                      <w:lang w:eastAsia="ja-JP"/>
                    </w:rPr>
                    <m:t>b</m:t>
                  </w:ins>
                </m:r>
                <m:r>
                  <w:del w:id="1058"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59" w:author="Liu, Luyu" w:date="2020-07-29T17:24:00Z">
                    <w:rPr>
                      <w:rFonts w:ascii="Cambria Math" w:eastAsia="Yu Mincho" w:hAnsi="Cambria Math" w:cs="Times New Roman"/>
                      <w:sz w:val="24"/>
                      <w:szCs w:val="24"/>
                      <w:lang w:eastAsia="ja-JP"/>
                    </w:rPr>
                    <m:t>b</m:t>
                  </w:ins>
                </m:r>
                <m:r>
                  <w:del w:id="1060"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95% of the decline falls between the cliff and </w:t>
      </w:r>
      <w:del w:id="1061" w:author="Liu, Luyu" w:date="2020-07-29T17:13:00Z">
        <w:r w:rsidDel="00D75BD2">
          <w:rPr>
            <w:rFonts w:ascii="Times New Roman" w:eastAsia="Yu Mincho" w:hAnsi="Times New Roman" w:cs="Times New Roman"/>
            <w:sz w:val="24"/>
            <w:szCs w:val="24"/>
            <w:lang w:eastAsia="ja-JP"/>
          </w:rPr>
          <w:delText>floor</w:delText>
        </w:r>
      </w:del>
      <w:ins w:id="1062"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s</w:t>
      </w:r>
      <w:del w:id="1063" w:author="Miller, Harvey J." w:date="2020-08-04T14:48:00Z">
        <w:r w:rsidDel="008101AB">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 From the formula, we </w:t>
      </w:r>
      <w:ins w:id="1064" w:author="Miller, Harvey J." w:date="2020-08-04T14:48:00Z">
        <w:r w:rsidR="008101AB">
          <w:rPr>
            <w:rFonts w:ascii="Times New Roman" w:eastAsia="Yu Mincho" w:hAnsi="Times New Roman" w:cs="Times New Roman"/>
            <w:sz w:val="24"/>
            <w:szCs w:val="24"/>
            <w:lang w:eastAsia="ja-JP"/>
          </w:rPr>
          <w:t>derive</w:t>
        </w:r>
      </w:ins>
      <w:del w:id="1065" w:author="Miller, Harvey J." w:date="2020-08-04T14:48:00Z">
        <w:r w:rsidDel="008101AB">
          <w:rPr>
            <w:rFonts w:ascii="Times New Roman" w:eastAsia="Yu Mincho" w:hAnsi="Times New Roman" w:cs="Times New Roman"/>
            <w:sz w:val="24"/>
            <w:szCs w:val="24"/>
            <w:lang w:eastAsia="ja-JP"/>
          </w:rPr>
          <w:delText>give</w:delText>
        </w:r>
      </w:del>
      <w:r>
        <w:rPr>
          <w:rFonts w:ascii="Times New Roman" w:eastAsia="Yu Mincho" w:hAnsi="Times New Roman" w:cs="Times New Roman"/>
          <w:sz w:val="24"/>
          <w:szCs w:val="24"/>
          <w:lang w:eastAsia="ja-JP"/>
        </w:rPr>
        <w:t xml:space="preserve"> the </w:t>
      </w:r>
      <w:del w:id="1066" w:author="Miller, Harvey J." w:date="2020-08-04T14:50:00Z">
        <w:r w:rsidDel="008101AB">
          <w:rPr>
            <w:rFonts w:ascii="Times New Roman" w:eastAsia="Yu Mincho" w:hAnsi="Times New Roman" w:cs="Times New Roman"/>
            <w:sz w:val="24"/>
            <w:szCs w:val="24"/>
            <w:lang w:eastAsia="ja-JP"/>
          </w:rPr>
          <w:delText xml:space="preserve">direct definition of </w:delText>
        </w:r>
      </w:del>
      <w:r>
        <w:rPr>
          <w:rFonts w:ascii="Times New Roman" w:eastAsia="Yu Mincho" w:hAnsi="Times New Roman" w:cs="Times New Roman"/>
          <w:sz w:val="24"/>
          <w:szCs w:val="24"/>
          <w:lang w:eastAsia="ja-JP"/>
        </w:rPr>
        <w:t xml:space="preserve">cliff and </w:t>
      </w:r>
      <w:del w:id="1067" w:author="Liu, Luyu" w:date="2020-07-29T17:13:00Z">
        <w:r w:rsidDel="00D75BD2">
          <w:rPr>
            <w:rFonts w:ascii="Times New Roman" w:eastAsia="Yu Mincho" w:hAnsi="Times New Roman" w:cs="Times New Roman"/>
            <w:sz w:val="24"/>
            <w:szCs w:val="24"/>
            <w:lang w:eastAsia="ja-JP"/>
          </w:rPr>
          <w:delText>floor</w:delText>
        </w:r>
      </w:del>
      <w:ins w:id="1068"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w:t>
      </w:r>
      <w:ins w:id="1069" w:author="Miller, Harvey J." w:date="2020-08-04T14:50:00Z">
        <w:r w:rsidR="008101AB">
          <w:rPr>
            <w:rFonts w:ascii="Times New Roman" w:eastAsia="Yu Mincho" w:hAnsi="Times New Roman" w:cs="Times New Roman"/>
            <w:sz w:val="24"/>
            <w:szCs w:val="24"/>
            <w:lang w:eastAsia="ja-JP"/>
          </w:rPr>
          <w:t>s</w:t>
        </w:r>
      </w:ins>
      <w:r>
        <w:rPr>
          <w:rFonts w:ascii="Times New Roman" w:eastAsia="Yu Mincho" w:hAnsi="Times New Roman" w:cs="Times New Roman"/>
          <w:sz w:val="24"/>
          <w:szCs w:val="24"/>
          <w:lang w:eastAsia="ja-JP"/>
        </w:rPr>
        <w: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070" w:author="Liu, Luyu" w:date="2020-07-20T23:14:00Z">
                <w:pPr>
                  <w:spacing w:line="480" w:lineRule="auto"/>
                  <w:jc w:val="both"/>
                </w:pPr>
              </w:pPrChange>
            </w:pPr>
          </w:p>
        </w:tc>
        <w:tc>
          <w:tcPr>
            <w:tcW w:w="4463" w:type="pct"/>
            <w:vAlign w:val="center"/>
            <w:hideMark/>
          </w:tcPr>
          <w:p w14:paraId="2E3AAB9E" w14:textId="77777777" w:rsidR="00077492" w:rsidRPr="00E714F0" w:rsidRDefault="00F422F3">
            <w:pPr>
              <w:spacing w:line="240" w:lineRule="auto"/>
              <w:jc w:val="center"/>
              <w:rPr>
                <w:rFonts w:ascii="Times New Roman" w:eastAsia="Yu Mincho" w:hAnsi="Times New Roman" w:cs="Times New Roman"/>
                <w:sz w:val="24"/>
                <w:szCs w:val="24"/>
                <w:lang w:eastAsia="ja-JP"/>
              </w:rPr>
              <w:pPrChange w:id="1071"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5874A3D9" w:rsidR="00077492" w:rsidRPr="00E714F0" w:rsidRDefault="00077492" w:rsidP="000F49FB">
            <w:pPr>
              <w:spacing w:line="240" w:lineRule="auto"/>
              <w:jc w:val="both"/>
              <w:rPr>
                <w:rFonts w:ascii="Times New Roman" w:eastAsia="Yu Mincho" w:hAnsi="Times New Roman" w:cs="Times New Roman"/>
                <w:sz w:val="24"/>
                <w:szCs w:val="24"/>
                <w:lang w:eastAsia="ja-JP"/>
              </w:rPr>
            </w:pPr>
            <w:bookmarkStart w:id="1072"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0F49F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1072"/>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073" w:author="Liu, Luyu" w:date="2020-07-20T23:14:00Z">
                <w:pPr>
                  <w:spacing w:line="480" w:lineRule="auto"/>
                  <w:jc w:val="both"/>
                </w:pPr>
              </w:pPrChange>
            </w:pPr>
          </w:p>
        </w:tc>
        <w:tc>
          <w:tcPr>
            <w:tcW w:w="4463" w:type="pct"/>
            <w:vAlign w:val="center"/>
            <w:hideMark/>
          </w:tcPr>
          <w:p w14:paraId="3852B7CE" w14:textId="3B1CB8B8" w:rsidR="00077492" w:rsidRPr="00A36F5B" w:rsidRDefault="00F422F3">
            <w:pPr>
              <w:spacing w:line="240" w:lineRule="auto"/>
              <w:jc w:val="center"/>
              <w:rPr>
                <w:rFonts w:ascii="Cambria Math" w:eastAsia="Yu Mincho" w:hAnsi="Cambria Math" w:cs="Times New Roman"/>
                <w:sz w:val="24"/>
                <w:szCs w:val="24"/>
                <w:lang w:eastAsia="ja-JP"/>
                <w:oMath/>
              </w:rPr>
              <w:pPrChange w:id="1074"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075" w:author="Liu, Luyu" w:date="2020-07-29T17:24:00Z">
                        <w:rPr>
                          <w:rFonts w:ascii="Cambria Math" w:eastAsia="Yu Mincho" w:hAnsi="Cambria Math" w:cs="Times New Roman"/>
                          <w:sz w:val="24"/>
                          <w:szCs w:val="24"/>
                          <w:lang w:eastAsia="ja-JP"/>
                        </w:rPr>
                        <m:t>b</m:t>
                      </w:ins>
                    </m:r>
                    <m:r>
                      <w:del w:id="1076" w:author="Liu, Luyu" w:date="2020-07-29T17:24:00Z">
                        <w:rPr>
                          <w:rFonts w:ascii="Cambria Math" w:eastAsia="Yu Mincho" w:hAnsi="Cambria Math" w:cs="Times New Roman"/>
                          <w:sz w:val="24"/>
                          <w:szCs w:val="24"/>
                          <w:lang w:eastAsia="ja-JP"/>
                        </w:rPr>
                        <m:t>f</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077" w:author="Liu, Luyu" w:date="2020-07-20T23:14:00Z">
                <w:pPr>
                  <w:spacing w:line="480" w:lineRule="auto"/>
                  <w:jc w:val="both"/>
                </w:pPr>
              </w:pPrChange>
            </w:pPr>
            <w:bookmarkStart w:id="1078"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078"/>
            <w:r w:rsidRPr="00E714F0">
              <w:rPr>
                <w:rFonts w:ascii="Times New Roman" w:eastAsia="Yu Mincho" w:hAnsi="Times New Roman" w:cs="Times New Roman"/>
                <w:sz w:val="24"/>
                <w:szCs w:val="24"/>
                <w:lang w:eastAsia="ja-JP"/>
              </w:rPr>
              <w:t>)</w:t>
            </w:r>
          </w:p>
        </w:tc>
      </w:tr>
    </w:tbl>
    <w:p w14:paraId="575CB375" w14:textId="77777777" w:rsidR="00077492" w:rsidRDefault="00077492">
      <w:pPr>
        <w:spacing w:line="240" w:lineRule="auto"/>
        <w:jc w:val="both"/>
        <w:rPr>
          <w:rFonts w:ascii="Times New Roman" w:hAnsi="Times New Roman" w:cs="Times New Roman"/>
          <w:sz w:val="24"/>
        </w:rPr>
        <w:pPrChange w:id="1079" w:author="Liu, Luyu" w:date="2020-07-20T23:14:00Z">
          <w:pPr>
            <w:spacing w:line="480" w:lineRule="auto"/>
            <w:jc w:val="both"/>
          </w:pPr>
        </w:pPrChange>
      </w:pPr>
    </w:p>
    <w:p w14:paraId="1A5D6FB7" w14:textId="5F0C7F0B" w:rsidR="00077492" w:rsidDel="002730D3" w:rsidRDefault="00077492">
      <w:pPr>
        <w:spacing w:line="240" w:lineRule="auto"/>
        <w:jc w:val="both"/>
        <w:rPr>
          <w:del w:id="1080" w:author="Liu, Luyu" w:date="2020-08-02T22:56:00Z"/>
          <w:rFonts w:ascii="Times New Roman" w:hAnsi="Times New Roman" w:cs="Times New Roman"/>
          <w:sz w:val="24"/>
        </w:rPr>
        <w:pPrChange w:id="1081" w:author="Miller, Harvey J." w:date="2020-08-04T14:50:00Z">
          <w:pPr>
            <w:spacing w:line="480" w:lineRule="auto"/>
            <w:jc w:val="both"/>
          </w:pPr>
        </w:pPrChange>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normal—i.e., when transit users start to avoid the transit. The </w:t>
      </w:r>
      <w:del w:id="1082" w:author="Liu, Luyu" w:date="2020-07-29T17:24:00Z">
        <w:r w:rsidDel="00E71AC6">
          <w:rPr>
            <w:rFonts w:ascii="Times New Roman" w:hAnsi="Times New Roman" w:cs="Times New Roman"/>
            <w:sz w:val="24"/>
          </w:rPr>
          <w:delText>floor</w:delText>
        </w:r>
      </w:del>
      <w:ins w:id="1083"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is the day when decline slows and transit demand has re-stabilized. </w:t>
      </w:r>
      <w:ins w:id="1084" w:author="Miller, Harvey J." w:date="2020-08-04T14:51:00Z">
        <w:r w:rsidR="008101AB">
          <w:rPr>
            <w:rFonts w:ascii="Times New Roman" w:hAnsi="Times New Roman" w:cs="Times New Roman"/>
            <w:sz w:val="24"/>
          </w:rPr>
          <w:t xml:space="preserve">We </w:t>
        </w:r>
      </w:ins>
      <w:del w:id="1085" w:author="Miller, Harvey J." w:date="2020-08-04T14:51:00Z">
        <w:r w:rsidDel="008101AB">
          <w:rPr>
            <w:rFonts w:ascii="Times New Roman" w:hAnsi="Times New Roman" w:cs="Times New Roman"/>
            <w:sz w:val="24"/>
          </w:rPr>
          <w:delText xml:space="preserve">Naturally, we can </w:delText>
        </w:r>
      </w:del>
      <w:r>
        <w:rPr>
          <w:rFonts w:ascii="Times New Roman" w:hAnsi="Times New Roman" w:cs="Times New Roman"/>
          <w:sz w:val="24"/>
        </w:rPr>
        <w:t>expect the cliff point to be impacted by the policy of local government. We therefore co</w:t>
      </w:r>
      <w:ins w:id="1086" w:author="Miller, Harvey J." w:date="2020-08-04T14:51:00Z">
        <w:r w:rsidR="008101AB">
          <w:rPr>
            <w:rFonts w:ascii="Times New Roman" w:hAnsi="Times New Roman" w:cs="Times New Roman"/>
            <w:sz w:val="24"/>
          </w:rPr>
          <w:t>nsider</w:t>
        </w:r>
      </w:ins>
      <w:del w:id="1087" w:author="Miller, Harvey J." w:date="2020-08-04T14:51:00Z">
        <w:r w:rsidDel="008101AB">
          <w:rPr>
            <w:rFonts w:ascii="Times New Roman" w:hAnsi="Times New Roman" w:cs="Times New Roman"/>
            <w:sz w:val="24"/>
          </w:rPr>
          <w:delText>llect</w:delText>
        </w:r>
      </w:del>
      <w:ins w:id="1088" w:author="Liu, Luyu" w:date="2020-08-02T21:53:00Z">
        <w:del w:id="1089" w:author="Miller, Harvey J." w:date="2020-08-04T14:51:00Z">
          <w:r w:rsidR="005E7EC6" w:rsidDel="008101AB">
            <w:rPr>
              <w:rFonts w:ascii="Times New Roman" w:hAnsi="Times New Roman" w:cs="Times New Roman"/>
              <w:sz w:val="24"/>
            </w:rPr>
            <w:delText>ed</w:delText>
          </w:r>
        </w:del>
      </w:ins>
      <w:r>
        <w:rPr>
          <w:rFonts w:ascii="Times New Roman" w:hAnsi="Times New Roman" w:cs="Times New Roman"/>
          <w:sz w:val="24"/>
        </w:rPr>
        <w:t xml:space="preserve"> the date when each state declared </w:t>
      </w:r>
      <w:ins w:id="1090" w:author="Miller, Harvey J." w:date="2020-08-04T14:51:00Z">
        <w:r w:rsidR="008101AB">
          <w:rPr>
            <w:rFonts w:ascii="Times New Roman" w:hAnsi="Times New Roman" w:cs="Times New Roman"/>
            <w:sz w:val="24"/>
          </w:rPr>
          <w:t>a</w:t>
        </w:r>
      </w:ins>
      <w:del w:id="1091" w:author="Miller, Harvey J." w:date="2020-08-04T14:51:00Z">
        <w:r w:rsidDel="008101AB">
          <w:rPr>
            <w:rFonts w:ascii="Times New Roman" w:hAnsi="Times New Roman" w:cs="Times New Roman"/>
            <w:sz w:val="24"/>
          </w:rPr>
          <w:delText>the</w:delText>
        </w:r>
      </w:del>
      <w:r>
        <w:rPr>
          <w:rFonts w:ascii="Times New Roman" w:hAnsi="Times New Roman" w:cs="Times New Roman"/>
          <w:sz w:val="24"/>
        </w:rPr>
        <w:t xml:space="preserve"> state of emergency due to COVID-19 and conduct correlation analysis between the emergency date and the cliff point.</w:t>
      </w:r>
    </w:p>
    <w:p w14:paraId="2831AB2A" w14:textId="77777777" w:rsidR="007455D1" w:rsidRDefault="00077492">
      <w:pPr>
        <w:spacing w:line="240" w:lineRule="auto"/>
        <w:jc w:val="both"/>
        <w:rPr>
          <w:ins w:id="1092" w:author="Liu, Luyu" w:date="2020-08-02T23:00:00Z"/>
          <w:rFonts w:ascii="Times New Roman" w:hAnsi="Times New Roman" w:cs="Times New Roman"/>
          <w:sz w:val="24"/>
        </w:rPr>
        <w:pPrChange w:id="1093" w:author="Miller, Harvey J." w:date="2020-08-04T14:50:00Z">
          <w:pPr>
            <w:spacing w:line="480" w:lineRule="auto"/>
          </w:pPr>
        </w:pPrChange>
      </w:pPr>
      <w:r>
        <w:rPr>
          <w:rFonts w:ascii="Times New Roman" w:hAnsi="Times New Roman" w:cs="Times New Roman"/>
          <w:sz w:val="24"/>
        </w:rPr>
        <w:tab/>
      </w:r>
      <w:del w:id="1094" w:author="Liu, Luyu" w:date="2020-08-02T22:56:00Z">
        <w:r w:rsidDel="002730D3">
          <w:rPr>
            <w:rFonts w:ascii="Times New Roman" w:hAnsi="Times New Roman" w:cs="Times New Roman"/>
            <w:sz w:val="24"/>
          </w:rPr>
          <w:delText xml:space="preserve">Parameter </w:delText>
        </w:r>
        <w:r w:rsidRPr="009457DC" w:rsidDel="002730D3">
          <w:rPr>
            <w:rFonts w:ascii="Times New Roman" w:hAnsi="Times New Roman" w:cs="Times New Roman"/>
            <w:i/>
            <w:sz w:val="24"/>
          </w:rPr>
          <w:delText>k</w:delText>
        </w:r>
        <w:r w:rsidDel="002730D3">
          <w:rPr>
            <w:rFonts w:ascii="Times New Roman" w:hAnsi="Times New Roman" w:cs="Times New Roman"/>
            <w:sz w:val="24"/>
          </w:rPr>
          <w:delText xml:space="preserve"> </w:delText>
        </w:r>
        <w:r w:rsidRPr="0015430B" w:rsidDel="002730D3">
          <w:rPr>
            <w:rFonts w:ascii="Times New Roman" w:hAnsi="Times New Roman" w:cs="Times New Roman"/>
            <w:sz w:val="24"/>
          </w:rPr>
          <w:delText>represent</w:delText>
        </w:r>
        <w:r w:rsidDel="002730D3">
          <w:rPr>
            <w:rFonts w:ascii="Times New Roman" w:hAnsi="Times New Roman" w:cs="Times New Roman"/>
            <w:sz w:val="24"/>
          </w:rPr>
          <w:delText xml:space="preserve">s the rate of transit demand decline; we therefore define it as </w:delText>
        </w:r>
        <w:r w:rsidRPr="00351FFE" w:rsidDel="002730D3">
          <w:rPr>
            <w:rFonts w:ascii="Times New Roman" w:hAnsi="Times New Roman" w:cs="Times New Roman"/>
            <w:i/>
            <w:sz w:val="24"/>
          </w:rPr>
          <w:delText>decay rate</w:delText>
        </w:r>
        <w:r w:rsidDel="002730D3">
          <w:rPr>
            <w:rFonts w:ascii="Times New Roman" w:hAnsi="Times New Roman" w:cs="Times New Roman"/>
            <w:sz w:val="24"/>
          </w:rPr>
          <w:delText>.</w:delText>
        </w:r>
        <w:r w:rsidRPr="0015430B" w:rsidDel="002730D3">
          <w:rPr>
            <w:rFonts w:ascii="Times New Roman" w:hAnsi="Times New Roman" w:cs="Times New Roman"/>
            <w:sz w:val="24"/>
          </w:rPr>
          <w:delText xml:space="preserve"> </w:delText>
        </w:r>
        <w:r w:rsidDel="002730D3">
          <w:rPr>
            <w:rFonts w:ascii="Times New Roman" w:hAnsi="Times New Roman" w:cs="Times New Roman"/>
            <w:sz w:val="24"/>
          </w:rPr>
          <w:delText xml:space="preserve">It </w:delText>
        </w:r>
        <w:r w:rsidRPr="00E54865" w:rsidDel="002730D3">
          <w:rPr>
            <w:rFonts w:ascii="Times New Roman" w:hAnsi="Times New Roman" w:cs="Times New Roman"/>
            <w:sz w:val="24"/>
          </w:rPr>
          <w:delText>indicat</w:delText>
        </w:r>
        <w:r w:rsidDel="002730D3">
          <w:rPr>
            <w:rFonts w:ascii="Times New Roman" w:hAnsi="Times New Roman" w:cs="Times New Roman"/>
            <w:sz w:val="24"/>
          </w:rPr>
          <w:delText xml:space="preserve">es the </w:delText>
        </w:r>
        <w:r w:rsidRPr="00E54865" w:rsidDel="002730D3">
          <w:rPr>
            <w:rFonts w:ascii="Times New Roman" w:hAnsi="Times New Roman" w:cs="Times New Roman"/>
            <w:sz w:val="24"/>
          </w:rPr>
          <w:delText xml:space="preserve">speed of </w:delText>
        </w:r>
        <w:r w:rsidDel="002730D3">
          <w:rPr>
            <w:rFonts w:ascii="Times New Roman" w:hAnsi="Times New Roman" w:cs="Times New Roman"/>
            <w:sz w:val="24"/>
          </w:rPr>
          <w:delText xml:space="preserve">response from </w:delText>
        </w:r>
        <w:r w:rsidRPr="00E54865" w:rsidDel="002730D3">
          <w:rPr>
            <w:rFonts w:ascii="Times New Roman" w:hAnsi="Times New Roman" w:cs="Times New Roman"/>
            <w:sz w:val="24"/>
          </w:rPr>
          <w:delText xml:space="preserve">users </w:delText>
        </w:r>
        <w:r w:rsidDel="002730D3">
          <w:rPr>
            <w:rFonts w:ascii="Times New Roman" w:hAnsi="Times New Roman" w:cs="Times New Roman"/>
            <w:sz w:val="24"/>
          </w:rPr>
          <w:delText>who have the ability to stay at home or not use public transit. We also conduct the correlation analysis between decay rate and cliff/</w:delText>
        </w:r>
      </w:del>
      <w:del w:id="1095" w:author="Liu, Luyu" w:date="2020-07-29T17:24:00Z">
        <w:r w:rsidDel="00E71AC6">
          <w:rPr>
            <w:rFonts w:ascii="Times New Roman" w:hAnsi="Times New Roman" w:cs="Times New Roman"/>
            <w:sz w:val="24"/>
          </w:rPr>
          <w:delText>floor</w:delText>
        </w:r>
      </w:del>
      <w:del w:id="1096" w:author="Liu, Luyu" w:date="2020-08-02T22:56:00Z">
        <w:r w:rsidDel="002730D3">
          <w:rPr>
            <w:rFonts w:ascii="Times New Roman" w:hAnsi="Times New Roman" w:cs="Times New Roman"/>
            <w:sz w:val="24"/>
          </w:rPr>
          <w:delText xml:space="preserve"> point.</w:delText>
        </w:r>
      </w:del>
    </w:p>
    <w:p w14:paraId="0D937BA7" w14:textId="60EC9879" w:rsidR="00077492" w:rsidDel="00810688" w:rsidRDefault="007455D1">
      <w:pPr>
        <w:spacing w:line="240" w:lineRule="auto"/>
        <w:jc w:val="both"/>
        <w:rPr>
          <w:del w:id="1097" w:author="Liu, Luyu" w:date="2020-07-29T23:33:00Z"/>
          <w:rFonts w:ascii="Times New Roman" w:hAnsi="Times New Roman" w:cs="Times New Roman"/>
          <w:sz w:val="24"/>
        </w:rPr>
        <w:pPrChange w:id="1098" w:author="Miller, Harvey J." w:date="2020-08-04T14:50:00Z">
          <w:pPr>
            <w:spacing w:line="480" w:lineRule="auto"/>
          </w:pPr>
        </w:pPrChange>
      </w:pPr>
      <w:ins w:id="1099" w:author="Liu, Luyu" w:date="2020-08-02T23:00:00Z">
        <w:r>
          <w:rPr>
            <w:rFonts w:ascii="Times New Roman" w:hAnsi="Times New Roman" w:cs="Times New Roman"/>
            <w:sz w:val="24"/>
          </w:rPr>
          <w:tab/>
        </w:r>
      </w:ins>
      <w:del w:id="1100" w:author="Liu, Luyu" w:date="2020-08-02T23:00:00Z">
        <w:r w:rsidR="00077492" w:rsidDel="007455D1">
          <w:rPr>
            <w:rFonts w:ascii="Times New Roman" w:hAnsi="Times New Roman" w:cs="Times New Roman"/>
            <w:sz w:val="24"/>
          </w:rPr>
          <w:delText xml:space="preserve"> </w:delText>
        </w:r>
      </w:del>
    </w:p>
    <w:p w14:paraId="0F57E948" w14:textId="788B7A50" w:rsidR="006C64A6" w:rsidRDefault="002730D3">
      <w:pPr>
        <w:spacing w:line="240" w:lineRule="auto"/>
        <w:jc w:val="both"/>
        <w:rPr>
          <w:ins w:id="1101" w:author="Liu, Luyu" w:date="2020-08-02T22:56:00Z"/>
          <w:rFonts w:ascii="Times New Roman" w:hAnsi="Times New Roman" w:cs="Times New Roman"/>
          <w:sz w:val="24"/>
        </w:rPr>
        <w:pPrChange w:id="1102" w:author="Miller, Harvey J." w:date="2020-08-04T14:50:00Z">
          <w:pPr>
            <w:spacing w:line="480" w:lineRule="auto"/>
          </w:pPr>
        </w:pPrChange>
      </w:pPr>
      <w:ins w:id="1103" w:author="Liu, Luyu" w:date="2020-08-02T22:56:00Z">
        <w:r>
          <w:rPr>
            <w:rFonts w:ascii="Times New Roman" w:hAnsi="Times New Roman" w:cs="Times New Roman"/>
            <w:sz w:val="24"/>
          </w:rPr>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ins>
      <w:ins w:id="1104" w:author="Liu, Luyu" w:date="2020-08-03T18:56:00Z">
        <w:r w:rsidR="00401B8E">
          <w:rPr>
            <w:rFonts w:ascii="Times New Roman" w:hAnsi="Times New Roman" w:cs="Times New Roman"/>
            <w:sz w:val="24"/>
          </w:rPr>
          <w:t xml:space="preserve">in equation </w:t>
        </w:r>
        <w:r w:rsidR="00401B8E">
          <w:rPr>
            <w:rFonts w:ascii="Times New Roman" w:hAnsi="Times New Roman" w:cs="Times New Roman"/>
            <w:sz w:val="24"/>
          </w:rPr>
          <w:fldChar w:fldCharType="begin"/>
        </w:r>
        <w:r w:rsidR="00401B8E">
          <w:rPr>
            <w:rFonts w:ascii="Times New Roman" w:hAnsi="Times New Roman" w:cs="Times New Roman"/>
            <w:sz w:val="24"/>
          </w:rPr>
          <w:instrText xml:space="preserve"> REF _Ref47373364 \h </w:instrText>
        </w:r>
      </w:ins>
      <w:r w:rsidR="008101AB">
        <w:rPr>
          <w:rFonts w:ascii="Times New Roman" w:hAnsi="Times New Roman" w:cs="Times New Roman"/>
          <w:sz w:val="24"/>
        </w:rPr>
        <w:instrText xml:space="preserve"> \* MERGEFORMAT </w:instrText>
      </w:r>
      <w:r w:rsidR="00401B8E">
        <w:rPr>
          <w:rFonts w:ascii="Times New Roman" w:hAnsi="Times New Roman" w:cs="Times New Roman"/>
          <w:sz w:val="24"/>
        </w:rPr>
      </w:r>
      <w:ins w:id="1105" w:author="Liu, Luyu" w:date="2020-08-03T18:56:00Z">
        <w:r w:rsidR="00401B8E">
          <w:rPr>
            <w:rFonts w:ascii="Times New Roman" w:hAnsi="Times New Roman" w:cs="Times New Roman"/>
            <w:sz w:val="24"/>
          </w:rPr>
          <w:fldChar w:fldCharType="separate"/>
        </w:r>
        <w:r w:rsidR="00C1522E" w:rsidRPr="00E714F0">
          <w:rPr>
            <w:rFonts w:ascii="Times New Roman" w:eastAsia="Yu Mincho" w:hAnsi="Times New Roman" w:cs="Times New Roman"/>
            <w:sz w:val="24"/>
            <w:szCs w:val="24"/>
            <w:lang w:eastAsia="ja-JP"/>
          </w:rPr>
          <w:t>(</w:t>
        </w:r>
        <w:r w:rsidR="00C1522E">
          <w:rPr>
            <w:rFonts w:ascii="Times New Roman" w:hAnsi="Times New Roman" w:cs="Times New Roman"/>
            <w:noProof/>
            <w:sz w:val="24"/>
            <w:szCs w:val="24"/>
          </w:rPr>
          <w:t>1</w:t>
        </w:r>
        <w:r w:rsidR="00401B8E">
          <w:rPr>
            <w:rFonts w:ascii="Times New Roman" w:hAnsi="Times New Roman" w:cs="Times New Roman"/>
            <w:sz w:val="24"/>
          </w:rPr>
          <w:fldChar w:fldCharType="end"/>
        </w:r>
        <w:r w:rsidR="00401B8E">
          <w:rPr>
            <w:rFonts w:ascii="Times New Roman" w:hAnsi="Times New Roman" w:cs="Times New Roman"/>
            <w:sz w:val="24"/>
          </w:rPr>
          <w:t xml:space="preserve">) </w:t>
        </w:r>
      </w:ins>
      <w:ins w:id="1106" w:author="Liu, Luyu" w:date="2020-08-02T22:56:00Z">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w:t>
        </w:r>
        <w:del w:id="1107" w:author="Miller, Harvey J." w:date="2020-08-04T14:51:00Z">
          <w:r w:rsidDel="008101AB">
            <w:rPr>
              <w:rFonts w:ascii="Times New Roman" w:hAnsi="Times New Roman" w:cs="Times New Roman"/>
              <w:sz w:val="24"/>
            </w:rPr>
            <w:delText xml:space="preserve">also </w:delText>
          </w:r>
        </w:del>
        <w:r>
          <w:rPr>
            <w:rFonts w:ascii="Times New Roman" w:hAnsi="Times New Roman" w:cs="Times New Roman"/>
            <w:sz w:val="24"/>
          </w:rPr>
          <w:t>conduct</w:t>
        </w:r>
        <w:del w:id="1108" w:author="Miller, Harvey J." w:date="2020-08-04T14:51:00Z">
          <w:r w:rsidDel="008101AB">
            <w:rPr>
              <w:rFonts w:ascii="Times New Roman" w:hAnsi="Times New Roman" w:cs="Times New Roman"/>
              <w:sz w:val="24"/>
            </w:rPr>
            <w:delText>ed</w:delText>
          </w:r>
        </w:del>
        <w:r>
          <w:rPr>
            <w:rFonts w:ascii="Times New Roman" w:hAnsi="Times New Roman" w:cs="Times New Roman"/>
            <w:sz w:val="24"/>
          </w:rPr>
          <w:t xml:space="preserve"> </w:t>
        </w:r>
        <w:del w:id="1109" w:author="Miller, Harvey J." w:date="2020-08-04T14:51:00Z">
          <w:r w:rsidDel="008101AB">
            <w:rPr>
              <w:rFonts w:ascii="Times New Roman" w:hAnsi="Times New Roman" w:cs="Times New Roman"/>
              <w:sz w:val="24"/>
            </w:rPr>
            <w:delText xml:space="preserve">the </w:delText>
          </w:r>
        </w:del>
        <w:r>
          <w:rPr>
            <w:rFonts w:ascii="Times New Roman" w:hAnsi="Times New Roman" w:cs="Times New Roman"/>
            <w:sz w:val="24"/>
          </w:rPr>
          <w:t>correlation analysis between decay rate and cliff/base point.</w:t>
        </w:r>
      </w:ins>
    </w:p>
    <w:p w14:paraId="55865E09" w14:textId="77777777" w:rsidR="002730D3" w:rsidRDefault="002730D3">
      <w:pPr>
        <w:spacing w:line="240" w:lineRule="auto"/>
        <w:jc w:val="both"/>
        <w:rPr>
          <w:rFonts w:ascii="Times New Roman" w:hAnsi="Times New Roman" w:cs="Times New Roman"/>
          <w:sz w:val="24"/>
        </w:rPr>
        <w:pPrChange w:id="1110" w:author="Miller, Harvey J." w:date="2020-08-04T14:50:00Z">
          <w:pPr>
            <w:spacing w:line="480" w:lineRule="auto"/>
          </w:pPr>
        </w:pPrChange>
      </w:pPr>
    </w:p>
    <w:p w14:paraId="602BAB8D" w14:textId="77777777" w:rsidR="00077492" w:rsidRPr="00FF2732" w:rsidRDefault="00077492">
      <w:pPr>
        <w:spacing w:line="240" w:lineRule="auto"/>
        <w:jc w:val="both"/>
        <w:rPr>
          <w:rStyle w:val="Emphasis"/>
          <w:rPrChange w:id="1111" w:author="Liu, Luyu" w:date="2020-08-02T21:18:00Z">
            <w:rPr/>
          </w:rPrChange>
        </w:rPr>
        <w:pPrChange w:id="1112" w:author="Liu, Luyu" w:date="2020-08-02T21:18:00Z">
          <w:pPr>
            <w:pStyle w:val="ListParagraph"/>
            <w:numPr>
              <w:ilvl w:val="2"/>
              <w:numId w:val="2"/>
            </w:numPr>
            <w:spacing w:line="480" w:lineRule="auto"/>
            <w:ind w:hanging="720"/>
            <w:jc w:val="both"/>
          </w:pPr>
        </w:pPrChange>
      </w:pPr>
      <w:r w:rsidRPr="00FF2732">
        <w:rPr>
          <w:rStyle w:val="Emphasis"/>
          <w:rPrChange w:id="1113" w:author="Liu, Luyu" w:date="2020-08-02T21:18:00Z">
            <w:rPr/>
          </w:rPrChange>
        </w:rPr>
        <w:t>Response intervals with incubation lags</w:t>
      </w:r>
    </w:p>
    <w:p w14:paraId="066139FC" w14:textId="7D0E8D0D" w:rsidR="00077492" w:rsidRDefault="00077492">
      <w:pPr>
        <w:spacing w:line="240" w:lineRule="auto"/>
        <w:ind w:firstLine="720"/>
        <w:jc w:val="both"/>
        <w:rPr>
          <w:rFonts w:ascii="Times New Roman" w:hAnsi="Times New Roman" w:cs="Times New Roman"/>
          <w:sz w:val="24"/>
        </w:rPr>
        <w:pPrChange w:id="1114" w:author="Liu, Luyu" w:date="2020-08-02T21:20: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w:t>
      </w:r>
      <w:del w:id="1115" w:author="Liu, Luyu" w:date="2020-07-29T17:24:00Z">
        <w:r w:rsidDel="00E71AC6">
          <w:rPr>
            <w:rFonts w:ascii="Times New Roman" w:hAnsi="Times New Roman" w:cs="Times New Roman"/>
            <w:sz w:val="24"/>
          </w:rPr>
          <w:delText>floor</w:delText>
        </w:r>
      </w:del>
      <w:ins w:id="1116"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7E685388" w:rsidR="00077492" w:rsidRDefault="00077492">
      <w:pPr>
        <w:spacing w:line="240" w:lineRule="auto"/>
        <w:ind w:firstLine="720"/>
        <w:jc w:val="both"/>
        <w:rPr>
          <w:rFonts w:ascii="Times New Roman" w:hAnsi="Times New Roman" w:cs="Times New Roman"/>
          <w:sz w:val="24"/>
        </w:rPr>
        <w:pPrChange w:id="1117" w:author="Liu, Luyu" w:date="2020-07-20T23:14:00Z">
          <w:pPr>
            <w:spacing w:line="480" w:lineRule="auto"/>
            <w:ind w:firstLine="720"/>
            <w:jc w:val="both"/>
          </w:pPr>
        </w:pPrChange>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2]</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3–35]","plainTextFormattedCitation":"[33–35]","previouslyFormattedCitation":"[33–35]"},"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3–35]</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6,37]","plainTextFormattedCitation":"[36,37]","previouslyFormattedCitation":"[36,37]"},"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6,37]</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w:t>
      </w:r>
      <w:ins w:id="1118" w:author="Miller, Harvey J." w:date="2020-08-04T14:52:00Z">
        <w:r w:rsidR="008101AB">
          <w:rPr>
            <w:rFonts w:ascii="Times New Roman" w:hAnsi="Times New Roman" w:cs="Times New Roman"/>
            <w:sz w:val="24"/>
          </w:rPr>
          <w:t>of the</w:t>
        </w:r>
      </w:ins>
      <w:del w:id="1119" w:author="Miller, Harvey J." w:date="2020-08-04T14:52:00Z">
        <w:r w:rsidDel="008101AB">
          <w:rPr>
            <w:rFonts w:ascii="Times New Roman" w:hAnsi="Times New Roman" w:cs="Times New Roman"/>
            <w:sz w:val="24"/>
          </w:rPr>
          <w:delText>into</w:delText>
        </w:r>
      </w:del>
      <w:r>
        <w:rPr>
          <w:rFonts w:ascii="Times New Roman" w:hAnsi="Times New Roman" w:cs="Times New Roman"/>
          <w:sz w:val="24"/>
        </w:rPr>
        <w:t xml:space="preserve"> </w:t>
      </w:r>
      <w:r w:rsidRPr="009457DC">
        <w:rPr>
          <w:rFonts w:ascii="Times New Roman" w:hAnsi="Times New Roman" w:cs="Times New Roman"/>
          <w:sz w:val="24"/>
        </w:rPr>
        <w:t xml:space="preserve">response intervals relative to the cliff and </w:t>
      </w:r>
      <w:del w:id="1120" w:author="Liu, Luyu" w:date="2020-07-29T17:24:00Z">
        <w:r w:rsidRPr="009457DC" w:rsidDel="00E71AC6">
          <w:rPr>
            <w:rFonts w:ascii="Times New Roman" w:hAnsi="Times New Roman" w:cs="Times New Roman"/>
            <w:sz w:val="24"/>
          </w:rPr>
          <w:delText>floor</w:delText>
        </w:r>
      </w:del>
      <w:ins w:id="1121" w:author="Liu, Luyu" w:date="2020-07-29T17:24:00Z">
        <w:r w:rsidR="00E71AC6">
          <w:rPr>
            <w:rFonts w:ascii="Times New Roman" w:hAnsi="Times New Roman" w:cs="Times New Roman"/>
            <w:sz w:val="24"/>
          </w:rPr>
          <w:t>base</w:t>
        </w:r>
      </w:ins>
      <w:r w:rsidRPr="009457DC">
        <w:rPr>
          <w:rFonts w:ascii="Times New Roman" w:hAnsi="Times New Roman" w:cs="Times New Roman"/>
          <w:sz w:val="24"/>
        </w:rPr>
        <w:t xml:space="preserve">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122" w:author="Liu, Luyu" w:date="2020-07-20T23:14:00Z">
                <w:pPr>
                  <w:spacing w:line="480" w:lineRule="auto"/>
                  <w:jc w:val="center"/>
                </w:pPr>
              </w:pPrChange>
            </w:pPr>
          </w:p>
        </w:tc>
        <w:tc>
          <w:tcPr>
            <w:tcW w:w="4463" w:type="pct"/>
            <w:vAlign w:val="center"/>
            <w:hideMark/>
          </w:tcPr>
          <w:p w14:paraId="0A9CB44B" w14:textId="77777777" w:rsidR="00077492" w:rsidRPr="0053358D" w:rsidRDefault="00F422F3">
            <w:pPr>
              <w:spacing w:line="240" w:lineRule="auto"/>
              <w:jc w:val="both"/>
              <w:rPr>
                <w:rFonts w:ascii="Times New Roman" w:eastAsia="Yu Mincho" w:hAnsi="Times New Roman" w:cs="Times New Roman"/>
                <w:sz w:val="24"/>
                <w:szCs w:val="24"/>
                <w:lang w:eastAsia="ja-JP"/>
              </w:rPr>
              <w:pPrChange w:id="1123"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124"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125" w:author="Liu, Luyu" w:date="2020-07-20T23:14:00Z">
                <w:pPr>
                  <w:spacing w:line="480" w:lineRule="auto"/>
                  <w:jc w:val="center"/>
                </w:pPr>
              </w:pPrChange>
            </w:pPr>
          </w:p>
        </w:tc>
        <w:tc>
          <w:tcPr>
            <w:tcW w:w="4463" w:type="pct"/>
            <w:vAlign w:val="center"/>
            <w:hideMark/>
          </w:tcPr>
          <w:p w14:paraId="570801F6" w14:textId="212A35F3" w:rsidR="00077492" w:rsidRPr="007744F3" w:rsidRDefault="00F422F3">
            <w:pPr>
              <w:spacing w:line="240" w:lineRule="auto"/>
              <w:jc w:val="both"/>
              <w:rPr>
                <w:rFonts w:ascii="Cambria Math" w:eastAsia="Yu Mincho" w:hAnsi="Cambria Math" w:cs="Times New Roman"/>
                <w:sz w:val="24"/>
                <w:szCs w:val="24"/>
                <w:lang w:eastAsia="ja-JP"/>
                <w:oMath/>
              </w:rPr>
              <w:pPrChange w:id="1126"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w:ins w:id="1127" w:author="Liu, Luyu" w:date="2020-07-29T17:24:00Z">
                        <m:rPr>
                          <m:sty m:val="p"/>
                        </m:rPr>
                        <w:rPr>
                          <w:rFonts w:ascii="Cambria Math" w:eastAsia="Yu Mincho" w:hAnsi="Cambria Math" w:cs="Times New Roman"/>
                          <w:sz w:val="24"/>
                          <w:szCs w:val="24"/>
                          <w:lang w:eastAsia="ja-JP"/>
                        </w:rPr>
                        <m:t>b</m:t>
                      </w:ins>
                    </m:r>
                    <m:r>
                      <w:del w:id="1128" w:author="Liu, Luyu" w:date="2020-07-29T17:24:00Z">
                        <m:rPr>
                          <m:sty m:val="p"/>
                        </m:rPr>
                        <w:rPr>
                          <w:rFonts w:ascii="Cambria Math" w:eastAsia="Yu Mincho" w:hAnsi="Cambria Math" w:cs="Times New Roman"/>
                          <w:sz w:val="24"/>
                          <w:szCs w:val="24"/>
                          <w:lang w:eastAsia="ja-JP"/>
                        </w:rPr>
                        <m:t>f</m:t>
                      </w:del>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ins w:id="1129" w:author="Liu, Luyu" w:date="2020-07-29T17:24:00Z">
                        <w:rPr>
                          <w:rFonts w:ascii="Cambria Math" w:eastAsia="Yu Mincho" w:hAnsi="Cambria Math" w:cs="Times New Roman"/>
                          <w:sz w:val="24"/>
                          <w:szCs w:val="24"/>
                          <w:lang w:eastAsia="ja-JP"/>
                        </w:rPr>
                        <m:t>b</m:t>
                      </w:ins>
                    </m:r>
                    <m:r>
                      <w:del w:id="1130" w:author="Liu, Luyu" w:date="2020-07-29T17:24:00Z">
                        <w:rPr>
                          <w:rFonts w:ascii="Cambria Math" w:eastAsia="Yu Mincho" w:hAnsi="Cambria Math" w:cs="Times New Roman"/>
                          <w:sz w:val="24"/>
                          <w:szCs w:val="24"/>
                          <w:lang w:eastAsia="ja-JP"/>
                        </w:rPr>
                        <m:t>f</m:t>
                      </w:del>
                    </m:r>
                  </m:sub>
                </m:sSub>
              </m:oMath>
            </m:oMathPara>
          </w:p>
        </w:tc>
        <w:tc>
          <w:tcPr>
            <w:tcW w:w="280" w:type="pct"/>
            <w:vAlign w:val="center"/>
            <w:hideMark/>
          </w:tcPr>
          <w:p w14:paraId="69400E5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131"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5B5B7E2" w:rsidR="00077492" w:rsidRPr="006B2355" w:rsidRDefault="00077492">
      <w:pPr>
        <w:spacing w:line="240" w:lineRule="auto"/>
        <w:jc w:val="both"/>
        <w:rPr>
          <w:rFonts w:ascii="Times New Roman" w:hAnsi="Times New Roman" w:cs="Times New Roman"/>
          <w:sz w:val="24"/>
        </w:rPr>
        <w:pPrChange w:id="1132" w:author="Liu, Luyu" w:date="2020-07-20T23:14:00Z">
          <w:pPr>
            <w:spacing w:line="480" w:lineRule="auto"/>
            <w:jc w:val="both"/>
          </w:pPr>
        </w:pPrChange>
      </w:pPr>
      <w:r>
        <w:rPr>
          <w:rFonts w:ascii="Times New Roman" w:hAnsi="Times New Roman" w:cs="Times New Roman"/>
          <w:sz w:val="24"/>
        </w:rPr>
        <w:t xml:space="preserve">where </w:t>
      </w:r>
      <w:proofErr w:type="spellStart"/>
      <w:ins w:id="1133" w:author="Liu, Luyu" w:date="2020-08-05T22:38:00Z">
        <w:r w:rsidR="00D66A3F" w:rsidRPr="00D66A3F">
          <w:rPr>
            <w:rFonts w:ascii="Times New Roman" w:hAnsi="Times New Roman" w:cs="Times New Roman"/>
            <w:i/>
            <w:sz w:val="24"/>
            <w:rPrChange w:id="1134"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135" w:author="Liu, Luyu" w:date="2020-08-05T22:39:00Z">
              <w:rPr>
                <w:rFonts w:ascii="Times New Roman" w:hAnsi="Times New Roman" w:cs="Times New Roman"/>
                <w:sz w:val="24"/>
                <w:vertAlign w:val="subscript"/>
              </w:rPr>
            </w:rPrChange>
          </w:rPr>
          <w:t>s</w:t>
        </w:r>
      </w:ins>
      <w:proofErr w:type="spellEnd"/>
      <m:oMath>
        <m:sSub>
          <m:sSubPr>
            <m:ctrlPr>
              <w:del w:id="1136" w:author="Liu, Luyu" w:date="2020-08-05T22:38:00Z">
                <w:rPr>
                  <w:rFonts w:ascii="Cambria Math" w:hAnsi="Cambria Math" w:cs="Times New Roman"/>
                  <w:i/>
                  <w:sz w:val="24"/>
                </w:rPr>
              </w:del>
            </m:ctrlPr>
          </m:sSubPr>
          <m:e>
            <m:r>
              <w:del w:id="1137" w:author="Liu, Luyu" w:date="2020-08-05T22:38:00Z">
                <w:rPr>
                  <w:rFonts w:ascii="Cambria Math" w:hAnsi="Cambria Math" w:cs="Times New Roman"/>
                  <w:sz w:val="24"/>
                  <w:rPrChange w:id="1138" w:author="Liu, Luyu" w:date="2020-08-05T22:39:00Z">
                    <w:rPr>
                      <w:rFonts w:ascii="Cambria Math" w:hAnsi="Cambria Math" w:cs="Times New Roman"/>
                      <w:sz w:val="24"/>
                    </w:rPr>
                  </w:rPrChange>
                </w:rPr>
                <m:t>t</m:t>
              </w:del>
            </m:r>
            <m:ctrlPr>
              <w:del w:id="1139" w:author="Liu, Luyu" w:date="2020-08-05T22:38:00Z">
                <w:rPr>
                  <w:rFonts w:ascii="Cambria Math" w:hAnsi="Cambria Math" w:cs="Times New Roman"/>
                  <w:i/>
                  <w:sz w:val="24"/>
                  <w:rPrChange w:id="1140" w:author="Liu, Luyu" w:date="2020-08-05T22:39:00Z">
                    <w:rPr>
                      <w:rFonts w:ascii="Cambria Math" w:hAnsi="Cambria Math" w:cs="Times New Roman"/>
                      <w:i/>
                      <w:sz w:val="24"/>
                    </w:rPr>
                  </w:rPrChange>
                </w:rPr>
              </w:del>
            </m:ctrlPr>
          </m:e>
          <m:sub>
            <m:r>
              <w:del w:id="1141" w:author="Liu, Luyu" w:date="2020-08-05T22:38:00Z">
                <w:rPr>
                  <w:rFonts w:ascii="Cambria Math" w:hAnsi="Cambria Math" w:cs="Times New Roman"/>
                  <w:sz w:val="24"/>
                  <w:rPrChange w:id="1142" w:author="Liu, Luyu" w:date="2020-08-05T22:39:00Z">
                    <w:rPr>
                      <w:rFonts w:ascii="Cambria Math" w:hAnsi="Cambria Math" w:cs="Times New Roman"/>
                      <w:sz w:val="24"/>
                    </w:rPr>
                  </w:rPrChange>
                </w:rPr>
                <m:t>s</m:t>
              </w:del>
            </m:r>
            <m:ctrlPr>
              <w:del w:id="1143" w:author="Liu, Luyu" w:date="2020-08-05T22:38:00Z">
                <w:rPr>
                  <w:rFonts w:ascii="Cambria Math" w:hAnsi="Cambria Math" w:cs="Times New Roman"/>
                  <w:i/>
                  <w:sz w:val="24"/>
                  <w:rPrChange w:id="1144" w:author="Liu, Luyu" w:date="2020-08-05T22:39:00Z">
                    <w:rPr>
                      <w:rFonts w:ascii="Cambria Math" w:hAnsi="Cambria Math" w:cs="Times New Roman"/>
                      <w:i/>
                      <w:sz w:val="24"/>
                    </w:rPr>
                  </w:rPrChange>
                </w:rPr>
              </w:del>
            </m:ctrlP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w:proofErr w:type="spellStart"/>
      <w:ins w:id="1145" w:author="Liu, Luyu" w:date="2020-08-05T22:39:00Z">
        <w:r w:rsidR="00D66A3F" w:rsidRPr="00D66A3F">
          <w:rPr>
            <w:rFonts w:ascii="Times New Roman" w:hAnsi="Times New Roman" w:cs="Times New Roman"/>
            <w:i/>
            <w:sz w:val="24"/>
            <w:rPrChange w:id="1146"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147" w:author="Liu, Luyu" w:date="2020-08-05T22:39:00Z">
              <w:rPr>
                <w:rFonts w:ascii="Times New Roman" w:hAnsi="Times New Roman" w:cs="Times New Roman"/>
                <w:sz w:val="24"/>
                <w:vertAlign w:val="subscript"/>
              </w:rPr>
            </w:rPrChange>
          </w:rPr>
          <w:t>c</w:t>
        </w:r>
        <w:proofErr w:type="spellEnd"/>
        <w:r w:rsidR="00D66A3F">
          <w:rPr>
            <w:rFonts w:ascii="Times New Roman" w:hAnsi="Times New Roman" w:cs="Times New Roman"/>
            <w:sz w:val="24"/>
          </w:rPr>
          <w:t xml:space="preserve"> </w:t>
        </w:r>
      </w:ins>
      <m:oMath>
        <m:sSub>
          <m:sSubPr>
            <m:ctrlPr>
              <w:del w:id="1148" w:author="Liu, Luyu" w:date="2020-08-05T22:39:00Z">
                <w:rPr>
                  <w:rFonts w:ascii="Cambria Math" w:hAnsi="Cambria Math" w:cs="Times New Roman"/>
                  <w:i/>
                  <w:sz w:val="24"/>
                </w:rPr>
              </w:del>
            </m:ctrlPr>
          </m:sSubPr>
          <m:e>
            <m:r>
              <w:del w:id="1149" w:author="Liu, Luyu" w:date="2020-08-05T22:39:00Z">
                <w:rPr>
                  <w:rFonts w:ascii="Cambria Math" w:hAnsi="Cambria Math" w:cs="Times New Roman"/>
                  <w:sz w:val="24"/>
                </w:rPr>
                <m:t>t</m:t>
              </w:del>
            </m:r>
          </m:e>
          <m:sub>
            <m:r>
              <w:del w:id="1150" w:author="Liu, Luyu" w:date="2020-08-05T22:39:00Z">
                <w:rPr>
                  <w:rFonts w:ascii="Cambria Math" w:hAnsi="Cambria Math" w:cs="Times New Roman"/>
                  <w:sz w:val="24"/>
                </w:rPr>
                <m:t>c</m:t>
              </w:del>
            </m:r>
          </m:sub>
        </m:sSub>
      </m:oMath>
      <w:del w:id="1151" w:author="Liu, Luyu" w:date="2020-08-05T22:39:00Z">
        <w:r w:rsidDel="00D66A3F">
          <w:rPr>
            <w:rFonts w:ascii="Times New Roman" w:hAnsi="Times New Roman" w:cs="Times New Roman"/>
            <w:sz w:val="24"/>
          </w:rPr>
          <w:delText xml:space="preserve"> </w:delText>
        </w:r>
      </w:del>
      <w:r>
        <w:rPr>
          <w:rFonts w:ascii="Times New Roman" w:hAnsi="Times New Roman" w:cs="Times New Roman"/>
          <w:sz w:val="24"/>
        </w:rPr>
        <w:t>and</w:t>
      </w:r>
      <w:ins w:id="1152" w:author="Liu, Luyu" w:date="2020-08-05T22:39:00Z">
        <w:r w:rsidR="00D66A3F">
          <w:rPr>
            <w:rFonts w:ascii="Times New Roman" w:hAnsi="Times New Roman" w:cs="Times New Roman"/>
            <w:sz w:val="24"/>
          </w:rPr>
          <w:t xml:space="preserve"> </w:t>
        </w:r>
        <w:proofErr w:type="spellStart"/>
        <w:r w:rsidR="00D66A3F" w:rsidRPr="00D66A3F">
          <w:rPr>
            <w:rFonts w:ascii="Times New Roman" w:hAnsi="Times New Roman" w:cs="Times New Roman"/>
            <w:i/>
            <w:sz w:val="24"/>
            <w:rPrChange w:id="1153"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154" w:author="Liu, Luyu" w:date="2020-08-05T22:39:00Z">
              <w:rPr>
                <w:rFonts w:ascii="Times New Roman" w:hAnsi="Times New Roman" w:cs="Times New Roman"/>
                <w:sz w:val="24"/>
                <w:vertAlign w:val="subscript"/>
              </w:rPr>
            </w:rPrChange>
          </w:rPr>
          <w:t>b</w:t>
        </w:r>
      </w:ins>
      <w:proofErr w:type="spellEnd"/>
      <w:del w:id="1155" w:author="Liu, Luyu" w:date="2020-08-05T22:39:00Z">
        <w:r w:rsidDel="00D66A3F">
          <w:rPr>
            <w:rFonts w:ascii="Times New Roman"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del>
      <w:r>
        <w:rPr>
          <w:rFonts w:ascii="Times New Roman" w:hAnsi="Times New Roman" w:cs="Times New Roman"/>
          <w:sz w:val="24"/>
        </w:rPr>
        <w:t xml:space="preserve"> are the cliff and </w:t>
      </w:r>
      <w:del w:id="1156" w:author="Liu, Luyu" w:date="2020-07-29T17:24:00Z">
        <w:r w:rsidDel="00E71AC6">
          <w:rPr>
            <w:rFonts w:ascii="Times New Roman" w:hAnsi="Times New Roman" w:cs="Times New Roman"/>
            <w:sz w:val="24"/>
          </w:rPr>
          <w:delText>floor</w:delText>
        </w:r>
      </w:del>
      <w:ins w:id="1157"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and </w:t>
      </w:r>
      <w:proofErr w:type="spellStart"/>
      <w:r w:rsidRPr="008101AB">
        <w:rPr>
          <w:rFonts w:ascii="Times New Roman" w:hAnsi="Times New Roman" w:cs="Times New Roman"/>
          <w:i/>
          <w:iCs/>
          <w:sz w:val="24"/>
          <w:rPrChange w:id="1158" w:author="Miller, Harvey J." w:date="2020-08-04T14:52:00Z">
            <w:rPr>
              <w:rFonts w:ascii="Times New Roman" w:hAnsi="Times New Roman" w:cs="Times New Roman"/>
              <w:sz w:val="24"/>
            </w:rPr>
          </w:rPrChange>
        </w:rPr>
        <w:t>r</w:t>
      </w:r>
      <w:r w:rsidRPr="008101AB">
        <w:rPr>
          <w:rFonts w:ascii="Times New Roman" w:hAnsi="Times New Roman" w:cs="Times New Roman"/>
          <w:i/>
          <w:iCs/>
          <w:sz w:val="24"/>
          <w:vertAlign w:val="subscript"/>
          <w:rPrChange w:id="1159" w:author="Miller, Harvey J." w:date="2020-08-04T14:52:00Z">
            <w:rPr>
              <w:rFonts w:ascii="Times New Roman" w:hAnsi="Times New Roman" w:cs="Times New Roman"/>
              <w:sz w:val="24"/>
              <w:vertAlign w:val="subscript"/>
            </w:rPr>
          </w:rPrChange>
        </w:rPr>
        <w:t>c</w:t>
      </w:r>
      <w:proofErr w:type="spellEnd"/>
      <w:r w:rsidRPr="008101AB">
        <w:rPr>
          <w:rFonts w:ascii="Times New Roman" w:hAnsi="Times New Roman" w:cs="Times New Roman"/>
          <w:i/>
          <w:iCs/>
          <w:sz w:val="24"/>
          <w:rPrChange w:id="1160" w:author="Miller, Harvey J." w:date="2020-08-04T14:52:00Z">
            <w:rPr>
              <w:rFonts w:ascii="Times New Roman" w:hAnsi="Times New Roman" w:cs="Times New Roman"/>
              <w:sz w:val="24"/>
            </w:rPr>
          </w:rPrChange>
        </w:rPr>
        <w:t xml:space="preserve"> </w:t>
      </w:r>
      <w:r>
        <w:rPr>
          <w:rFonts w:ascii="Times New Roman" w:hAnsi="Times New Roman" w:cs="Times New Roman"/>
          <w:sz w:val="24"/>
        </w:rPr>
        <w:t xml:space="preserve">and </w:t>
      </w:r>
      <w:proofErr w:type="spellStart"/>
      <w:r w:rsidRPr="008101AB">
        <w:rPr>
          <w:rFonts w:ascii="Times New Roman" w:hAnsi="Times New Roman" w:cs="Times New Roman"/>
          <w:i/>
          <w:iCs/>
          <w:sz w:val="24"/>
          <w:rPrChange w:id="1161" w:author="Miller, Harvey J." w:date="2020-08-04T14:52:00Z">
            <w:rPr>
              <w:rFonts w:ascii="Times New Roman" w:hAnsi="Times New Roman" w:cs="Times New Roman"/>
              <w:sz w:val="24"/>
            </w:rPr>
          </w:rPrChange>
        </w:rPr>
        <w:t>r</w:t>
      </w:r>
      <w:ins w:id="1162" w:author="Liu, Luyu" w:date="2020-07-29T17:25:00Z">
        <w:r w:rsidR="00E71AC6" w:rsidRPr="008101AB">
          <w:rPr>
            <w:rFonts w:ascii="Times New Roman" w:hAnsi="Times New Roman" w:cs="Times New Roman"/>
            <w:i/>
            <w:iCs/>
            <w:sz w:val="24"/>
            <w:vertAlign w:val="subscript"/>
            <w:rPrChange w:id="1163" w:author="Miller, Harvey J." w:date="2020-08-04T14:52:00Z">
              <w:rPr>
                <w:rFonts w:ascii="Times New Roman" w:hAnsi="Times New Roman" w:cs="Times New Roman"/>
                <w:sz w:val="24"/>
                <w:vertAlign w:val="subscript"/>
              </w:rPr>
            </w:rPrChange>
          </w:rPr>
          <w:t>b</w:t>
        </w:r>
      </w:ins>
      <w:proofErr w:type="spellEnd"/>
      <w:del w:id="1164" w:author="Liu, Luyu" w:date="2020-07-29T17:25:00Z">
        <w:r w:rsidRPr="005E5D01" w:rsidDel="00E71AC6">
          <w:rPr>
            <w:rFonts w:ascii="Times New Roman" w:hAnsi="Times New Roman" w:cs="Times New Roman"/>
            <w:sz w:val="24"/>
            <w:vertAlign w:val="subscript"/>
          </w:rPr>
          <w:delText>f</w:delText>
        </w:r>
      </w:del>
      <w:r>
        <w:rPr>
          <w:rFonts w:ascii="Times New Roman" w:hAnsi="Times New Roman" w:cs="Times New Roman"/>
          <w:sz w:val="24"/>
        </w:rPr>
        <w:t xml:space="preserve"> are the response intervals</w:t>
      </w:r>
      <w:ins w:id="1165" w:author="Miller, Harvey J." w:date="2020-08-04T14:52:00Z">
        <w:r w:rsidR="008101AB">
          <w:rPr>
            <w:rFonts w:ascii="Times New Roman" w:hAnsi="Times New Roman" w:cs="Times New Roman"/>
            <w:sz w:val="24"/>
          </w:rPr>
          <w:t xml:space="preserve"> relative to t</w:t>
        </w:r>
      </w:ins>
      <w:ins w:id="1166" w:author="Miller, Harvey J." w:date="2020-08-04T14:53:00Z">
        <w:r w:rsidR="008101AB">
          <w:rPr>
            <w:rFonts w:ascii="Times New Roman" w:hAnsi="Times New Roman" w:cs="Times New Roman"/>
            <w:sz w:val="24"/>
          </w:rPr>
          <w:t>he base point and cliff point, respectively</w:t>
        </w:r>
      </w:ins>
      <w:r>
        <w:rPr>
          <w:rFonts w:ascii="Times New Roman" w:hAnsi="Times New Roman" w:cs="Times New Roman"/>
          <w:sz w:val="24"/>
        </w:rPr>
        <w:t xml:space="preserve">.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del w:id="1167" w:author="Liu, Luyu" w:date="2020-07-29T17:24:00Z">
        <w:r w:rsidDel="00E71AC6">
          <w:rPr>
            <w:rFonts w:ascii="Times New Roman" w:hAnsi="Times New Roman" w:cs="Times New Roman"/>
            <w:sz w:val="24"/>
          </w:rPr>
          <w:delText>floor</w:delText>
        </w:r>
      </w:del>
      <w:ins w:id="1168" w:author="Liu, Luyu" w:date="2020-07-29T17:24:00Z">
        <w:r w:rsidR="00E71AC6">
          <w:rPr>
            <w:rFonts w:ascii="Times New Roman" w:hAnsi="Times New Roman" w:cs="Times New Roman"/>
            <w:sz w:val="24"/>
          </w:rPr>
          <w:t>base</w:t>
        </w:r>
      </w:ins>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w:t>
      </w:r>
      <w:ins w:id="1169" w:author="Miller, Harvey J." w:date="2020-08-04T14:53:00Z">
        <w:r w:rsidR="008101AB">
          <w:rPr>
            <w:rFonts w:ascii="Times New Roman" w:hAnsi="Times New Roman" w:cs="Times New Roman"/>
            <w:sz w:val="24"/>
          </w:rPr>
          <w:t>.</w:t>
        </w:r>
      </w:ins>
      <w:ins w:id="1170" w:author="Liu, Luyu" w:date="2020-08-05T22:40:00Z">
        <w:r w:rsidR="0022091A">
          <w:rPr>
            <w:rFonts w:ascii="Times New Roman" w:hAnsi="Times New Roman" w:cs="Times New Roman"/>
            <w:sz w:val="24"/>
          </w:rPr>
          <w:t xml:space="preserve"> </w:t>
        </w:r>
      </w:ins>
      <w:ins w:id="1171" w:author="Miller, Harvey J." w:date="2020-08-04T14:53:00Z">
        <w:del w:id="1172" w:author="Liu, Luyu" w:date="2020-08-05T22:40:00Z">
          <w:r w:rsidR="008101AB" w:rsidDel="0022091A">
            <w:rPr>
              <w:rFonts w:ascii="Times New Roman" w:hAnsi="Times New Roman" w:cs="Times New Roman"/>
              <w:sz w:val="24"/>
            </w:rPr>
            <w:delText xml:space="preserve">  </w:delText>
          </w:r>
        </w:del>
        <w:r w:rsidR="008101AB">
          <w:rPr>
            <w:rFonts w:ascii="Times New Roman" w:hAnsi="Times New Roman" w:cs="Times New Roman"/>
            <w:sz w:val="24"/>
          </w:rPr>
          <w:t xml:space="preserve">For example, </w:t>
        </w:r>
      </w:ins>
      <w:del w:id="1173" w:author="Miller, Harvey J." w:date="2020-08-04T14:53:00Z">
        <w:r w:rsidDel="008101AB">
          <w:rPr>
            <w:rFonts w:ascii="Times New Roman" w:hAnsi="Times New Roman" w:cs="Times New Roman"/>
            <w:sz w:val="24"/>
          </w:rPr>
          <w:delText xml:space="preserve"> (</w:delText>
        </w:r>
      </w:del>
      <w:r>
        <w:rPr>
          <w:rFonts w:ascii="Times New Roman" w:hAnsi="Times New Roman" w:cs="Times New Roman"/>
          <w:sz w:val="24"/>
        </w:rPr>
        <w:t xml:space="preserve">a negative </w:t>
      </w:r>
      <w:del w:id="1174" w:author="Liu, Luyu" w:date="2020-07-29T17:25:00Z">
        <w:r w:rsidDel="00E71AC6">
          <w:rPr>
            <w:rFonts w:ascii="Times New Roman" w:hAnsi="Times New Roman" w:cs="Times New Roman"/>
            <w:sz w:val="24"/>
          </w:rPr>
          <w:lastRenderedPageBreak/>
          <w:delText>floor</w:delText>
        </w:r>
      </w:del>
      <w:ins w:id="1175"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response interval that is large in magnitude</w:t>
      </w:r>
      <w:del w:id="1176" w:author="Miller, Harvey J." w:date="2020-08-04T14:53:00Z">
        <w:r w:rsidDel="008101AB">
          <w:rPr>
            <w:rFonts w:ascii="Times New Roman" w:hAnsi="Times New Roman" w:cs="Times New Roman"/>
            <w:sz w:val="24"/>
          </w:rPr>
          <w:delText>, for example,</w:delText>
        </w:r>
      </w:del>
      <w:r>
        <w:rPr>
          <w:rFonts w:ascii="Times New Roman" w:hAnsi="Times New Roman" w:cs="Times New Roman"/>
          <w:sz w:val="24"/>
        </w:rPr>
        <w:t xml:space="preserve"> indicates that public transit reached its minimum level long after the first confirmed case in the county</w:t>
      </w:r>
      <w:del w:id="1177" w:author="Miller, Harvey J." w:date="2020-08-04T14:53:00Z">
        <w:r w:rsidDel="008101AB">
          <w:rPr>
            <w:rFonts w:ascii="Times New Roman" w:hAnsi="Times New Roman" w:cs="Times New Roman"/>
            <w:sz w:val="24"/>
          </w:rPr>
          <w:delText>)</w:delText>
        </w:r>
      </w:del>
      <w:r>
        <w:rPr>
          <w:rFonts w:ascii="Times New Roman" w:hAnsi="Times New Roman" w:cs="Times New Roman"/>
          <w:sz w:val="24"/>
        </w:rPr>
        <w:t>.</w:t>
      </w:r>
    </w:p>
    <w:p w14:paraId="16A598D3" w14:textId="77777777" w:rsidR="00077492" w:rsidRPr="006B2355" w:rsidRDefault="00077492">
      <w:pPr>
        <w:spacing w:line="240" w:lineRule="auto"/>
        <w:rPr>
          <w:rFonts w:ascii="Times New Roman" w:hAnsi="Times New Roman" w:cs="Times New Roman"/>
          <w:sz w:val="24"/>
        </w:rPr>
        <w:pPrChange w:id="1178" w:author="Liu, Luyu" w:date="2020-07-20T23:14:00Z">
          <w:pPr>
            <w:spacing w:line="480" w:lineRule="auto"/>
          </w:pPr>
        </w:pPrChange>
      </w:pPr>
    </w:p>
    <w:p w14:paraId="69E4822F" w14:textId="77777777" w:rsidR="00077492" w:rsidRPr="00FF2732" w:rsidRDefault="00077492">
      <w:pPr>
        <w:spacing w:line="240" w:lineRule="auto"/>
        <w:rPr>
          <w:rStyle w:val="SubtleEmphasis"/>
          <w:rPrChange w:id="1179" w:author="Liu, Luyu" w:date="2020-08-02T21:18:00Z">
            <w:rPr/>
          </w:rPrChange>
        </w:rPr>
        <w:pPrChange w:id="1180" w:author="Liu, Luyu" w:date="2020-08-02T21:18:00Z">
          <w:pPr>
            <w:pStyle w:val="ListParagraph"/>
            <w:numPr>
              <w:ilvl w:val="1"/>
              <w:numId w:val="2"/>
            </w:numPr>
            <w:spacing w:line="480" w:lineRule="auto"/>
            <w:ind w:left="360" w:hanging="360"/>
          </w:pPr>
        </w:pPrChange>
      </w:pPr>
      <w:del w:id="1181" w:author="Liu, Luyu" w:date="2020-08-02T21:18:00Z">
        <w:r w:rsidRPr="00FF2732" w:rsidDel="00FF2732">
          <w:rPr>
            <w:rStyle w:val="SubtleEmphasis"/>
            <w:rPrChange w:id="1182" w:author="Liu, Luyu" w:date="2020-08-02T21:18:00Z">
              <w:rPr/>
            </w:rPrChange>
          </w:rPr>
          <w:delText xml:space="preserve"> </w:delText>
        </w:r>
      </w:del>
      <w:r w:rsidRPr="00FF2732">
        <w:rPr>
          <w:rStyle w:val="SubtleEmphasis"/>
          <w:rPrChange w:id="1183" w:author="Liu, Luyu" w:date="2020-08-02T21:18:00Z">
            <w:rPr/>
          </w:rPrChange>
        </w:rPr>
        <w:t>Change in daily transit demand dynamics</w:t>
      </w:r>
    </w:p>
    <w:p w14:paraId="7E63335D" w14:textId="75314A0D" w:rsidR="00077492" w:rsidRDefault="00077492">
      <w:pPr>
        <w:spacing w:line="240" w:lineRule="auto"/>
        <w:ind w:firstLine="720"/>
        <w:jc w:val="both"/>
        <w:rPr>
          <w:ins w:id="1184" w:author="Miller, Harvey J." w:date="2020-08-04T14:53:00Z"/>
          <w:rFonts w:ascii="Times New Roman" w:hAnsi="Times New Roman" w:cs="Times New Roman"/>
          <w:sz w:val="24"/>
        </w:rPr>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ins w:id="1185" w:author="Miller, Harvey J." w:date="2020-08-04T14:54:00Z">
        <w:r w:rsidR="008101AB">
          <w:rPr>
            <w:rFonts w:ascii="Times New Roman" w:hAnsi="Times New Roman" w:cs="Times New Roman"/>
            <w:sz w:val="24"/>
          </w:rPr>
          <w:t>.</w:t>
        </w:r>
      </w:ins>
      <w:del w:id="1186" w:author="Miller, Harvey J." w:date="2020-08-04T14:54:00Z">
        <w:r w:rsidRPr="006B2355" w:rsidDel="008101AB">
          <w:rPr>
            <w:rFonts w:ascii="Times New Roman" w:hAnsi="Times New Roman" w:cs="Times New Roman"/>
            <w:sz w:val="24"/>
          </w:rPr>
          <w:delText>.</w:delText>
        </w:r>
      </w:del>
      <w:r>
        <w:rPr>
          <w:rFonts w:ascii="Times New Roman" w:hAnsi="Times New Roman" w:cs="Times New Roman"/>
          <w:sz w:val="24"/>
        </w:rPr>
        <w:t xml:space="preserve"> </w:t>
      </w:r>
      <w:r w:rsidRPr="006B2355">
        <w:rPr>
          <w:rFonts w:ascii="Times New Roman" w:hAnsi="Times New Roman" w:cs="Times New Roman"/>
          <w:sz w:val="24"/>
        </w:rPr>
        <w:t xml:space="preserve">For example, </w:t>
      </w:r>
      <w:ins w:id="1187" w:author="Liu, Luyu" w:date="2020-07-30T17:36:00Z">
        <w:r w:rsidR="00EA4E55">
          <w:rPr>
            <w:rFonts w:ascii="Times New Roman" w:hAnsi="Times New Roman" w:cs="Times New Roman"/>
            <w:sz w:val="24"/>
          </w:rPr>
          <w:fldChar w:fldCharType="begin"/>
        </w:r>
        <w:r w:rsidR="00EA4E55">
          <w:rPr>
            <w:rFonts w:ascii="Times New Roman" w:hAnsi="Times New Roman" w:cs="Times New Roman"/>
            <w:sz w:val="24"/>
          </w:rPr>
          <w:instrText xml:space="preserve"> REF _Ref41950150 \h </w:instrText>
        </w:r>
      </w:ins>
      <w:r w:rsidR="00EA4E55">
        <w:rPr>
          <w:rFonts w:ascii="Times New Roman" w:hAnsi="Times New Roman" w:cs="Times New Roman"/>
          <w:sz w:val="24"/>
        </w:rPr>
      </w:r>
      <w:r w:rsidR="00EA4E55">
        <w:rPr>
          <w:rFonts w:ascii="Times New Roman" w:hAnsi="Times New Roman" w:cs="Times New Roman"/>
          <w:sz w:val="24"/>
        </w:rPr>
        <w:fldChar w:fldCharType="separate"/>
      </w:r>
      <w:ins w:id="1188" w:author="Liu, Luyu" w:date="2020-07-30T17:36: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3</w:t>
        </w:r>
        <w:r w:rsidR="00EA4E55">
          <w:rPr>
            <w:rFonts w:ascii="Times New Roman" w:hAnsi="Times New Roman" w:cs="Times New Roman"/>
            <w:sz w:val="24"/>
          </w:rPr>
          <w:fldChar w:fldCharType="end"/>
        </w:r>
        <w:r w:rsidR="00270A59">
          <w:rPr>
            <w:rFonts w:ascii="Times New Roman" w:hAnsi="Times New Roman" w:cs="Times New Roman"/>
            <w:sz w:val="24"/>
          </w:rPr>
          <w:t xml:space="preserve"> </w:t>
        </w:r>
      </w:ins>
      <w:del w:id="1189" w:author="Liu, Luyu" w:date="2020-07-30T17:35:00Z">
        <w:r w:rsidDel="00EA4E55">
          <w:rPr>
            <w:rFonts w:ascii="Times New Roman" w:hAnsi="Times New Roman" w:cs="Times New Roman"/>
            <w:sz w:val="24"/>
          </w:rPr>
          <w:fldChar w:fldCharType="begin"/>
        </w:r>
        <w:r w:rsidRPr="00216ABB" w:rsidDel="00EA4E55">
          <w:rPr>
            <w:rFonts w:ascii="Times New Roman" w:hAnsi="Times New Roman" w:cs="Times New Roman"/>
            <w:sz w:val="24"/>
          </w:rPr>
          <w:delInstrText xml:space="preserve"> REF _Ref41950150 \h </w:delInstrText>
        </w:r>
        <w:r w:rsidDel="00EA4E55">
          <w:rPr>
            <w:rFonts w:ascii="Times New Roman" w:hAnsi="Times New Roman" w:cs="Times New Roman"/>
            <w:sz w:val="24"/>
          </w:rPr>
        </w:r>
        <w:r w:rsidDel="00EA4E55">
          <w:rPr>
            <w:rFonts w:ascii="Times New Roman" w:hAnsi="Times New Roman" w:cs="Times New Roman"/>
            <w:sz w:val="24"/>
          </w:rPr>
          <w:fldChar w:fldCharType="separate"/>
        </w:r>
      </w:del>
      <w:del w:id="1190" w:author="Liu, Luyu" w:date="2020-07-29T23:37:00Z">
        <w:r w:rsidRPr="008A6B31" w:rsidDel="000F49FB">
          <w:rPr>
            <w:rFonts w:ascii="Times New Roman" w:hAnsi="Times New Roman" w:cs="Times New Roman"/>
            <w:sz w:val="24"/>
          </w:rPr>
          <w:delText xml:space="preserve">Fig </w:delText>
        </w:r>
        <w:r w:rsidRPr="008A6B31" w:rsidDel="000F49FB">
          <w:rPr>
            <w:rFonts w:ascii="Times New Roman" w:hAnsi="Times New Roman" w:cs="Times New Roman"/>
            <w:noProof/>
            <w:sz w:val="24"/>
          </w:rPr>
          <w:delText>1</w:delText>
        </w:r>
      </w:del>
      <w:del w:id="1191" w:author="Liu, Luyu" w:date="2020-07-30T17:35:00Z">
        <w:r w:rsidDel="00EA4E55">
          <w:rPr>
            <w:rFonts w:ascii="Times New Roman" w:hAnsi="Times New Roman" w:cs="Times New Roman"/>
            <w:sz w:val="24"/>
          </w:rPr>
          <w:fldChar w:fldCharType="end"/>
        </w:r>
        <w:r w:rsidRPr="00703BB3" w:rsidDel="00EA4E55">
          <w:rPr>
            <w:rFonts w:ascii="Times New Roman" w:hAnsi="Times New Roman" w:cs="Times New Roman"/>
            <w:sz w:val="24"/>
          </w:rPr>
          <w:fldChar w:fldCharType="begin"/>
        </w:r>
        <w:r w:rsidRPr="006B2355" w:rsidDel="00EA4E55">
          <w:rPr>
            <w:rFonts w:ascii="Times New Roman" w:hAnsi="Times New Roman" w:cs="Times New Roman"/>
            <w:sz w:val="24"/>
          </w:rPr>
          <w:delInstrText xml:space="preserve"> REF _Ref40969774 \h </w:delInstrText>
        </w:r>
        <w:r w:rsidDel="00EA4E55">
          <w:rPr>
            <w:rFonts w:ascii="Times New Roman" w:hAnsi="Times New Roman" w:cs="Times New Roman"/>
            <w:sz w:val="24"/>
          </w:rPr>
          <w:delInstrText xml:space="preserve"> \* MERGEFORMAT </w:delInstrText>
        </w:r>
        <w:r w:rsidRPr="00703BB3" w:rsidDel="00EA4E55">
          <w:rPr>
            <w:rFonts w:ascii="Times New Roman" w:hAnsi="Times New Roman" w:cs="Times New Roman"/>
            <w:sz w:val="24"/>
          </w:rPr>
        </w:r>
        <w:r w:rsidRPr="00703BB3" w:rsidDel="00EA4E55">
          <w:rPr>
            <w:rFonts w:ascii="Times New Roman" w:hAnsi="Times New Roman" w:cs="Times New Roman"/>
            <w:sz w:val="24"/>
          </w:rPr>
          <w:fldChar w:fldCharType="end"/>
        </w:r>
        <w:r w:rsidRPr="006B2355" w:rsidDel="00EA4E55">
          <w:rPr>
            <w:rFonts w:ascii="Times New Roman" w:hAnsi="Times New Roman" w:cs="Times New Roman"/>
            <w:sz w:val="24"/>
          </w:rPr>
          <w:delText xml:space="preserve"> below </w:delText>
        </w:r>
      </w:del>
      <w:r w:rsidRPr="006B2355">
        <w:rPr>
          <w:rFonts w:ascii="Times New Roman" w:hAnsi="Times New Roman" w:cs="Times New Roman"/>
          <w:sz w:val="24"/>
        </w:rPr>
        <w:t>shows changes in transit demand by hour before (</w:t>
      </w:r>
      <w:del w:id="1192" w:author="Liu, Luyu" w:date="2020-08-02T22:01:00Z">
        <w:r w:rsidRPr="006B2355" w:rsidDel="001A2D51">
          <w:rPr>
            <w:rFonts w:ascii="Times New Roman" w:hAnsi="Times New Roman" w:cs="Times New Roman"/>
            <w:sz w:val="24"/>
          </w:rPr>
          <w:delText>blue</w:delText>
        </w:r>
      </w:del>
      <w:ins w:id="1193" w:author="Liu, Luyu" w:date="2020-08-02T22:01:00Z">
        <w:r w:rsidR="001A2D51">
          <w:rPr>
            <w:rFonts w:ascii="Times New Roman" w:hAnsi="Times New Roman" w:cs="Times New Roman"/>
            <w:sz w:val="24"/>
          </w:rPr>
          <w:t>orange</w:t>
        </w:r>
      </w:ins>
      <w:r w:rsidRPr="006B2355">
        <w:rPr>
          <w:rFonts w:ascii="Times New Roman" w:hAnsi="Times New Roman" w:cs="Times New Roman"/>
          <w:sz w:val="24"/>
        </w:rPr>
        <w:t>) and during COVID (</w:t>
      </w:r>
      <w:del w:id="1194" w:author="Liu, Luyu" w:date="2020-08-02T22:02:00Z">
        <w:r w:rsidDel="001A2D51">
          <w:rPr>
            <w:rFonts w:ascii="Times New Roman" w:hAnsi="Times New Roman" w:cs="Times New Roman"/>
            <w:sz w:val="24"/>
          </w:rPr>
          <w:delText>orange</w:delText>
        </w:r>
      </w:del>
      <w:ins w:id="1195" w:author="Liu, Luyu" w:date="2020-08-02T22:02:00Z">
        <w:r w:rsidR="001A2D51">
          <w:rPr>
            <w:rFonts w:ascii="Times New Roman" w:hAnsi="Times New Roman" w:cs="Times New Roman"/>
            <w:sz w:val="24"/>
          </w:rPr>
          <w:t>blue</w:t>
        </w:r>
      </w:ins>
      <w:r>
        <w:rPr>
          <w:rFonts w:ascii="Times New Roman" w:hAnsi="Times New Roman" w:cs="Times New Roman"/>
          <w:sz w:val="24"/>
        </w:rPr>
        <w:t>)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ins w:id="1196" w:author="Miller, Harvey J." w:date="2020-08-04T14:54:00Z">
        <w:r w:rsidR="008101AB">
          <w:rPr>
            <w:rFonts w:ascii="Times New Roman" w:hAnsi="Times New Roman" w:cs="Times New Roman"/>
            <w:sz w:val="24"/>
          </w:rPr>
          <w:t xml:space="preserve">  </w:t>
        </w:r>
      </w:ins>
    </w:p>
    <w:p w14:paraId="19CBA32E" w14:textId="77777777" w:rsidR="008101AB" w:rsidRDefault="008101AB">
      <w:pPr>
        <w:spacing w:line="240" w:lineRule="auto"/>
        <w:ind w:firstLine="720"/>
        <w:jc w:val="both"/>
        <w:rPr>
          <w:rFonts w:ascii="Times New Roman" w:hAnsi="Times New Roman" w:cs="Times New Roman"/>
          <w:sz w:val="24"/>
        </w:rPr>
        <w:pPrChange w:id="1197" w:author="Liu, Luyu" w:date="2020-08-02T21:20:00Z">
          <w:pPr>
            <w:spacing w:line="480" w:lineRule="auto"/>
            <w:jc w:val="both"/>
          </w:pPr>
        </w:pPrChange>
      </w:pPr>
    </w:p>
    <w:p w14:paraId="3EB68560" w14:textId="78710B3F" w:rsidR="00077492" w:rsidRPr="00C94C81" w:rsidDel="00166595" w:rsidRDefault="00077492">
      <w:pPr>
        <w:spacing w:line="240" w:lineRule="auto"/>
        <w:jc w:val="both"/>
        <w:rPr>
          <w:del w:id="1198" w:author="Liu, Luyu" w:date="2020-07-29T17:37:00Z"/>
          <w:rFonts w:ascii="Times New Roman" w:hAnsi="Times New Roman" w:cs="Times New Roman"/>
          <w:b/>
          <w:sz w:val="24"/>
          <w:rPrChange w:id="1199" w:author="Liu, Luyu" w:date="2020-08-02T23:06:00Z">
            <w:rPr>
              <w:del w:id="1200" w:author="Liu, Luyu" w:date="2020-07-29T17:37:00Z"/>
              <w:rFonts w:ascii="Times New Roman" w:hAnsi="Times New Roman" w:cs="Times New Roman"/>
              <w:sz w:val="24"/>
            </w:rPr>
          </w:rPrChange>
        </w:rPr>
        <w:pPrChange w:id="1201" w:author="Liu, Luyu" w:date="2020-07-20T23:14:00Z">
          <w:pPr>
            <w:spacing w:line="480" w:lineRule="auto"/>
            <w:jc w:val="both"/>
          </w:pPr>
        </w:pPrChange>
      </w:pPr>
    </w:p>
    <w:p w14:paraId="7B2780D3" w14:textId="23C96B98" w:rsidR="00077492" w:rsidRPr="00C94C81" w:rsidDel="00166595" w:rsidRDefault="00077492">
      <w:pPr>
        <w:keepNext/>
        <w:spacing w:line="240" w:lineRule="auto"/>
        <w:rPr>
          <w:del w:id="1202" w:author="Liu, Luyu" w:date="2020-07-29T17:37:00Z"/>
          <w:b/>
          <w:rPrChange w:id="1203" w:author="Liu, Luyu" w:date="2020-08-02T23:06:00Z">
            <w:rPr>
              <w:del w:id="1204" w:author="Liu, Luyu" w:date="2020-07-29T17:37:00Z"/>
            </w:rPr>
          </w:rPrChange>
        </w:rPr>
        <w:pPrChange w:id="1205" w:author="Liu, Luyu" w:date="2020-07-29T17:37:00Z">
          <w:pPr>
            <w:keepNext/>
            <w:spacing w:line="480" w:lineRule="auto"/>
            <w:jc w:val="center"/>
          </w:pPr>
        </w:pPrChange>
      </w:pPr>
      <w:del w:id="1206" w:author="Liu, Luyu" w:date="2020-07-29T17:37:00Z">
        <w:r w:rsidRPr="00C94C81" w:rsidDel="00166595">
          <w:rPr>
            <w:b/>
            <w:noProof/>
            <w:rPrChange w:id="1207" w:author="Liu, Luyu" w:date="2020-08-02T23:06:00Z">
              <w:rPr>
                <w:noProof/>
              </w:rPr>
            </w:rPrChange>
          </w:rPr>
          <w:drawing>
            <wp:inline distT="0" distB="0" distL="0" distR="0" wp14:anchorId="412A6C73" wp14:editId="44AB2AFD">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35860D66" w14:textId="693B0007" w:rsidR="00077492" w:rsidRPr="00C94C81" w:rsidRDefault="00077492">
      <w:pPr>
        <w:spacing w:line="240" w:lineRule="auto"/>
        <w:rPr>
          <w:rFonts w:ascii="Times New Roman" w:hAnsi="Times New Roman" w:cs="Times New Roman"/>
          <w:b/>
          <w:sz w:val="24"/>
          <w:rPrChange w:id="1208" w:author="Liu, Luyu" w:date="2020-08-02T23:06:00Z">
            <w:rPr>
              <w:rFonts w:ascii="Times New Roman" w:hAnsi="Times New Roman" w:cs="Times New Roman"/>
              <w:sz w:val="24"/>
            </w:rPr>
          </w:rPrChange>
        </w:rPr>
        <w:pPrChange w:id="1209" w:author="Liu, Luyu" w:date="2020-08-02T23:06:00Z">
          <w:pPr>
            <w:spacing w:line="480" w:lineRule="auto"/>
            <w:jc w:val="center"/>
          </w:pPr>
        </w:pPrChange>
      </w:pPr>
      <w:bookmarkStart w:id="1210" w:name="_Ref41950150"/>
      <w:bookmarkStart w:id="1211" w:name="_Ref40969774"/>
      <w:r w:rsidRPr="00C94C81">
        <w:rPr>
          <w:rFonts w:ascii="Times New Roman" w:hAnsi="Times New Roman" w:cs="Times New Roman"/>
          <w:b/>
          <w:sz w:val="24"/>
          <w:rPrChange w:id="1212"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213"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214"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215" w:author="Liu, Luyu" w:date="2020-08-02T23:06:00Z">
            <w:rPr>
              <w:rFonts w:ascii="Times New Roman" w:hAnsi="Times New Roman" w:cs="Times New Roman"/>
              <w:sz w:val="24"/>
            </w:rPr>
          </w:rPrChange>
        </w:rPr>
        <w:fldChar w:fldCharType="separate"/>
      </w:r>
      <w:ins w:id="1216" w:author="Liu, Luyu" w:date="2020-07-29T23:37:00Z">
        <w:r w:rsidR="000F49FB" w:rsidRPr="00C94C81">
          <w:rPr>
            <w:rFonts w:ascii="Times New Roman" w:hAnsi="Times New Roman" w:cs="Times New Roman"/>
            <w:b/>
            <w:noProof/>
            <w:sz w:val="24"/>
            <w:rPrChange w:id="1217" w:author="Liu, Luyu" w:date="2020-08-02T23:06:00Z">
              <w:rPr>
                <w:rFonts w:ascii="Times New Roman" w:hAnsi="Times New Roman" w:cs="Times New Roman"/>
                <w:noProof/>
                <w:sz w:val="24"/>
              </w:rPr>
            </w:rPrChange>
          </w:rPr>
          <w:t>3</w:t>
        </w:r>
      </w:ins>
      <w:del w:id="1218" w:author="Liu, Luyu" w:date="2020-07-29T23:11:00Z">
        <w:r w:rsidRPr="00C94C81" w:rsidDel="006C64A6">
          <w:rPr>
            <w:rFonts w:ascii="Times New Roman" w:hAnsi="Times New Roman" w:cs="Times New Roman"/>
            <w:b/>
            <w:noProof/>
            <w:sz w:val="24"/>
            <w:rPrChange w:id="1219" w:author="Liu, Luyu" w:date="2020-08-02T23:06:00Z">
              <w:rPr>
                <w:rFonts w:ascii="Times New Roman" w:hAnsi="Times New Roman" w:cs="Times New Roman"/>
                <w:noProof/>
                <w:sz w:val="24"/>
              </w:rPr>
            </w:rPrChange>
          </w:rPr>
          <w:delText>1</w:delText>
        </w:r>
      </w:del>
      <w:r w:rsidRPr="00C94C81">
        <w:rPr>
          <w:rFonts w:ascii="Times New Roman" w:hAnsi="Times New Roman" w:cs="Times New Roman"/>
          <w:b/>
          <w:sz w:val="24"/>
          <w:rPrChange w:id="1220" w:author="Liu, Luyu" w:date="2020-08-02T23:06:00Z">
            <w:rPr>
              <w:rFonts w:ascii="Times New Roman" w:hAnsi="Times New Roman" w:cs="Times New Roman"/>
              <w:sz w:val="24"/>
            </w:rPr>
          </w:rPrChange>
        </w:rPr>
        <w:fldChar w:fldCharType="end"/>
      </w:r>
      <w:bookmarkEnd w:id="1210"/>
      <w:r w:rsidRPr="00C94C81">
        <w:rPr>
          <w:rFonts w:ascii="Times New Roman" w:hAnsi="Times New Roman" w:cs="Times New Roman"/>
          <w:b/>
          <w:sz w:val="24"/>
          <w:rPrChange w:id="1221" w:author="Liu, Luyu" w:date="2020-08-02T23:06:00Z">
            <w:rPr>
              <w:rFonts w:ascii="Times New Roman" w:hAnsi="Times New Roman" w:cs="Times New Roman"/>
              <w:sz w:val="24"/>
            </w:rPr>
          </w:rPrChange>
        </w:rPr>
        <w:t xml:space="preserve">. MTA New York City Subway hourly transit demand curves (blue: </w:t>
      </w:r>
      <w:del w:id="1222" w:author="Liu, Luyu" w:date="2020-07-22T20:58:00Z">
        <w:r w:rsidRPr="00C94C81" w:rsidDel="003B5A72">
          <w:rPr>
            <w:rFonts w:ascii="Times New Roman" w:hAnsi="Times New Roman" w:cs="Times New Roman"/>
            <w:b/>
            <w:sz w:val="24"/>
            <w:rPrChange w:id="1223" w:author="Liu, Luyu" w:date="2020-08-02T23:06:00Z">
              <w:rPr>
                <w:rFonts w:ascii="Times New Roman" w:hAnsi="Times New Roman" w:cs="Times New Roman"/>
                <w:sz w:val="24"/>
              </w:rPr>
            </w:rPrChange>
          </w:rPr>
          <w:delText xml:space="preserve">typical </w:delText>
        </w:r>
      </w:del>
      <w:ins w:id="1224" w:author="Liu, Luyu" w:date="2020-07-22T20:58:00Z">
        <w:r w:rsidR="003B5A72" w:rsidRPr="00C94C81">
          <w:rPr>
            <w:rFonts w:ascii="Times New Roman" w:hAnsi="Times New Roman" w:cs="Times New Roman"/>
            <w:b/>
            <w:sz w:val="24"/>
            <w:rPrChange w:id="1225" w:author="Liu, Luyu" w:date="2020-08-02T23:06:00Z">
              <w:rPr>
                <w:rFonts w:ascii="Times New Roman" w:hAnsi="Times New Roman" w:cs="Times New Roman"/>
                <w:sz w:val="24"/>
              </w:rPr>
            </w:rPrChange>
          </w:rPr>
          <w:t xml:space="preserve">COVID </w:t>
        </w:r>
      </w:ins>
      <w:r w:rsidRPr="00C94C81">
        <w:rPr>
          <w:rFonts w:ascii="Times New Roman" w:hAnsi="Times New Roman" w:cs="Times New Roman"/>
          <w:b/>
          <w:sz w:val="24"/>
          <w:rPrChange w:id="1226" w:author="Liu, Luyu" w:date="2020-08-02T23:06:00Z">
            <w:rPr>
              <w:rFonts w:ascii="Times New Roman" w:hAnsi="Times New Roman" w:cs="Times New Roman"/>
              <w:sz w:val="24"/>
            </w:rPr>
          </w:rPrChange>
        </w:rPr>
        <w:t xml:space="preserve">curve; orange: </w:t>
      </w:r>
      <w:ins w:id="1227" w:author="Liu, Luyu" w:date="2020-07-22T20:58:00Z">
        <w:r w:rsidR="003B5A72" w:rsidRPr="00C94C81">
          <w:rPr>
            <w:rFonts w:ascii="Times New Roman" w:hAnsi="Times New Roman" w:cs="Times New Roman"/>
            <w:b/>
            <w:sz w:val="24"/>
            <w:rPrChange w:id="1228" w:author="Liu, Luyu" w:date="2020-08-02T23:06:00Z">
              <w:rPr>
                <w:rFonts w:ascii="Times New Roman" w:hAnsi="Times New Roman" w:cs="Times New Roman"/>
                <w:sz w:val="24"/>
              </w:rPr>
            </w:rPrChange>
          </w:rPr>
          <w:t xml:space="preserve">typical </w:t>
        </w:r>
      </w:ins>
      <w:del w:id="1229" w:author="Liu, Luyu" w:date="2020-07-22T20:58:00Z">
        <w:r w:rsidRPr="00C94C81" w:rsidDel="003B5A72">
          <w:rPr>
            <w:rFonts w:ascii="Times New Roman" w:hAnsi="Times New Roman" w:cs="Times New Roman"/>
            <w:b/>
            <w:sz w:val="24"/>
            <w:rPrChange w:id="1230" w:author="Liu, Luyu" w:date="2020-08-02T23:06:00Z">
              <w:rPr>
                <w:rFonts w:ascii="Times New Roman" w:hAnsi="Times New Roman" w:cs="Times New Roman"/>
                <w:sz w:val="24"/>
              </w:rPr>
            </w:rPrChange>
          </w:rPr>
          <w:delText xml:space="preserve">COVID </w:delText>
        </w:r>
      </w:del>
      <w:r w:rsidRPr="00C94C81">
        <w:rPr>
          <w:rFonts w:ascii="Times New Roman" w:hAnsi="Times New Roman" w:cs="Times New Roman"/>
          <w:b/>
          <w:sz w:val="24"/>
          <w:rPrChange w:id="1231" w:author="Liu, Luyu" w:date="2020-08-02T23:06:00Z">
            <w:rPr>
              <w:rFonts w:ascii="Times New Roman" w:hAnsi="Times New Roman" w:cs="Times New Roman"/>
              <w:sz w:val="24"/>
            </w:rPr>
          </w:rPrChange>
        </w:rPr>
        <w:t>curve)</w:t>
      </w:r>
    </w:p>
    <w:bookmarkEnd w:id="1211"/>
    <w:p w14:paraId="677EEF81" w14:textId="77777777" w:rsidR="008101AB" w:rsidRDefault="00077492">
      <w:pPr>
        <w:spacing w:line="240" w:lineRule="auto"/>
        <w:jc w:val="both"/>
        <w:rPr>
          <w:ins w:id="1232" w:author="Miller, Harvey J." w:date="2020-08-04T14:53:00Z"/>
          <w:rFonts w:ascii="Times New Roman" w:hAnsi="Times New Roman" w:cs="Times New Roman"/>
          <w:b/>
          <w:sz w:val="24"/>
        </w:rPr>
      </w:pPr>
      <w:r>
        <w:rPr>
          <w:rFonts w:ascii="Times New Roman" w:hAnsi="Times New Roman" w:cs="Times New Roman"/>
          <w:b/>
          <w:sz w:val="24"/>
        </w:rPr>
        <w:tab/>
      </w:r>
    </w:p>
    <w:p w14:paraId="72BCC783" w14:textId="1932559D" w:rsidR="00077492" w:rsidRDefault="00077492">
      <w:pPr>
        <w:spacing w:line="240" w:lineRule="auto"/>
        <w:jc w:val="both"/>
        <w:rPr>
          <w:rFonts w:ascii="Times New Roman" w:hAnsi="Times New Roman" w:cs="Times New Roman"/>
          <w:sz w:val="24"/>
        </w:rPr>
        <w:pPrChange w:id="1233" w:author="Liu, Luyu" w:date="2020-07-20T23:14:00Z">
          <w:pPr>
            <w:spacing w:line="480" w:lineRule="auto"/>
            <w:jc w:val="both"/>
          </w:pPr>
        </w:pPrChange>
      </w:pPr>
      <w:r>
        <w:rPr>
          <w:rFonts w:ascii="Times New Roman" w:hAnsi="Times New Roman" w:cs="Times New Roman"/>
          <w:sz w:val="24"/>
        </w:rPr>
        <w:t>We u</w:t>
      </w:r>
      <w:ins w:id="1234" w:author="Miller, Harvey J." w:date="2020-08-04T14:55:00Z">
        <w:r w:rsidR="008101AB">
          <w:rPr>
            <w:rFonts w:ascii="Times New Roman" w:hAnsi="Times New Roman" w:cs="Times New Roman"/>
            <w:sz w:val="24"/>
          </w:rPr>
          <w:t>se</w:t>
        </w:r>
      </w:ins>
      <w:del w:id="1235" w:author="Miller, Harvey J." w:date="2020-08-04T14:55:00Z">
        <w:r w:rsidDel="008101AB">
          <w:rPr>
            <w:rFonts w:ascii="Times New Roman" w:hAnsi="Times New Roman" w:cs="Times New Roman"/>
            <w:sz w:val="24"/>
          </w:rPr>
          <w:delText>tilize</w:delText>
        </w:r>
      </w:del>
      <w:ins w:id="1236" w:author="Liu, Luyu" w:date="2020-08-02T22:02:00Z">
        <w:del w:id="1237" w:author="Miller, Harvey J." w:date="2020-08-04T14:55:00Z">
          <w:r w:rsidR="00210E64" w:rsidDel="008101AB">
            <w:rPr>
              <w:rFonts w:ascii="Times New Roman" w:hAnsi="Times New Roman" w:cs="Times New Roman"/>
              <w:sz w:val="24"/>
            </w:rPr>
            <w:delText>d</w:delText>
          </w:r>
        </w:del>
      </w:ins>
      <w:r>
        <w:rPr>
          <w:rFonts w:ascii="Times New Roman" w:hAnsi="Times New Roman" w:cs="Times New Roman"/>
          <w:sz w:val="24"/>
        </w:rPr>
        <w:t xml:space="preserv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t>
      </w:r>
      <w:ins w:id="1238" w:author="Miller, Harvey J." w:date="2020-08-04T14:55:00Z">
        <w:r w:rsidR="008101AB">
          <w:rPr>
            <w:rFonts w:ascii="Times New Roman" w:hAnsi="Times New Roman" w:cs="Times New Roman"/>
            <w:sz w:val="24"/>
          </w:rPr>
          <w:t xml:space="preserve">also </w:t>
        </w:r>
      </w:ins>
      <w:r>
        <w:rPr>
          <w:rFonts w:ascii="Times New Roman" w:hAnsi="Times New Roman" w:cs="Times New Roman"/>
          <w:sz w:val="24"/>
        </w:rPr>
        <w:t>weekday versus weekend demand during the pandemic. This involves measuring the transformations required to superimpos</w:t>
      </w:r>
      <w:ins w:id="1239" w:author="Miller, Harvey J." w:date="2020-08-04T14:57:00Z">
        <w:r w:rsidR="00B55650">
          <w:rPr>
            <w:rFonts w:ascii="Times New Roman" w:hAnsi="Times New Roman" w:cs="Times New Roman"/>
            <w:sz w:val="24"/>
          </w:rPr>
          <w:t>e</w:t>
        </w:r>
      </w:ins>
      <w:del w:id="1240" w:author="Miller, Harvey J." w:date="2020-08-04T14:57:00Z">
        <w:r w:rsidDel="00B55650">
          <w:rPr>
            <w:rFonts w:ascii="Times New Roman" w:hAnsi="Times New Roman" w:cs="Times New Roman"/>
            <w:sz w:val="24"/>
          </w:rPr>
          <w:delText>ing</w:delText>
        </w:r>
      </w:del>
      <w:r>
        <w:rPr>
          <w:rFonts w:ascii="Times New Roman" w:hAnsi="Times New Roman" w:cs="Times New Roman"/>
          <w:sz w:val="24"/>
        </w:rPr>
        <w:t xml:space="preserve"> the two curves. In traditional Procrustes analysis for arbitrary shapes, these transformations are panning, scaling, and rotating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8]</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priate. We</w:t>
      </w:r>
      <w:ins w:id="1241" w:author="Liu, Luyu" w:date="2020-08-02T22:02:00Z">
        <w:r w:rsidR="00D119F5">
          <w:rPr>
            <w:rFonts w:ascii="Times New Roman" w:hAnsi="Times New Roman" w:cs="Times New Roman"/>
            <w:sz w:val="24"/>
          </w:rPr>
          <w:t xml:space="preserve"> introduce</w:t>
        </w:r>
      </w:ins>
      <w:del w:id="1242" w:author="Liu, Luyu" w:date="2020-08-02T22:02:00Z">
        <w:r w:rsidDel="00D119F5">
          <w:rPr>
            <w:rFonts w:ascii="Times New Roman" w:hAnsi="Times New Roman" w:cs="Times New Roman"/>
            <w:sz w:val="24"/>
          </w:rPr>
          <w:delText xml:space="preserve"> use</w:delText>
        </w:r>
      </w:del>
      <w:r>
        <w:rPr>
          <w:rFonts w:ascii="Times New Roman" w:hAnsi="Times New Roman" w:cs="Times New Roman"/>
          <w:sz w:val="24"/>
        </w:rPr>
        <w:t xml:space="preserv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43" w:author="Liu, Luyu" w:date="2020-07-20T23:14:00Z">
                <w:pPr>
                  <w:spacing w:line="480" w:lineRule="auto"/>
                  <w:jc w:val="center"/>
                </w:pPr>
              </w:pPrChange>
            </w:pPr>
          </w:p>
        </w:tc>
        <w:tc>
          <w:tcPr>
            <w:tcW w:w="4462" w:type="pct"/>
            <w:vAlign w:val="center"/>
            <w:hideMark/>
          </w:tcPr>
          <w:p w14:paraId="387FC291" w14:textId="77777777" w:rsidR="00077492" w:rsidRDefault="00077492">
            <w:pPr>
              <w:spacing w:line="240" w:lineRule="auto"/>
              <w:jc w:val="both"/>
              <w:rPr>
                <w:rFonts w:ascii="Times New Roman" w:eastAsia="Yu Mincho" w:hAnsi="Times New Roman" w:cs="Times New Roman"/>
                <w:sz w:val="24"/>
                <w:szCs w:val="24"/>
                <w:lang w:eastAsia="ja-JP"/>
              </w:rPr>
              <w:pPrChange w:id="1244" w:author="Liu, Luyu" w:date="2020-07-20T23:14:00Z">
                <w:pPr>
                  <w:spacing w:line="480" w:lineRule="auto"/>
                  <w:jc w:val="both"/>
                </w:pPr>
              </w:pPrChange>
            </w:pPr>
            <w:r>
              <w:rPr>
                <w:rFonts w:ascii="Times New Roman" w:eastAsia="Yu Mincho" w:hAnsi="Times New Roman" w:cs="Times New Roman"/>
                <w:sz w:val="24"/>
                <w:szCs w:val="24"/>
                <w:lang w:eastAsia="ja-JP"/>
              </w:rPr>
              <w:t>Minimize:</w:t>
            </w:r>
          </w:p>
          <w:p w14:paraId="1857F7AA" w14:textId="77777777" w:rsidR="00077492" w:rsidRPr="0053358D" w:rsidRDefault="00077492">
            <w:pPr>
              <w:spacing w:line="240" w:lineRule="auto"/>
              <w:jc w:val="both"/>
              <w:rPr>
                <w:rFonts w:ascii="Times New Roman" w:eastAsia="Yu Mincho" w:hAnsi="Times New Roman" w:cs="Times New Roman"/>
                <w:sz w:val="24"/>
                <w:szCs w:val="24"/>
                <w:lang w:eastAsia="ja-JP"/>
              </w:rPr>
              <w:pPrChange w:id="1245" w:author="Liu, Luyu" w:date="2020-07-20T23:14: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46"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77777777" w:rsidR="00077492" w:rsidRDefault="00077492">
      <w:pPr>
        <w:spacing w:line="240" w:lineRule="auto"/>
        <w:jc w:val="both"/>
        <w:rPr>
          <w:rFonts w:ascii="Times New Roman" w:hAnsi="Times New Roman" w:cs="Times New Roman"/>
          <w:sz w:val="24"/>
        </w:rPr>
        <w:pPrChange w:id="1247" w:author="Liu, Luyu" w:date="2020-07-20T23:14:00Z">
          <w:pPr>
            <w:spacing w:line="480" w:lineRule="auto"/>
            <w:jc w:val="both"/>
          </w:pPr>
        </w:pPrChange>
      </w:pPr>
      <w:r>
        <w:rPr>
          <w:rFonts w:ascii="Times New Roman" w:hAnsi="Times New Roman" w:cs="Times New Roman"/>
          <w:sz w:val="24"/>
        </w:rPr>
        <w:t xml:space="preserve">Where </w:t>
      </w:r>
      <w:proofErr w:type="gramStart"/>
      <w:r w:rsidRPr="004B68F2">
        <w:rPr>
          <w:rFonts w:ascii="Times New Roman" w:hAnsi="Times New Roman" w:cs="Times New Roman"/>
          <w:i/>
          <w:sz w:val="24"/>
        </w:rPr>
        <w:t>S(</w:t>
      </w:r>
      <w:proofErr w:type="gramEnd"/>
      <w:r w:rsidRPr="004B68F2">
        <w:rPr>
          <w:rFonts w:ascii="Times New Roman" w:hAnsi="Times New Roman" w:cs="Times New Roman"/>
          <w:i/>
          <w:sz w:val="24"/>
        </w:rPr>
        <w:t>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48" w:author="Liu, Luyu" w:date="2020-07-20T23:14:00Z">
                <w:pPr>
                  <w:spacing w:line="480" w:lineRule="auto"/>
                  <w:jc w:val="center"/>
                </w:pPr>
              </w:pPrChange>
            </w:pPr>
          </w:p>
        </w:tc>
        <w:tc>
          <w:tcPr>
            <w:tcW w:w="4462" w:type="pct"/>
            <w:vAlign w:val="center"/>
            <w:hideMark/>
          </w:tcPr>
          <w:p w14:paraId="34DF170B" w14:textId="77777777" w:rsidR="00077492" w:rsidRPr="00EC7615" w:rsidRDefault="00077492">
            <w:pPr>
              <w:spacing w:line="240" w:lineRule="auto"/>
              <w:rPr>
                <w:rFonts w:ascii="Times New Roman" w:hAnsi="Times New Roman" w:cs="Times New Roman"/>
                <w:sz w:val="24"/>
              </w:rPr>
              <w:pPrChange w:id="1249" w:author="Liu, Luyu" w:date="2020-07-20T23:14: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50"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4193FD87" w:rsidR="00077492" w:rsidRDefault="00077492">
      <w:pPr>
        <w:spacing w:line="240" w:lineRule="auto"/>
        <w:jc w:val="both"/>
        <w:rPr>
          <w:rFonts w:ascii="Times New Roman" w:hAnsi="Times New Roman" w:cs="Times New Roman"/>
          <w:sz w:val="24"/>
        </w:rPr>
        <w:pPrChange w:id="1251" w:author="Liu, Luyu" w:date="2020-07-20T23:14:00Z">
          <w:pPr>
            <w:spacing w:line="480" w:lineRule="auto"/>
            <w:jc w:val="both"/>
          </w:pPr>
        </w:pPrChange>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w:t>
      </w:r>
      <w:ins w:id="1252" w:author="Miller, Harvey J." w:date="2020-08-04T14:57:00Z">
        <w:r w:rsidR="00B55650">
          <w:rPr>
            <w:rFonts w:ascii="Times New Roman" w:hAnsi="Times New Roman" w:cs="Times New Roman"/>
            <w:sz w:val="24"/>
          </w:rPr>
          <w:t xml:space="preserve">of </w:t>
        </w:r>
      </w:ins>
      <w:del w:id="1253" w:author="Miller, Harvey J." w:date="2020-08-04T14:57:00Z">
        <w:r w:rsidDel="00B55650">
          <w:rPr>
            <w:rFonts w:ascii="Times New Roman" w:hAnsi="Times New Roman" w:cs="Times New Roman"/>
            <w:sz w:val="24"/>
          </w:rPr>
          <w:delText xml:space="preserve">of analysis between </w:delText>
        </w:r>
      </w:del>
      <w:r>
        <w:rPr>
          <w:rFonts w:ascii="Times New Roman" w:hAnsi="Times New Roman" w:cs="Times New Roman"/>
          <w:sz w:val="24"/>
        </w:rPr>
        <w:t>the two curves.</w:t>
      </w:r>
    </w:p>
    <w:p w14:paraId="5A312A39" w14:textId="340A007A" w:rsidR="00077492" w:rsidRDefault="00077492">
      <w:pPr>
        <w:spacing w:line="240" w:lineRule="auto"/>
        <w:ind w:firstLine="720"/>
        <w:jc w:val="both"/>
        <w:rPr>
          <w:rFonts w:ascii="Times New Roman" w:hAnsi="Times New Roman" w:cs="Times New Roman"/>
          <w:sz w:val="24"/>
        </w:rPr>
        <w:pPrChange w:id="1254" w:author="Liu, Luyu" w:date="2020-07-20T23:14:00Z">
          <w:pPr>
            <w:spacing w:line="480" w:lineRule="auto"/>
            <w:ind w:firstLine="720"/>
            <w:jc w:val="both"/>
          </w:pPr>
        </w:pPrChange>
      </w:pPr>
      <w:r w:rsidRPr="00703BB3">
        <w:rPr>
          <w:rFonts w:ascii="Times New Roman" w:hAnsi="Times New Roman" w:cs="Times New Roman"/>
          <w:sz w:val="24"/>
          <w:szCs w:val="24"/>
        </w:rPr>
        <w:lastRenderedPageBreak/>
        <w:t>W</w:t>
      </w:r>
      <w:r w:rsidRPr="009457DC">
        <w:rPr>
          <w:rFonts w:ascii="Times New Roman" w:hAnsi="Times New Roman" w:cs="Times New Roman"/>
          <w:sz w:val="24"/>
          <w:szCs w:val="24"/>
        </w:rPr>
        <w:t>e measure</w:t>
      </w:r>
      <w:ins w:id="1255" w:author="Liu, Luyu" w:date="2020-08-02T22:05:00Z">
        <w:del w:id="1256" w:author="Miller, Harvey J." w:date="2020-08-04T14:58:00Z">
          <w:r w:rsidR="00D73FC1" w:rsidDel="00B55650">
            <w:rPr>
              <w:rFonts w:ascii="Times New Roman" w:hAnsi="Times New Roman" w:cs="Times New Roman"/>
              <w:sz w:val="24"/>
              <w:szCs w:val="24"/>
            </w:rPr>
            <w:delText>d</w:delText>
          </w:r>
        </w:del>
      </w:ins>
      <w:r w:rsidRPr="009457D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We also calculate</w:t>
      </w:r>
      <w:ins w:id="1257" w:author="Liu, Luyu" w:date="2020-08-02T22:05:00Z">
        <w:del w:id="1258" w:author="Miller, Harvey J." w:date="2020-08-04T14:58:00Z">
          <w:r w:rsidR="00E70748" w:rsidDel="00B55650">
            <w:rPr>
              <w:rFonts w:ascii="Times New Roman" w:hAnsi="Times New Roman" w:cs="Times New Roman"/>
              <w:sz w:val="24"/>
            </w:rPr>
            <w:delText>d</w:delText>
          </w:r>
        </w:del>
      </w:ins>
      <w:r w:rsidRPr="00331257">
        <w:rPr>
          <w:rFonts w:ascii="Times New Roman" w:hAnsi="Times New Roman" w:cs="Times New Roman"/>
          <w:sz w:val="24"/>
        </w:rPr>
        <w:t xml:space="preserv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t>
      </w:r>
      <w:ins w:id="1259" w:author="Miller, Harvey J." w:date="2020-08-04T14:58:00Z">
        <w:r w:rsidR="00B55650">
          <w:rPr>
            <w:rFonts w:ascii="Times New Roman" w:hAnsi="Times New Roman" w:cs="Times New Roman"/>
            <w:sz w:val="24"/>
          </w:rPr>
          <w:t xml:space="preserve">expect that </w:t>
        </w:r>
      </w:ins>
      <w:del w:id="1260" w:author="Miller, Harvey J." w:date="2020-08-04T14:58:00Z">
        <w:r w:rsidRPr="00331257" w:rsidDel="00B55650">
          <w:rPr>
            <w:rFonts w:ascii="Times New Roman" w:hAnsi="Times New Roman" w:cs="Times New Roman"/>
            <w:sz w:val="24"/>
          </w:rPr>
          <w:delText xml:space="preserve">wish to see if </w:delText>
        </w:r>
      </w:del>
      <w:r>
        <w:rPr>
          <w:rFonts w:ascii="Times New Roman" w:hAnsi="Times New Roman" w:cs="Times New Roman"/>
          <w:sz w:val="24"/>
        </w:rPr>
        <w:t xml:space="preserve">weekday and weekend public transit demand profiles </w:t>
      </w:r>
      <w:del w:id="1261" w:author="Miller, Harvey J." w:date="2020-08-04T14:58:00Z">
        <w:r w:rsidDel="00B55650">
          <w:rPr>
            <w:rFonts w:ascii="Times New Roman" w:hAnsi="Times New Roman" w:cs="Times New Roman"/>
            <w:sz w:val="24"/>
          </w:rPr>
          <w:delText xml:space="preserve">have </w:delText>
        </w:r>
      </w:del>
      <w:r>
        <w:rPr>
          <w:rFonts w:ascii="Times New Roman" w:hAnsi="Times New Roman" w:cs="Times New Roman"/>
          <w:sz w:val="24"/>
        </w:rPr>
        <w:t xml:space="preserve">converged during COVID. </w:t>
      </w:r>
    </w:p>
    <w:p w14:paraId="2B2DA340" w14:textId="77777777" w:rsidR="00077492" w:rsidRDefault="00077492">
      <w:pPr>
        <w:spacing w:line="240" w:lineRule="auto"/>
        <w:rPr>
          <w:rFonts w:ascii="Times New Roman" w:hAnsi="Times New Roman" w:cs="Times New Roman"/>
          <w:sz w:val="24"/>
        </w:rPr>
        <w:pPrChange w:id="1262" w:author="Liu, Luyu" w:date="2020-07-20T23:14:00Z">
          <w:pPr>
            <w:spacing w:line="480" w:lineRule="auto"/>
          </w:pPr>
        </w:pPrChange>
      </w:pPr>
    </w:p>
    <w:p w14:paraId="10DCA03A" w14:textId="29D27EA5" w:rsidR="00077492" w:rsidRPr="00057EE9" w:rsidDel="004C179B" w:rsidRDefault="00077492">
      <w:pPr>
        <w:pStyle w:val="Subtitle"/>
        <w:rPr>
          <w:del w:id="1263" w:author="Liu, Luyu" w:date="2020-07-22T16:42:00Z"/>
        </w:rPr>
        <w:pPrChange w:id="1264" w:author="Liu, Luyu" w:date="2020-08-02T21:18:00Z">
          <w:pPr>
            <w:pStyle w:val="ListParagraph"/>
            <w:spacing w:line="480" w:lineRule="auto"/>
            <w:ind w:left="360"/>
          </w:pPr>
        </w:pPrChange>
      </w:pPr>
      <w:r w:rsidRPr="00057EE9">
        <w:t>Results</w:t>
      </w:r>
    </w:p>
    <w:p w14:paraId="0B51494D" w14:textId="77777777" w:rsidR="004C179B" w:rsidRDefault="004C179B">
      <w:pPr>
        <w:pStyle w:val="Subtitle"/>
        <w:rPr>
          <w:ins w:id="1265" w:author="Liu, Luyu" w:date="2020-07-22T16:42:00Z"/>
        </w:rPr>
        <w:pPrChange w:id="1266" w:author="Liu, Luyu" w:date="2020-08-02T21:18:00Z">
          <w:pPr>
            <w:pStyle w:val="ListParagraph"/>
            <w:numPr>
              <w:numId w:val="2"/>
            </w:numPr>
            <w:spacing w:line="480" w:lineRule="auto"/>
            <w:ind w:left="360" w:hanging="360"/>
          </w:pPr>
        </w:pPrChange>
      </w:pPr>
    </w:p>
    <w:p w14:paraId="1BE7263E" w14:textId="5F7D9A2D" w:rsidR="004C179B" w:rsidRPr="00FF2732" w:rsidRDefault="004C179B">
      <w:pPr>
        <w:spacing w:line="240" w:lineRule="auto"/>
        <w:rPr>
          <w:ins w:id="1267" w:author="Liu, Luyu" w:date="2020-07-22T16:42:00Z"/>
          <w:rStyle w:val="SubtleEmphasis"/>
          <w:rPrChange w:id="1268" w:author="Liu, Luyu" w:date="2020-08-02T21:18:00Z">
            <w:rPr>
              <w:ins w:id="1269" w:author="Liu, Luyu" w:date="2020-07-22T16:42:00Z"/>
            </w:rPr>
          </w:rPrChange>
        </w:rPr>
        <w:pPrChange w:id="1270" w:author="Liu, Luyu" w:date="2020-08-02T21:18:00Z">
          <w:pPr>
            <w:pStyle w:val="ListParagraph"/>
            <w:spacing w:line="480" w:lineRule="auto"/>
            <w:ind w:left="360"/>
          </w:pPr>
        </w:pPrChange>
      </w:pPr>
      <w:ins w:id="1271" w:author="Liu, Luyu" w:date="2020-07-22T16:42:00Z">
        <w:r w:rsidRPr="00FF2732">
          <w:rPr>
            <w:rStyle w:val="SubtleEmphasis"/>
            <w:rPrChange w:id="1272" w:author="Liu, Luyu" w:date="2020-08-02T21:18:00Z">
              <w:rPr/>
            </w:rPrChange>
          </w:rPr>
          <w:t>Logistic function fit</w:t>
        </w:r>
        <w:del w:id="1273" w:author="Miller, Harvey J." w:date="2020-08-04T14:58:00Z">
          <w:r w:rsidRPr="00FF2732" w:rsidDel="00B55650">
            <w:rPr>
              <w:rStyle w:val="SubtleEmphasis"/>
              <w:rPrChange w:id="1274" w:author="Liu, Luyu" w:date="2020-08-02T21:18:00Z">
                <w:rPr/>
              </w:rPrChange>
            </w:rPr>
            <w:delText>ting</w:delText>
          </w:r>
        </w:del>
      </w:ins>
    </w:p>
    <w:p w14:paraId="64AA7100" w14:textId="346B373E" w:rsidR="004C179B" w:rsidRPr="004C179B" w:rsidRDefault="006D69AA">
      <w:pPr>
        <w:spacing w:line="240" w:lineRule="auto"/>
        <w:ind w:firstLine="720"/>
        <w:rPr>
          <w:ins w:id="1275" w:author="Liu, Luyu" w:date="2020-07-22T16:43:00Z"/>
          <w:rFonts w:ascii="Times New Roman" w:hAnsi="Times New Roman" w:cs="Times New Roman"/>
          <w:sz w:val="24"/>
          <w:rPrChange w:id="1276" w:author="Liu, Luyu" w:date="2020-07-22T16:43:00Z">
            <w:rPr>
              <w:ins w:id="1277" w:author="Liu, Luyu" w:date="2020-07-22T16:43:00Z"/>
              <w:rFonts w:ascii="Times New Roman" w:hAnsi="Times New Roman" w:cs="Times New Roman"/>
              <w:b/>
              <w:sz w:val="24"/>
            </w:rPr>
          </w:rPrChange>
        </w:rPr>
        <w:pPrChange w:id="1278" w:author="Liu, Luyu" w:date="2020-08-02T21:20:00Z">
          <w:pPr>
            <w:pStyle w:val="ListParagraph"/>
            <w:spacing w:line="480" w:lineRule="auto"/>
            <w:ind w:left="360"/>
          </w:pPr>
        </w:pPrChange>
      </w:pPr>
      <w:ins w:id="1279" w:author="Liu, Luyu" w:date="2020-07-22T20:30:00Z">
        <w:r>
          <w:rPr>
            <w:rFonts w:ascii="Times New Roman" w:hAnsi="Times New Roman" w:cs="Times New Roman"/>
            <w:sz w:val="24"/>
          </w:rPr>
          <w:t xml:space="preserve">The </w:t>
        </w:r>
      </w:ins>
      <w:ins w:id="1280" w:author="Liu, Luyu" w:date="2020-07-22T20:56:00Z">
        <w:r>
          <w:rPr>
            <w:rFonts w:ascii="Times New Roman" w:hAnsi="Times New Roman" w:cs="Times New Roman"/>
            <w:sz w:val="24"/>
          </w:rPr>
          <w:t xml:space="preserve">R-squared </w:t>
        </w:r>
      </w:ins>
      <w:ins w:id="1281" w:author="Liu, Luyu" w:date="2020-07-22T20:58:00Z">
        <w:r w:rsidR="006811AE">
          <w:rPr>
            <w:rFonts w:ascii="Times New Roman" w:hAnsi="Times New Roman" w:cs="Times New Roman"/>
            <w:sz w:val="24"/>
          </w:rPr>
          <w:t>between</w:t>
        </w:r>
      </w:ins>
      <w:ins w:id="1282" w:author="Liu, Luyu" w:date="2020-07-29T17:37:00Z">
        <w:r w:rsidR="003C2F55">
          <w:rPr>
            <w:rFonts w:ascii="Times New Roman" w:hAnsi="Times New Roman" w:cs="Times New Roman"/>
            <w:sz w:val="24"/>
          </w:rPr>
          <w:t xml:space="preserve"> the</w:t>
        </w:r>
      </w:ins>
      <w:ins w:id="1283" w:author="Liu, Luyu" w:date="2020-07-22T20:58:00Z">
        <w:r w:rsidR="006811AE">
          <w:rPr>
            <w:rFonts w:ascii="Times New Roman" w:hAnsi="Times New Roman" w:cs="Times New Roman"/>
            <w:sz w:val="24"/>
          </w:rPr>
          <w:t xml:space="preserve"> actual and fit value</w:t>
        </w:r>
      </w:ins>
      <w:ins w:id="1284" w:author="Liu, Luyu" w:date="2020-07-29T17:37:00Z">
        <w:r w:rsidR="003C2F55">
          <w:rPr>
            <w:rFonts w:ascii="Times New Roman" w:hAnsi="Times New Roman" w:cs="Times New Roman"/>
            <w:sz w:val="24"/>
          </w:rPr>
          <w:t>s</w:t>
        </w:r>
      </w:ins>
      <w:ins w:id="1285" w:author="Liu, Luyu" w:date="2020-07-22T20:58:00Z">
        <w:r w:rsidR="006811AE">
          <w:rPr>
            <w:rFonts w:ascii="Times New Roman" w:hAnsi="Times New Roman" w:cs="Times New Roman"/>
            <w:sz w:val="24"/>
          </w:rPr>
          <w:t xml:space="preserve"> shows </w:t>
        </w:r>
      </w:ins>
      <w:ins w:id="1286" w:author="Liu, Luyu" w:date="2020-07-22T21:23:00Z">
        <w:r w:rsidR="001F3ACA">
          <w:rPr>
            <w:rFonts w:ascii="Times New Roman" w:hAnsi="Times New Roman" w:cs="Times New Roman"/>
            <w:sz w:val="24"/>
          </w:rPr>
          <w:t xml:space="preserve">logistic function’s </w:t>
        </w:r>
      </w:ins>
      <w:ins w:id="1287" w:author="Liu, Luyu" w:date="2020-07-22T20:59:00Z">
        <w:r w:rsidR="006811AE">
          <w:rPr>
            <w:rFonts w:ascii="Times New Roman" w:hAnsi="Times New Roman" w:cs="Times New Roman"/>
            <w:sz w:val="24"/>
          </w:rPr>
          <w:t>fit</w:t>
        </w:r>
        <w:del w:id="1288" w:author="Miller, Harvey J." w:date="2020-08-04T14:59:00Z">
          <w:r w:rsidR="006811AE" w:rsidDel="00B55650">
            <w:rPr>
              <w:rFonts w:ascii="Times New Roman" w:hAnsi="Times New Roman" w:cs="Times New Roman"/>
              <w:sz w:val="24"/>
            </w:rPr>
            <w:delText>ting</w:delText>
          </w:r>
        </w:del>
        <w:r w:rsidR="006811AE">
          <w:rPr>
            <w:rFonts w:ascii="Times New Roman" w:hAnsi="Times New Roman" w:cs="Times New Roman"/>
            <w:sz w:val="24"/>
          </w:rPr>
          <w:t xml:space="preserve"> accuracy is very high: the </w:t>
        </w:r>
      </w:ins>
      <w:ins w:id="1289" w:author="Liu, Luyu" w:date="2020-07-22T21:19:00Z">
        <w:r w:rsidR="001F3ACA">
          <w:rPr>
            <w:rFonts w:ascii="Times New Roman" w:hAnsi="Times New Roman" w:cs="Times New Roman"/>
            <w:sz w:val="24"/>
          </w:rPr>
          <w:t>median of all</w:t>
        </w:r>
      </w:ins>
      <w:ins w:id="1290" w:author="Liu, Luyu" w:date="2020-07-22T20:59:00Z">
        <w:r w:rsidR="006811AE">
          <w:rPr>
            <w:rFonts w:ascii="Times New Roman" w:hAnsi="Times New Roman" w:cs="Times New Roman"/>
            <w:sz w:val="24"/>
          </w:rPr>
          <w:t xml:space="preserve"> R-squared is</w:t>
        </w:r>
        <w:r w:rsidR="00B45FB9">
          <w:rPr>
            <w:rFonts w:ascii="Times New Roman" w:hAnsi="Times New Roman" w:cs="Times New Roman"/>
            <w:sz w:val="24"/>
          </w:rPr>
          <w:t xml:space="preserve"> 0.969</w:t>
        </w:r>
      </w:ins>
      <w:ins w:id="1291" w:author="Liu, Luyu" w:date="2020-08-04T23:07:00Z">
        <w:r w:rsidR="00272057">
          <w:rPr>
            <w:rFonts w:ascii="Times New Roman" w:hAnsi="Times New Roman" w:cs="Times New Roman"/>
            <w:sz w:val="24"/>
          </w:rPr>
          <w:t xml:space="preserve"> and </w:t>
        </w:r>
        <w:r w:rsidR="00A02E2F">
          <w:rPr>
            <w:rFonts w:ascii="Times New Roman" w:hAnsi="Times New Roman" w:cs="Times New Roman"/>
            <w:sz w:val="24"/>
          </w:rPr>
          <w:t>110 of 113</w:t>
        </w:r>
        <w:r w:rsidR="00272057">
          <w:rPr>
            <w:rFonts w:ascii="Times New Roman" w:hAnsi="Times New Roman" w:cs="Times New Roman"/>
            <w:sz w:val="24"/>
          </w:rPr>
          <w:t xml:space="preserve"> systems’ R-squared is larger than 0.9</w:t>
        </w:r>
      </w:ins>
      <w:ins w:id="1292" w:author="Liu, Luyu" w:date="2020-07-22T21:21:00Z">
        <w:r w:rsidR="001F3ACA">
          <w:rPr>
            <w:rFonts w:ascii="Times New Roman" w:hAnsi="Times New Roman" w:cs="Times New Roman"/>
            <w:sz w:val="24"/>
          </w:rPr>
          <w:t>.</w:t>
        </w:r>
      </w:ins>
      <w:ins w:id="1293" w:author="Liu, Luyu" w:date="2020-07-22T21:22:00Z">
        <w:r w:rsidR="001F3ACA">
          <w:rPr>
            <w:rFonts w:ascii="Times New Roman" w:hAnsi="Times New Roman" w:cs="Times New Roman"/>
            <w:sz w:val="24"/>
          </w:rPr>
          <w:t xml:space="preserve"> </w:t>
        </w:r>
      </w:ins>
      <w:ins w:id="1294" w:author="Liu, Luyu" w:date="2020-08-04T23:03:00Z">
        <w:r w:rsidR="001B6711">
          <w:rPr>
            <w:rFonts w:ascii="Times New Roman" w:hAnsi="Times New Roman" w:cs="Times New Roman"/>
            <w:sz w:val="24"/>
          </w:rPr>
          <w:t>W</w:t>
        </w:r>
      </w:ins>
      <w:ins w:id="1295" w:author="Liu, Luyu" w:date="2020-07-22T22:14:00Z">
        <w:r w:rsidR="00A123AE">
          <w:rPr>
            <w:rFonts w:ascii="Times New Roman" w:hAnsi="Times New Roman" w:cs="Times New Roman"/>
            <w:sz w:val="24"/>
          </w:rPr>
          <w:t xml:space="preserve">e </w:t>
        </w:r>
      </w:ins>
      <w:ins w:id="1296" w:author="Liu, Luyu" w:date="2020-08-04T23:03:00Z">
        <w:r w:rsidR="001B6711">
          <w:rPr>
            <w:rFonts w:ascii="Times New Roman" w:hAnsi="Times New Roman" w:cs="Times New Roman"/>
            <w:sz w:val="24"/>
          </w:rPr>
          <w:t xml:space="preserve">also </w:t>
        </w:r>
      </w:ins>
      <w:ins w:id="1297" w:author="Liu, Luyu" w:date="2020-07-22T22:31:00Z">
        <w:del w:id="1298" w:author="Miller, Harvey J." w:date="2020-08-04T15:08:00Z">
          <w:r w:rsidR="00757F5E" w:rsidDel="00D32EF1">
            <w:rPr>
              <w:rFonts w:ascii="Times New Roman" w:hAnsi="Times New Roman" w:cs="Times New Roman"/>
              <w:sz w:val="24"/>
            </w:rPr>
            <w:delText xml:space="preserve">moreover </w:delText>
          </w:r>
        </w:del>
      </w:ins>
      <w:ins w:id="1299" w:author="Liu, Luyu" w:date="2020-07-22T22:14:00Z">
        <w:r w:rsidR="00A123AE">
          <w:rPr>
            <w:rFonts w:ascii="Times New Roman" w:hAnsi="Times New Roman" w:cs="Times New Roman"/>
            <w:sz w:val="24"/>
          </w:rPr>
          <w:t>use</w:t>
        </w:r>
        <w:del w:id="1300" w:author="Miller, Harvey J." w:date="2020-08-04T15:08:00Z">
          <w:r w:rsidR="00A123AE" w:rsidDel="00D32EF1">
            <w:rPr>
              <w:rFonts w:ascii="Times New Roman" w:hAnsi="Times New Roman" w:cs="Times New Roman"/>
              <w:sz w:val="24"/>
            </w:rPr>
            <w:delText>d</w:delText>
          </w:r>
        </w:del>
        <w:r w:rsidR="00A123AE">
          <w:rPr>
            <w:rFonts w:ascii="Times New Roman" w:hAnsi="Times New Roman" w:cs="Times New Roman"/>
            <w:sz w:val="24"/>
          </w:rPr>
          <w:t xml:space="preserve"> </w:t>
        </w:r>
      </w:ins>
      <w:ins w:id="1301" w:author="Liu, Luyu" w:date="2020-07-22T21:41:00Z">
        <w:r w:rsidR="00F176CD">
          <w:rPr>
            <w:rFonts w:ascii="Times New Roman" w:hAnsi="Times New Roman" w:cs="Times New Roman"/>
            <w:sz w:val="24"/>
          </w:rPr>
          <w:t>Q-Q plots</w:t>
        </w:r>
      </w:ins>
      <w:ins w:id="1302" w:author="Liu, Luyu" w:date="2020-08-04T23:03:00Z">
        <w:r w:rsidR="001B6711">
          <w:rPr>
            <w:rFonts w:ascii="Times New Roman" w:hAnsi="Times New Roman" w:cs="Times New Roman"/>
            <w:sz w:val="24"/>
          </w:rPr>
          <w:t xml:space="preserve"> to test the normality of the residuals</w:t>
        </w:r>
      </w:ins>
      <w:ins w:id="1303" w:author="Liu, Luyu" w:date="2020-07-22T22:31:00Z">
        <w:r w:rsidR="00757F5E">
          <w:rPr>
            <w:rFonts w:ascii="Times New Roman" w:hAnsi="Times New Roman" w:cs="Times New Roman"/>
            <w:sz w:val="24"/>
          </w:rPr>
          <w:t xml:space="preserve">: </w:t>
        </w:r>
      </w:ins>
      <w:ins w:id="1304" w:author="Liu, Luyu" w:date="2020-07-22T22:33:00Z">
        <w:r w:rsidR="00757F5E">
          <w:rPr>
            <w:rFonts w:ascii="Times New Roman" w:hAnsi="Times New Roman" w:cs="Times New Roman"/>
            <w:sz w:val="24"/>
          </w:rPr>
          <w:t>the results show</w:t>
        </w:r>
      </w:ins>
      <w:ins w:id="1305" w:author="Liu, Luyu" w:date="2020-07-22T23:25:00Z">
        <w:r w:rsidR="00975C7C">
          <w:rPr>
            <w:rFonts w:ascii="Times New Roman" w:hAnsi="Times New Roman" w:cs="Times New Roman"/>
            <w:sz w:val="24"/>
          </w:rPr>
          <w:t xml:space="preserve"> that</w:t>
        </w:r>
      </w:ins>
      <w:ins w:id="1306" w:author="Liu, Luyu" w:date="2020-07-22T22:33:00Z">
        <w:r w:rsidR="00757F5E">
          <w:rPr>
            <w:rFonts w:ascii="Times New Roman" w:hAnsi="Times New Roman" w:cs="Times New Roman"/>
            <w:sz w:val="24"/>
          </w:rPr>
          <w:t xml:space="preserve"> </w:t>
        </w:r>
      </w:ins>
      <w:ins w:id="1307" w:author="Liu, Luyu" w:date="2020-07-22T23:15:00Z">
        <w:r w:rsidR="002A7F68">
          <w:rPr>
            <w:rFonts w:ascii="Times New Roman" w:hAnsi="Times New Roman" w:cs="Times New Roman"/>
            <w:sz w:val="24"/>
          </w:rPr>
          <w:t xml:space="preserve">each system’s </w:t>
        </w:r>
      </w:ins>
      <w:ins w:id="1308" w:author="Liu, Luyu" w:date="2020-07-22T23:13:00Z">
        <w:r w:rsidR="00D02036">
          <w:rPr>
            <w:rFonts w:ascii="Times New Roman" w:hAnsi="Times New Roman" w:cs="Times New Roman"/>
            <w:sz w:val="24"/>
          </w:rPr>
          <w:t xml:space="preserve">actual </w:t>
        </w:r>
      </w:ins>
      <w:ins w:id="1309" w:author="Liu, Luyu" w:date="2020-07-22T23:14:00Z">
        <w:r w:rsidR="00D02036">
          <w:rPr>
            <w:rFonts w:ascii="Times New Roman" w:hAnsi="Times New Roman" w:cs="Times New Roman"/>
            <w:sz w:val="24"/>
          </w:rPr>
          <w:t xml:space="preserve">quantiles are </w:t>
        </w:r>
      </w:ins>
      <w:ins w:id="1310" w:author="Liu, Luyu" w:date="2020-07-22T23:13:00Z">
        <w:r w:rsidR="00D02036">
          <w:rPr>
            <w:rFonts w:ascii="Times New Roman" w:hAnsi="Times New Roman" w:cs="Times New Roman"/>
            <w:sz w:val="24"/>
          </w:rPr>
          <w:t xml:space="preserve">very close to the theoretical </w:t>
        </w:r>
      </w:ins>
      <w:ins w:id="1311" w:author="Liu, Luyu" w:date="2020-07-22T23:08:00Z">
        <w:r w:rsidR="00AA3AEC">
          <w:rPr>
            <w:rFonts w:ascii="Times New Roman" w:hAnsi="Times New Roman" w:cs="Times New Roman"/>
            <w:sz w:val="24"/>
          </w:rPr>
          <w:t>normal distribution</w:t>
        </w:r>
      </w:ins>
      <w:ins w:id="1312" w:author="Liu, Luyu" w:date="2020-07-22T23:14:00Z">
        <w:r w:rsidR="00D02036">
          <w:rPr>
            <w:rFonts w:ascii="Times New Roman" w:hAnsi="Times New Roman" w:cs="Times New Roman"/>
            <w:sz w:val="24"/>
          </w:rPr>
          <w:t xml:space="preserve"> quantiles</w:t>
        </w:r>
      </w:ins>
      <w:ins w:id="1313" w:author="Liu, Luyu" w:date="2020-07-22T22:32:00Z">
        <w:r w:rsidR="00757F5E">
          <w:rPr>
            <w:rFonts w:ascii="Times New Roman" w:hAnsi="Times New Roman" w:cs="Times New Roman"/>
            <w:sz w:val="24"/>
          </w:rPr>
          <w:t>.</w:t>
        </w:r>
      </w:ins>
      <w:ins w:id="1314" w:author="Liu, Luyu" w:date="2020-07-22T22:33:00Z">
        <w:r w:rsidR="00757F5E">
          <w:rPr>
            <w:rFonts w:ascii="Times New Roman" w:hAnsi="Times New Roman" w:cs="Times New Roman"/>
            <w:sz w:val="24"/>
          </w:rPr>
          <w:t xml:space="preserve"> From </w:t>
        </w:r>
      </w:ins>
      <w:ins w:id="1315" w:author="Liu, Luyu" w:date="2020-08-04T23:03:00Z">
        <w:r w:rsidR="004125CF">
          <w:rPr>
            <w:rFonts w:ascii="Times New Roman" w:hAnsi="Times New Roman" w:cs="Times New Roman"/>
            <w:sz w:val="24"/>
          </w:rPr>
          <w:t xml:space="preserve">these </w:t>
        </w:r>
      </w:ins>
      <w:ins w:id="1316" w:author="Liu, Luyu" w:date="2020-07-22T22:33:00Z">
        <w:r w:rsidR="00757F5E">
          <w:rPr>
            <w:rFonts w:ascii="Times New Roman" w:hAnsi="Times New Roman" w:cs="Times New Roman"/>
            <w:sz w:val="24"/>
          </w:rPr>
          <w:t>test</w:t>
        </w:r>
      </w:ins>
      <w:ins w:id="1317" w:author="Liu, Luyu" w:date="2020-07-22T22:48:00Z">
        <w:r w:rsidR="000F2EDD">
          <w:rPr>
            <w:rFonts w:ascii="Times New Roman" w:hAnsi="Times New Roman" w:cs="Times New Roman"/>
            <w:sz w:val="24"/>
          </w:rPr>
          <w:t>s</w:t>
        </w:r>
      </w:ins>
      <w:ins w:id="1318" w:author="Liu, Luyu" w:date="2020-07-22T22:33:00Z">
        <w:r w:rsidR="00757F5E">
          <w:rPr>
            <w:rFonts w:ascii="Times New Roman" w:hAnsi="Times New Roman" w:cs="Times New Roman"/>
            <w:sz w:val="24"/>
          </w:rPr>
          <w:t xml:space="preserve">, we </w:t>
        </w:r>
        <w:del w:id="1319" w:author="Miller, Harvey J." w:date="2020-08-04T15:08:00Z">
          <w:r w:rsidR="00757F5E" w:rsidDel="00D32EF1">
            <w:rPr>
              <w:rFonts w:ascii="Times New Roman" w:hAnsi="Times New Roman" w:cs="Times New Roman"/>
              <w:sz w:val="24"/>
            </w:rPr>
            <w:delText xml:space="preserve">can </w:delText>
          </w:r>
        </w:del>
        <w:r w:rsidR="00757F5E">
          <w:rPr>
            <w:rFonts w:ascii="Times New Roman" w:hAnsi="Times New Roman" w:cs="Times New Roman"/>
            <w:sz w:val="24"/>
          </w:rPr>
          <w:t xml:space="preserve">conclude </w:t>
        </w:r>
      </w:ins>
      <w:ins w:id="1320" w:author="Miller, Harvey J." w:date="2020-08-04T15:08:00Z">
        <w:r w:rsidR="00D32EF1">
          <w:rPr>
            <w:rFonts w:ascii="Times New Roman" w:hAnsi="Times New Roman" w:cs="Times New Roman"/>
            <w:sz w:val="24"/>
          </w:rPr>
          <w:t xml:space="preserve">that the </w:t>
        </w:r>
      </w:ins>
      <w:ins w:id="1321" w:author="Liu, Luyu" w:date="2020-07-22T22:33:00Z">
        <w:r w:rsidR="00757F5E">
          <w:rPr>
            <w:rFonts w:ascii="Times New Roman" w:hAnsi="Times New Roman" w:cs="Times New Roman"/>
            <w:sz w:val="24"/>
          </w:rPr>
          <w:t xml:space="preserve">logistic function can </w:t>
        </w:r>
      </w:ins>
      <w:ins w:id="1322" w:author="Liu, Luyu" w:date="2020-07-22T22:34:00Z">
        <w:r w:rsidR="00653514">
          <w:rPr>
            <w:rFonts w:ascii="Times New Roman" w:hAnsi="Times New Roman" w:cs="Times New Roman"/>
            <w:sz w:val="24"/>
          </w:rPr>
          <w:t xml:space="preserve">properly </w:t>
        </w:r>
      </w:ins>
      <w:ins w:id="1323" w:author="Liu, Luyu" w:date="2020-07-22T22:33:00Z">
        <w:r w:rsidR="00757F5E">
          <w:rPr>
            <w:rFonts w:ascii="Times New Roman" w:hAnsi="Times New Roman" w:cs="Times New Roman"/>
            <w:sz w:val="24"/>
          </w:rPr>
          <w:t xml:space="preserve">fit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4C179B" w:rsidRDefault="004C179B">
      <w:pPr>
        <w:spacing w:line="240" w:lineRule="auto"/>
        <w:rPr>
          <w:rFonts w:ascii="Times New Roman" w:hAnsi="Times New Roman" w:cs="Times New Roman"/>
          <w:b/>
          <w:sz w:val="24"/>
          <w:rPrChange w:id="1324" w:author="Liu, Luyu" w:date="2020-07-22T16:42:00Z">
            <w:rPr/>
          </w:rPrChange>
        </w:rPr>
        <w:pPrChange w:id="1325" w:author="Liu, Luyu" w:date="2020-07-22T16:42:00Z">
          <w:pPr>
            <w:pStyle w:val="ListParagraph"/>
            <w:spacing w:line="480" w:lineRule="auto"/>
            <w:ind w:left="360"/>
          </w:pPr>
        </w:pPrChange>
      </w:pPr>
    </w:p>
    <w:p w14:paraId="1C75136A" w14:textId="6E2ABE9E" w:rsidR="00077492" w:rsidRPr="00FF2732" w:rsidRDefault="00077492">
      <w:pPr>
        <w:spacing w:line="240" w:lineRule="auto"/>
        <w:rPr>
          <w:rStyle w:val="SubtleEmphasis"/>
          <w:rPrChange w:id="1326" w:author="Liu, Luyu" w:date="2020-08-02T21:18:00Z">
            <w:rPr/>
          </w:rPrChange>
        </w:rPr>
        <w:pPrChange w:id="1327" w:author="Liu, Luyu" w:date="2020-08-02T21:18:00Z">
          <w:pPr>
            <w:pStyle w:val="ListParagraph"/>
            <w:numPr>
              <w:ilvl w:val="1"/>
              <w:numId w:val="2"/>
            </w:numPr>
            <w:spacing w:line="480" w:lineRule="auto"/>
            <w:ind w:left="360" w:hanging="360"/>
          </w:pPr>
        </w:pPrChange>
      </w:pPr>
      <w:del w:id="1328" w:author="Liu, Luyu" w:date="2020-08-02T21:18:00Z">
        <w:r w:rsidRPr="00FF2732" w:rsidDel="00FF2732">
          <w:rPr>
            <w:rStyle w:val="SubtleEmphasis"/>
            <w:rPrChange w:id="1329" w:author="Liu, Luyu" w:date="2020-08-02T21:18:00Z">
              <w:rPr/>
            </w:rPrChange>
          </w:rPr>
          <w:delText xml:space="preserve"> </w:delText>
        </w:r>
      </w:del>
      <w:del w:id="1330" w:author="Liu, Luyu" w:date="2020-07-29T17:25:00Z">
        <w:r w:rsidRPr="00FF2732" w:rsidDel="00E71AC6">
          <w:rPr>
            <w:rStyle w:val="SubtleEmphasis"/>
            <w:rPrChange w:id="1331" w:author="Liu, Luyu" w:date="2020-08-02T21:18:00Z">
              <w:rPr/>
            </w:rPrChange>
          </w:rPr>
          <w:delText>Floor</w:delText>
        </w:r>
      </w:del>
      <w:ins w:id="1332" w:author="Liu, Luyu" w:date="2020-07-29T17:25:00Z">
        <w:r w:rsidR="00E71AC6" w:rsidRPr="00FF2732">
          <w:rPr>
            <w:rStyle w:val="SubtleEmphasis"/>
            <w:rPrChange w:id="1333" w:author="Liu, Luyu" w:date="2020-08-02T21:18:00Z">
              <w:rPr/>
            </w:rPrChange>
          </w:rPr>
          <w:t>Base</w:t>
        </w:r>
      </w:ins>
      <w:r w:rsidRPr="00FF2732">
        <w:rPr>
          <w:rStyle w:val="SubtleEmphasis"/>
          <w:rPrChange w:id="1334" w:author="Liu, Luyu" w:date="2020-08-02T21:18:00Z">
            <w:rPr/>
          </w:rPrChange>
        </w:rPr>
        <w:t xml:space="preserve"> values</w:t>
      </w:r>
    </w:p>
    <w:p w14:paraId="527696C2" w14:textId="45ABDBC3" w:rsidR="00077492" w:rsidDel="00166595" w:rsidRDefault="00077492">
      <w:pPr>
        <w:spacing w:line="240" w:lineRule="auto"/>
        <w:ind w:firstLine="720"/>
        <w:jc w:val="both"/>
        <w:rPr>
          <w:del w:id="1335" w:author="Liu, Luyu" w:date="2020-07-29T17:36:00Z"/>
          <w:rFonts w:ascii="Times New Roman" w:hAnsi="Times New Roman" w:cs="Times New Roman"/>
          <w:sz w:val="24"/>
        </w:rPr>
        <w:pPrChange w:id="1336" w:author="Liu, Luyu" w:date="2020-08-02T21:20:00Z">
          <w:pPr>
            <w:spacing w:line="480" w:lineRule="auto"/>
            <w:jc w:val="both"/>
          </w:pPr>
        </w:pPrChange>
      </w:pPr>
      <w:r>
        <w:rPr>
          <w:rFonts w:ascii="Times New Roman" w:hAnsi="Times New Roman" w:cs="Times New Roman"/>
          <w:sz w:val="24"/>
        </w:rPr>
        <w:t xml:space="preserve">The average </w:t>
      </w:r>
      <w:del w:id="1337" w:author="Liu, Luyu" w:date="2020-07-29T17:25:00Z">
        <w:r w:rsidDel="00E71AC6">
          <w:rPr>
            <w:rFonts w:ascii="Times New Roman" w:hAnsi="Times New Roman" w:cs="Times New Roman"/>
            <w:sz w:val="24"/>
          </w:rPr>
          <w:delText>floor</w:delText>
        </w:r>
      </w:del>
      <w:ins w:id="1338"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 of 113 transit systems is -72.66% (standard deviation = 11.58%)</w:t>
      </w:r>
      <w:del w:id="1339" w:author="Liu, Luyu" w:date="2020-08-05T22:40:00Z">
        <w:r w:rsidDel="0022091A">
          <w:rPr>
            <w:rFonts w:ascii="Times New Roman" w:hAnsi="Times New Roman" w:cs="Times New Roman"/>
            <w:sz w:val="24"/>
          </w:rPr>
          <w:delText xml:space="preserve"> and</w:delText>
        </w:r>
      </w:del>
      <w:del w:id="1340" w:author="Liu, Luyu" w:date="2020-07-22T17:00:00Z">
        <w:r w:rsidDel="00EC596F">
          <w:rPr>
            <w:rFonts w:ascii="Times New Roman" w:hAnsi="Times New Roman" w:cs="Times New Roman"/>
            <w:sz w:val="24"/>
          </w:rPr>
          <w:delText xml:space="preserve"> </w:delText>
        </w:r>
      </w:del>
      <w:del w:id="1341" w:author="Liu, Luyu" w:date="2020-08-05T22:40:00Z">
        <w:r w:rsidDel="0022091A">
          <w:rPr>
            <w:rFonts w:ascii="Times New Roman" w:hAnsi="Times New Roman" w:cs="Times New Roman"/>
            <w:sz w:val="24"/>
          </w:rPr>
          <w:delText xml:space="preserve"> maps </w:delText>
        </w:r>
      </w:del>
      <w:del w:id="1342" w:author="Liu, Luyu" w:date="2020-07-29T17:25:00Z">
        <w:r w:rsidDel="00E71AC6">
          <w:rPr>
            <w:rFonts w:ascii="Times New Roman" w:hAnsi="Times New Roman" w:cs="Times New Roman"/>
            <w:sz w:val="24"/>
          </w:rPr>
          <w:delText>floor</w:delText>
        </w:r>
      </w:del>
      <w:del w:id="1343" w:author="Liu, Luyu" w:date="2020-08-05T22:40:00Z">
        <w:r w:rsidDel="0022091A">
          <w:rPr>
            <w:rFonts w:ascii="Times New Roman" w:hAnsi="Times New Roman" w:cs="Times New Roman"/>
            <w:sz w:val="24"/>
          </w:rPr>
          <w:delText xml:space="preserve"> values for the US public transit systems in our study</w:delText>
        </w:r>
      </w:del>
      <w:r>
        <w:rPr>
          <w:rFonts w:ascii="Times New Roman" w:hAnsi="Times New Roman" w:cs="Times New Roman"/>
          <w:sz w:val="24"/>
        </w:rPr>
        <w:t xml:space="preserve">. We express these values as negative differences from previous demand levels: larger negative numbers are lower </w:t>
      </w:r>
      <w:del w:id="1344" w:author="Liu, Luyu" w:date="2020-07-29T17:25:00Z">
        <w:r w:rsidDel="00E71AC6">
          <w:rPr>
            <w:rFonts w:ascii="Times New Roman" w:hAnsi="Times New Roman" w:cs="Times New Roman"/>
            <w:sz w:val="24"/>
          </w:rPr>
          <w:delText>floor</w:delText>
        </w:r>
      </w:del>
      <w:ins w:id="1345" w:author="Liu, Luyu" w:date="2020-07-29T17:25:00Z">
        <w:r w:rsidR="00E71AC6">
          <w:rPr>
            <w:rFonts w:ascii="Times New Roman" w:hAnsi="Times New Roman" w:cs="Times New Roman"/>
            <w:sz w:val="24"/>
          </w:rPr>
          <w:t>base</w:t>
        </w:r>
      </w:ins>
      <w:r>
        <w:rPr>
          <w:rFonts w:ascii="Times New Roman" w:hAnsi="Times New Roman" w:cs="Times New Roman"/>
          <w:sz w:val="24"/>
        </w:rPr>
        <w:t>s. We can see clear geographic differences</w:t>
      </w:r>
      <w:ins w:id="1346" w:author="Liu, Luyu" w:date="2020-07-30T17:38:00Z">
        <w:r w:rsidR="00270A59">
          <w:rPr>
            <w:rFonts w:ascii="Times New Roman" w:hAnsi="Times New Roman" w:cs="Times New Roman"/>
            <w:sz w:val="24"/>
          </w:rPr>
          <w:t xml:space="preserve"> in </w:t>
        </w:r>
        <w:r w:rsidR="00270A59">
          <w:rPr>
            <w:rFonts w:ascii="Times New Roman" w:hAnsi="Times New Roman" w:cs="Times New Roman"/>
            <w:sz w:val="24"/>
          </w:rPr>
          <w:fldChar w:fldCharType="begin"/>
        </w:r>
        <w:r w:rsidR="00270A59">
          <w:rPr>
            <w:rFonts w:ascii="Times New Roman" w:hAnsi="Times New Roman" w:cs="Times New Roman"/>
            <w:sz w:val="24"/>
          </w:rPr>
          <w:instrText xml:space="preserve"> REF _Ref41950168 \h </w:instrText>
        </w:r>
      </w:ins>
      <w:r w:rsidR="00270A59">
        <w:rPr>
          <w:rFonts w:ascii="Times New Roman" w:hAnsi="Times New Roman" w:cs="Times New Roman"/>
          <w:sz w:val="24"/>
        </w:rPr>
      </w:r>
      <w:r w:rsidR="00270A59">
        <w:rPr>
          <w:rFonts w:ascii="Times New Roman" w:hAnsi="Times New Roman" w:cs="Times New Roman"/>
          <w:sz w:val="24"/>
        </w:rPr>
        <w:fldChar w:fldCharType="separate"/>
      </w:r>
      <w:ins w:id="1347" w:author="Liu, Luyu" w:date="2020-07-30T17:38: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4</w:t>
        </w:r>
        <w:r w:rsidR="00270A59">
          <w:rPr>
            <w:rFonts w:ascii="Times New Roman" w:hAnsi="Times New Roman" w:cs="Times New Roman"/>
            <w:sz w:val="24"/>
          </w:rPr>
          <w:fldChar w:fldCharType="end"/>
        </w:r>
      </w:ins>
      <w:r>
        <w:rPr>
          <w:rFonts w:ascii="Times New Roman" w:hAnsi="Times New Roman" w:cs="Times New Roman"/>
          <w:sz w:val="24"/>
        </w:rPr>
        <w:t xml:space="preserve">: cities in the Deep South and Midwest have higher </w:t>
      </w:r>
      <w:del w:id="1348" w:author="Liu, Luyu" w:date="2020-07-29T17:25:00Z">
        <w:r w:rsidDel="00E71AC6">
          <w:rPr>
            <w:rFonts w:ascii="Times New Roman" w:hAnsi="Times New Roman" w:cs="Times New Roman"/>
            <w:sz w:val="24"/>
          </w:rPr>
          <w:delText>floor</w:delText>
        </w:r>
      </w:del>
      <w:ins w:id="1349"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s (i.e., negative but smaller in magnitude—less decline in public transit</w:t>
      </w:r>
      <w:ins w:id="1350" w:author="Miller, Harvey J." w:date="2020-08-04T15:09:00Z">
        <w:r w:rsidR="00D32EF1">
          <w:rPr>
            <w:rFonts w:ascii="Times New Roman" w:hAnsi="Times New Roman" w:cs="Times New Roman"/>
            <w:sz w:val="24"/>
          </w:rPr>
          <w:t xml:space="preserve"> demand</w:t>
        </w:r>
      </w:ins>
      <w:r>
        <w:rPr>
          <w:rFonts w:ascii="Times New Roman" w:hAnsi="Times New Roman" w:cs="Times New Roman"/>
          <w:sz w:val="24"/>
        </w:rPr>
        <w:t xml:space="preserve">). Meanwhile, high tech cities such as the San Francisco Bay area and university cities such as Ithaca, Ann Arbor, and Madison generally have a very low </w:t>
      </w:r>
      <w:del w:id="1351" w:author="Liu, Luyu" w:date="2020-07-29T17:25:00Z">
        <w:r w:rsidDel="00E71AC6">
          <w:rPr>
            <w:rFonts w:ascii="Times New Roman" w:hAnsi="Times New Roman" w:cs="Times New Roman"/>
            <w:sz w:val="24"/>
          </w:rPr>
          <w:delText>floor</w:delText>
        </w:r>
      </w:del>
      <w:ins w:id="1352"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w:t>
      </w:r>
      <w:ins w:id="1353" w:author="Miller, Harvey J." w:date="2020-08-04T15:09:00Z">
        <w:r w:rsidR="00D32EF1">
          <w:rPr>
            <w:rFonts w:ascii="Times New Roman" w:hAnsi="Times New Roman" w:cs="Times New Roman"/>
            <w:sz w:val="24"/>
          </w:rPr>
          <w:t xml:space="preserve"> (higher decline in public transit demand</w:t>
        </w:r>
      </w:ins>
      <w:ins w:id="1354" w:author="Miller, Harvey J." w:date="2020-08-04T15:10:00Z">
        <w:r w:rsidR="00D32EF1">
          <w:rPr>
            <w:rFonts w:ascii="Times New Roman" w:hAnsi="Times New Roman" w:cs="Times New Roman"/>
            <w:sz w:val="24"/>
          </w:rPr>
          <w:t>)</w:t>
        </w:r>
      </w:ins>
      <w:r>
        <w:rPr>
          <w:rFonts w:ascii="Times New Roman" w:hAnsi="Times New Roman" w:cs="Times New Roman"/>
          <w:sz w:val="24"/>
        </w:rPr>
        <w:t>.</w:t>
      </w:r>
      <w:del w:id="1355" w:author="Liu, Luyu" w:date="2020-08-04T23:16:00Z">
        <w:r w:rsidDel="009B7BD8">
          <w:rPr>
            <w:rFonts w:ascii="Times New Roman" w:hAnsi="Times New Roman" w:cs="Times New Roman"/>
            <w:sz w:val="24"/>
          </w:rPr>
          <w:delText xml:space="preserve"> </w:delText>
        </w:r>
      </w:del>
    </w:p>
    <w:p w14:paraId="2A8274BB" w14:textId="77777777" w:rsidR="00077492" w:rsidRDefault="00077492">
      <w:pPr>
        <w:spacing w:line="240" w:lineRule="auto"/>
        <w:ind w:firstLine="720"/>
        <w:jc w:val="both"/>
        <w:rPr>
          <w:rFonts w:ascii="Times New Roman" w:hAnsi="Times New Roman" w:cs="Times New Roman"/>
          <w:sz w:val="24"/>
        </w:rPr>
        <w:pPrChange w:id="1356" w:author="Liu, Luyu" w:date="2020-08-02T21:20:00Z">
          <w:pPr>
            <w:spacing w:line="480" w:lineRule="auto"/>
          </w:pPr>
        </w:pPrChange>
      </w:pPr>
    </w:p>
    <w:p w14:paraId="69C5051E" w14:textId="1079EC07" w:rsidR="00077492" w:rsidRPr="00C94C81" w:rsidDel="00166595" w:rsidRDefault="00077492">
      <w:pPr>
        <w:spacing w:line="240" w:lineRule="auto"/>
        <w:jc w:val="both"/>
        <w:rPr>
          <w:del w:id="1357" w:author="Liu, Luyu" w:date="2020-07-29T17:36:00Z"/>
          <w:rFonts w:ascii="Times New Roman" w:hAnsi="Times New Roman" w:cs="Times New Roman"/>
          <w:b/>
          <w:sz w:val="24"/>
          <w:rPrChange w:id="1358" w:author="Liu, Luyu" w:date="2020-08-02T23:06:00Z">
            <w:rPr>
              <w:del w:id="1359" w:author="Liu, Luyu" w:date="2020-07-29T17:36:00Z"/>
              <w:rFonts w:ascii="Times New Roman" w:hAnsi="Times New Roman" w:cs="Times New Roman"/>
              <w:sz w:val="24"/>
            </w:rPr>
          </w:rPrChange>
        </w:rPr>
        <w:pPrChange w:id="1360" w:author="Miller, Harvey J." w:date="2020-08-04T15:10:00Z">
          <w:pPr>
            <w:spacing w:line="480" w:lineRule="auto"/>
            <w:jc w:val="both"/>
          </w:pPr>
        </w:pPrChange>
      </w:pPr>
      <w:r w:rsidRPr="00C94C81">
        <w:rPr>
          <w:b/>
          <w:noProof/>
          <w:rPrChange w:id="1361" w:author="Liu, Luyu" w:date="2020-08-02T23:06:00Z">
            <w:rPr>
              <w:noProof/>
            </w:rPr>
          </w:rPrChange>
        </w:rPr>
        <w:t xml:space="preserve"> </w:t>
      </w:r>
      <w:del w:id="1362" w:author="Liu, Luyu" w:date="2020-07-29T17:36:00Z">
        <w:r w:rsidRPr="00C94C81" w:rsidDel="00166595">
          <w:rPr>
            <w:b/>
            <w:noProof/>
            <w:rPrChange w:id="1363" w:author="Liu, Luyu" w:date="2020-08-02T23:06:00Z">
              <w:rPr>
                <w:noProof/>
              </w:rPr>
            </w:rPrChange>
          </w:rPr>
          <w:drawing>
            <wp:inline distT="0" distB="0" distL="0" distR="0" wp14:anchorId="7A5DC189" wp14:editId="4D1B2601">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1364" w:name="_Ref40207857"/>
      </w:del>
    </w:p>
    <w:p w14:paraId="46625246" w14:textId="6971A47B" w:rsidR="00077492" w:rsidRPr="00C94C81" w:rsidRDefault="00077492">
      <w:pPr>
        <w:spacing w:line="240" w:lineRule="auto"/>
        <w:jc w:val="both"/>
        <w:rPr>
          <w:ins w:id="1365" w:author="Liu, Luyu" w:date="2020-07-29T23:30:00Z"/>
          <w:rFonts w:ascii="Times New Roman" w:hAnsi="Times New Roman" w:cs="Times New Roman"/>
          <w:b/>
          <w:sz w:val="24"/>
          <w:rPrChange w:id="1366" w:author="Liu, Luyu" w:date="2020-08-02T23:06:00Z">
            <w:rPr>
              <w:ins w:id="1367" w:author="Liu, Luyu" w:date="2020-07-29T23:30:00Z"/>
              <w:rFonts w:ascii="Times New Roman" w:hAnsi="Times New Roman" w:cs="Times New Roman"/>
              <w:sz w:val="24"/>
            </w:rPr>
          </w:rPrChange>
        </w:rPr>
        <w:pPrChange w:id="1368" w:author="Miller, Harvey J." w:date="2020-08-04T15:10:00Z">
          <w:pPr>
            <w:spacing w:line="480" w:lineRule="auto"/>
            <w:jc w:val="center"/>
          </w:pPr>
        </w:pPrChange>
      </w:pPr>
      <w:bookmarkStart w:id="1369" w:name="_Ref41950168"/>
      <w:r w:rsidRPr="00C94C81">
        <w:rPr>
          <w:rFonts w:ascii="Times New Roman" w:hAnsi="Times New Roman" w:cs="Times New Roman"/>
          <w:b/>
          <w:sz w:val="24"/>
          <w:rPrChange w:id="1370"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371"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372"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373" w:author="Liu, Luyu" w:date="2020-08-02T23:06:00Z">
            <w:rPr>
              <w:rFonts w:ascii="Times New Roman" w:hAnsi="Times New Roman" w:cs="Times New Roman"/>
              <w:sz w:val="24"/>
            </w:rPr>
          </w:rPrChange>
        </w:rPr>
        <w:fldChar w:fldCharType="separate"/>
      </w:r>
      <w:ins w:id="1374" w:author="Liu, Luyu" w:date="2020-07-29T23:38:00Z">
        <w:r w:rsidR="002130AB" w:rsidRPr="00C94C81">
          <w:rPr>
            <w:rFonts w:ascii="Times New Roman" w:hAnsi="Times New Roman" w:cs="Times New Roman"/>
            <w:b/>
            <w:noProof/>
            <w:sz w:val="24"/>
            <w:rPrChange w:id="1375" w:author="Liu, Luyu" w:date="2020-08-02T23:06:00Z">
              <w:rPr>
                <w:rFonts w:ascii="Times New Roman" w:hAnsi="Times New Roman" w:cs="Times New Roman"/>
                <w:noProof/>
                <w:sz w:val="24"/>
              </w:rPr>
            </w:rPrChange>
          </w:rPr>
          <w:t>4</w:t>
        </w:r>
      </w:ins>
      <w:del w:id="1376" w:author="Liu, Luyu" w:date="2020-07-29T23:11:00Z">
        <w:r w:rsidRPr="00C94C81" w:rsidDel="006C64A6">
          <w:rPr>
            <w:rFonts w:ascii="Times New Roman" w:hAnsi="Times New Roman" w:cs="Times New Roman"/>
            <w:b/>
            <w:noProof/>
            <w:sz w:val="24"/>
            <w:rPrChange w:id="1377" w:author="Liu, Luyu" w:date="2020-08-02T23:06:00Z">
              <w:rPr>
                <w:rFonts w:ascii="Times New Roman" w:hAnsi="Times New Roman" w:cs="Times New Roman"/>
                <w:noProof/>
                <w:sz w:val="24"/>
              </w:rPr>
            </w:rPrChange>
          </w:rPr>
          <w:delText>2</w:delText>
        </w:r>
      </w:del>
      <w:r w:rsidRPr="00C94C81">
        <w:rPr>
          <w:rFonts w:ascii="Times New Roman" w:hAnsi="Times New Roman" w:cs="Times New Roman"/>
          <w:b/>
          <w:sz w:val="24"/>
          <w:rPrChange w:id="1378" w:author="Liu, Luyu" w:date="2020-08-02T23:06:00Z">
            <w:rPr>
              <w:rFonts w:ascii="Times New Roman" w:hAnsi="Times New Roman" w:cs="Times New Roman"/>
              <w:sz w:val="24"/>
            </w:rPr>
          </w:rPrChange>
        </w:rPr>
        <w:fldChar w:fldCharType="end"/>
      </w:r>
      <w:bookmarkEnd w:id="1369"/>
      <w:r w:rsidRPr="00C94C81">
        <w:rPr>
          <w:rFonts w:ascii="Times New Roman" w:hAnsi="Times New Roman" w:cs="Times New Roman"/>
          <w:b/>
          <w:sz w:val="24"/>
          <w:rPrChange w:id="1379" w:author="Liu, Luyu" w:date="2020-08-02T23:06:00Z">
            <w:rPr>
              <w:rFonts w:ascii="Times New Roman" w:hAnsi="Times New Roman" w:cs="Times New Roman"/>
              <w:sz w:val="24"/>
            </w:rPr>
          </w:rPrChange>
        </w:rPr>
        <w:t>. The</w:t>
      </w:r>
      <w:ins w:id="1380" w:author="Liu, Luyu" w:date="2020-07-29T23:32:00Z">
        <w:r w:rsidR="005251B7" w:rsidRPr="00C94C81">
          <w:rPr>
            <w:rFonts w:ascii="Times New Roman" w:hAnsi="Times New Roman" w:cs="Times New Roman"/>
            <w:b/>
            <w:sz w:val="24"/>
            <w:rPrChange w:id="1381" w:author="Liu, Luyu" w:date="2020-08-02T23:06:00Z">
              <w:rPr>
                <w:rFonts w:ascii="Times New Roman" w:hAnsi="Times New Roman" w:cs="Times New Roman"/>
                <w:sz w:val="24"/>
              </w:rPr>
            </w:rPrChange>
          </w:rPr>
          <w:t xml:space="preserve"> spatial</w:t>
        </w:r>
      </w:ins>
      <w:r w:rsidRPr="00C94C81">
        <w:rPr>
          <w:rFonts w:ascii="Times New Roman" w:hAnsi="Times New Roman" w:cs="Times New Roman"/>
          <w:b/>
          <w:sz w:val="24"/>
          <w:rPrChange w:id="1382" w:author="Liu, Luyu" w:date="2020-08-02T23:06:00Z">
            <w:rPr>
              <w:rFonts w:ascii="Times New Roman" w:hAnsi="Times New Roman" w:cs="Times New Roman"/>
              <w:sz w:val="24"/>
            </w:rPr>
          </w:rPrChange>
        </w:rPr>
        <w:t xml:space="preserve"> distribution of </w:t>
      </w:r>
      <w:del w:id="1383" w:author="Liu, Luyu" w:date="2020-07-29T17:25:00Z">
        <w:r w:rsidRPr="00C94C81" w:rsidDel="00E71AC6">
          <w:rPr>
            <w:rFonts w:ascii="Times New Roman" w:hAnsi="Times New Roman" w:cs="Times New Roman"/>
            <w:b/>
            <w:sz w:val="24"/>
            <w:rPrChange w:id="1384" w:author="Liu, Luyu" w:date="2020-08-02T23:06:00Z">
              <w:rPr>
                <w:rFonts w:ascii="Times New Roman" w:hAnsi="Times New Roman" w:cs="Times New Roman"/>
                <w:sz w:val="24"/>
              </w:rPr>
            </w:rPrChange>
          </w:rPr>
          <w:delText>floor</w:delText>
        </w:r>
      </w:del>
      <w:ins w:id="1385" w:author="Liu, Luyu" w:date="2020-07-29T17:25:00Z">
        <w:r w:rsidR="00E71AC6" w:rsidRPr="00C94C81">
          <w:rPr>
            <w:rFonts w:ascii="Times New Roman" w:hAnsi="Times New Roman" w:cs="Times New Roman"/>
            <w:b/>
            <w:sz w:val="24"/>
            <w:rPrChange w:id="1386" w:author="Liu, Luyu" w:date="2020-08-02T23:06:00Z">
              <w:rPr>
                <w:rFonts w:ascii="Times New Roman" w:hAnsi="Times New Roman" w:cs="Times New Roman"/>
                <w:sz w:val="24"/>
              </w:rPr>
            </w:rPrChange>
          </w:rPr>
          <w:t>base</w:t>
        </w:r>
      </w:ins>
      <w:r w:rsidRPr="00C94C81">
        <w:rPr>
          <w:rFonts w:ascii="Times New Roman" w:hAnsi="Times New Roman" w:cs="Times New Roman"/>
          <w:b/>
          <w:sz w:val="24"/>
          <w:rPrChange w:id="1387" w:author="Liu, Luyu" w:date="2020-08-02T23:06:00Z">
            <w:rPr>
              <w:rFonts w:ascii="Times New Roman" w:hAnsi="Times New Roman" w:cs="Times New Roman"/>
              <w:sz w:val="24"/>
            </w:rPr>
          </w:rPrChange>
        </w:rPr>
        <w:t xml:space="preserve"> values across the United States (quantile classification).</w:t>
      </w:r>
    </w:p>
    <w:p w14:paraId="2A8F2BDF" w14:textId="464494BD" w:rsidR="00FE4A43" w:rsidDel="00810688" w:rsidRDefault="00B82F19">
      <w:pPr>
        <w:spacing w:line="240" w:lineRule="auto"/>
        <w:jc w:val="center"/>
        <w:rPr>
          <w:del w:id="1388" w:author="Liu, Luyu" w:date="2020-07-29T23:33:00Z"/>
          <w:rFonts w:ascii="Times New Roman" w:hAnsi="Times New Roman" w:cs="Times New Roman"/>
          <w:sz w:val="24"/>
        </w:rPr>
        <w:pPrChange w:id="1389" w:author="Liu, Luyu" w:date="2020-07-29T23:30:00Z">
          <w:pPr>
            <w:spacing w:line="480" w:lineRule="auto"/>
            <w:jc w:val="center"/>
          </w:pPr>
        </w:pPrChange>
      </w:pPr>
      <w:ins w:id="1390" w:author="Liu, Luyu" w:date="2020-07-29T23:43:00Z">
        <w:r>
          <w:rPr>
            <w:rFonts w:ascii="Times New Roman" w:hAnsi="Times New Roman" w:cs="Times New Roman"/>
            <w:sz w:val="24"/>
          </w:rPr>
          <w:tab/>
        </w:r>
      </w:ins>
      <w:ins w:id="1391" w:author="Liu, Luyu" w:date="2020-08-02T21:31:00Z">
        <w:r w:rsidR="00D103DB">
          <w:rPr>
            <w:rFonts w:ascii="Times New Roman" w:hAnsi="Times New Roman" w:cs="Times New Roman"/>
            <w:sz w:val="24"/>
          </w:rPr>
          <w:fldChar w:fldCharType="begin"/>
        </w:r>
        <w:r w:rsidR="00D103DB">
          <w:rPr>
            <w:rFonts w:ascii="Times New Roman" w:hAnsi="Times New Roman" w:cs="Times New Roman"/>
            <w:sz w:val="24"/>
          </w:rPr>
          <w:instrText xml:space="preserve"> REF _Ref47296324 \h </w:instrText>
        </w:r>
      </w:ins>
      <w:r w:rsidR="00D103DB">
        <w:rPr>
          <w:rFonts w:ascii="Times New Roman" w:hAnsi="Times New Roman" w:cs="Times New Roman"/>
          <w:sz w:val="24"/>
        </w:rPr>
      </w:r>
      <w:r w:rsidR="00D103DB">
        <w:rPr>
          <w:rFonts w:ascii="Times New Roman" w:hAnsi="Times New Roman" w:cs="Times New Roman"/>
          <w:sz w:val="24"/>
        </w:rPr>
        <w:fldChar w:fldCharType="separate"/>
      </w:r>
      <w:ins w:id="1392"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393" w:author="Liu, Luyu" w:date="2020-08-02T21:31:00Z">
        <w:r w:rsidR="00D103DB">
          <w:rPr>
            <w:rFonts w:ascii="Times New Roman" w:hAnsi="Times New Roman" w:cs="Times New Roman"/>
            <w:sz w:val="24"/>
          </w:rPr>
          <w:fldChar w:fldCharType="end"/>
        </w:r>
      </w:ins>
    </w:p>
    <w:bookmarkEnd w:id="1364"/>
    <w:p w14:paraId="44FB235E" w14:textId="01CDBFD5" w:rsidR="00077492" w:rsidRPr="00867C60" w:rsidRDefault="00B0069D">
      <w:pPr>
        <w:spacing w:line="240" w:lineRule="auto"/>
        <w:jc w:val="both"/>
        <w:rPr>
          <w:rFonts w:ascii="Times New Roman" w:hAnsi="Times New Roman" w:cs="Times New Roman"/>
          <w:sz w:val="24"/>
        </w:rPr>
        <w:pPrChange w:id="1394" w:author="Liu, Luyu" w:date="2020-07-20T23:14:00Z">
          <w:pPr>
            <w:spacing w:line="480" w:lineRule="auto"/>
            <w:jc w:val="both"/>
          </w:pPr>
        </w:pPrChange>
      </w:pPr>
      <w:ins w:id="1395" w:author="Liu, Luyu" w:date="2020-07-29T23:26:00Z">
        <w:r>
          <w:rPr>
            <w:rFonts w:ascii="Times New Roman" w:hAnsi="Times New Roman" w:cs="Times New Roman"/>
            <w:sz w:val="24"/>
          </w:rPr>
          <w:fldChar w:fldCharType="begin"/>
        </w:r>
        <w:r>
          <w:rPr>
            <w:rFonts w:ascii="Times New Roman" w:hAnsi="Times New Roman" w:cs="Times New Roman"/>
            <w:sz w:val="24"/>
          </w:rPr>
          <w:instrText xml:space="preserve"> REF _Ref46957630 \h </w:instrText>
        </w:r>
      </w:ins>
      <w:r>
        <w:rPr>
          <w:rFonts w:ascii="Times New Roman" w:hAnsi="Times New Roman" w:cs="Times New Roman"/>
          <w:sz w:val="24"/>
        </w:rPr>
      </w:r>
      <w:ins w:id="1396" w:author="Liu, Luyu" w:date="2020-07-29T23:26:00Z">
        <w:r>
          <w:rPr>
            <w:rFonts w:ascii="Times New Roman" w:hAnsi="Times New Roman" w:cs="Times New Roman"/>
            <w:sz w:val="24"/>
          </w:rPr>
          <w:fldChar w:fldCharType="end"/>
        </w:r>
        <w:r>
          <w:rPr>
            <w:rFonts w:ascii="Times New Roman" w:hAnsi="Times New Roman" w:cs="Times New Roman"/>
            <w:sz w:val="24"/>
          </w:rPr>
          <w:t xml:space="preserve"> </w:t>
        </w:r>
      </w:ins>
      <w:del w:id="1397" w:author="Liu, Luyu" w:date="2020-07-29T23:26:00Z">
        <w:r w:rsidR="00077492" w:rsidRPr="007F764A" w:rsidDel="00B0069D">
          <w:rPr>
            <w:rFonts w:ascii="Times New Roman" w:hAnsi="Times New Roman" w:cs="Times New Roman"/>
            <w:sz w:val="24"/>
          </w:rPr>
          <w:fldChar w:fldCharType="begin"/>
        </w:r>
        <w:r w:rsidR="00077492" w:rsidRPr="00B0069D" w:rsidDel="00B0069D">
          <w:rPr>
            <w:rFonts w:ascii="Times New Roman" w:hAnsi="Times New Roman" w:cs="Times New Roman"/>
            <w:sz w:val="24"/>
          </w:rPr>
          <w:delInstrText xml:space="preserve"> REF _Ref38480053 \h  \* MERGEFORMAT </w:delInstrText>
        </w:r>
        <w:r w:rsidR="00077492" w:rsidRPr="007F764A" w:rsidDel="00B0069D">
          <w:rPr>
            <w:rFonts w:ascii="Times New Roman" w:hAnsi="Times New Roman" w:cs="Times New Roman"/>
            <w:sz w:val="24"/>
          </w:rPr>
        </w:r>
        <w:r w:rsidR="00077492" w:rsidRPr="007F764A" w:rsidDel="00B0069D">
          <w:rPr>
            <w:rFonts w:ascii="Times New Roman" w:hAnsi="Times New Roman" w:cs="Times New Roman"/>
            <w:sz w:val="24"/>
          </w:rPr>
          <w:fldChar w:fldCharType="separate"/>
        </w:r>
        <w:r w:rsidR="00077492" w:rsidRPr="008A6B31" w:rsidDel="00B0069D">
          <w:rPr>
            <w:rFonts w:ascii="Times New Roman" w:hAnsi="Times New Roman" w:cs="Times New Roman"/>
            <w:sz w:val="24"/>
          </w:rPr>
          <w:delText>Table 1</w:delText>
        </w:r>
        <w:r w:rsidR="00077492" w:rsidRPr="007F764A" w:rsidDel="00B0069D">
          <w:rPr>
            <w:rFonts w:ascii="Times New Roman" w:hAnsi="Times New Roman" w:cs="Times New Roman"/>
            <w:sz w:val="24"/>
          </w:rPr>
          <w:fldChar w:fldCharType="end"/>
        </w:r>
        <w:r w:rsidR="00077492" w:rsidDel="00B0069D">
          <w:rPr>
            <w:rFonts w:ascii="Times New Roman" w:hAnsi="Times New Roman" w:cs="Times New Roman"/>
            <w:sz w:val="24"/>
          </w:rPr>
          <w:delText xml:space="preserve"> </w:delText>
        </w:r>
      </w:del>
      <w:proofErr w:type="gramStart"/>
      <w:r w:rsidR="00077492">
        <w:rPr>
          <w:rFonts w:ascii="Times New Roman" w:hAnsi="Times New Roman" w:cs="Times New Roman"/>
          <w:sz w:val="24"/>
        </w:rPr>
        <w:t>provides</w:t>
      </w:r>
      <w:proofErr w:type="gramEnd"/>
      <w:r w:rsidR="00077492">
        <w:rPr>
          <w:rFonts w:ascii="Times New Roman" w:hAnsi="Times New Roman" w:cs="Times New Roman"/>
          <w:sz w:val="24"/>
        </w:rPr>
        <w:t xml:space="preserve"> results from the regression analysis relat</w:t>
      </w:r>
      <w:ins w:id="1398" w:author="Miller, Harvey J." w:date="2020-08-04T15:10:00Z">
        <w:r w:rsidR="00D32EF1">
          <w:rPr>
            <w:rFonts w:ascii="Times New Roman" w:hAnsi="Times New Roman" w:cs="Times New Roman"/>
            <w:sz w:val="24"/>
          </w:rPr>
          <w:t>ing</w:t>
        </w:r>
      </w:ins>
      <w:del w:id="1399" w:author="Miller, Harvey J." w:date="2020-08-04T15:10:00Z">
        <w:r w:rsidR="00077492" w:rsidDel="00D32EF1">
          <w:rPr>
            <w:rFonts w:ascii="Times New Roman" w:hAnsi="Times New Roman" w:cs="Times New Roman"/>
            <w:sz w:val="24"/>
          </w:rPr>
          <w:delText>ed</w:delText>
        </w:r>
      </w:del>
      <w:r w:rsidR="00077492">
        <w:rPr>
          <w:rFonts w:ascii="Times New Roman" w:hAnsi="Times New Roman" w:cs="Times New Roman"/>
          <w:sz w:val="24"/>
        </w:rPr>
        <w:t xml:space="preserve"> the </w:t>
      </w:r>
      <w:del w:id="1400" w:author="Liu, Luyu" w:date="2020-07-29T17:25:00Z">
        <w:r w:rsidR="00077492" w:rsidDel="00E71AC6">
          <w:rPr>
            <w:rFonts w:ascii="Times New Roman" w:hAnsi="Times New Roman" w:cs="Times New Roman"/>
            <w:sz w:val="24"/>
          </w:rPr>
          <w:delText>floor</w:delText>
        </w:r>
      </w:del>
      <w:ins w:id="1401" w:author="Liu, Luyu" w:date="2020-07-29T17:25:00Z">
        <w:r w:rsidR="00E71AC6">
          <w:rPr>
            <w:rFonts w:ascii="Times New Roman" w:hAnsi="Times New Roman" w:cs="Times New Roman"/>
            <w:sz w:val="24"/>
          </w:rPr>
          <w:t>base</w:t>
        </w:r>
      </w:ins>
      <w:r w:rsidR="00077492">
        <w:rPr>
          <w:rFonts w:ascii="Times New Roman" w:hAnsi="Times New Roman" w:cs="Times New Roman"/>
          <w:sz w:val="24"/>
        </w:rPr>
        <w:t xml:space="preserve"> values across transit systems with socio-economic and awareness indicators in each community. Four indicators are significant (</w:t>
      </w:r>
      <w:r w:rsidR="00077492">
        <w:rPr>
          <w:rFonts w:ascii="Times New Roman" w:hAnsi="Times New Roman" w:cs="Times New Roman"/>
          <w:sz w:val="24"/>
        </w:rPr>
        <w:sym w:font="Symbol" w:char="F061"/>
      </w:r>
      <w:r w:rsidR="00077492">
        <w:rPr>
          <w:rFonts w:ascii="Times New Roman" w:hAnsi="Times New Roman" w:cs="Times New Roman"/>
          <w:sz w:val="24"/>
        </w:rPr>
        <w:t xml:space="preserve"> = 0.05). We did not include </w:t>
      </w:r>
      <w:r w:rsidR="00077492" w:rsidRPr="00994F9A">
        <w:rPr>
          <w:rFonts w:ascii="Times New Roman" w:hAnsi="Times New Roman" w:cs="Times New Roman"/>
          <w:sz w:val="24"/>
        </w:rPr>
        <w:t>Hispanic population</w:t>
      </w:r>
      <w:r w:rsidR="00077492">
        <w:rPr>
          <w:rFonts w:ascii="Times New Roman" w:hAnsi="Times New Roman" w:cs="Times New Roman"/>
          <w:sz w:val="24"/>
        </w:rPr>
        <w:t xml:space="preserve"> ratio</w:t>
      </w:r>
      <w:ins w:id="1402" w:author="Liu, Luyu" w:date="2020-08-03T21:18:00Z">
        <w:r w:rsidR="00092329">
          <w:rPr>
            <w:rFonts w:ascii="Times New Roman" w:hAnsi="Times New Roman" w:cs="Times New Roman"/>
            <w:sz w:val="24"/>
          </w:rPr>
          <w:t xml:space="preserve">, </w:t>
        </w:r>
      </w:ins>
      <w:del w:id="1403" w:author="Liu, Luyu" w:date="2020-08-03T21:18:00Z">
        <w:r w:rsidR="00077492" w:rsidDel="00092329">
          <w:rPr>
            <w:rFonts w:ascii="Times New Roman" w:hAnsi="Times New Roman" w:cs="Times New Roman"/>
            <w:sz w:val="24"/>
          </w:rPr>
          <w:delText xml:space="preserve"> or </w:delText>
        </w:r>
      </w:del>
      <w:r w:rsidR="00077492">
        <w:rPr>
          <w:rFonts w:ascii="Times New Roman" w:hAnsi="Times New Roman" w:cs="Times New Roman"/>
          <w:sz w:val="24"/>
        </w:rPr>
        <w:t>median income</w:t>
      </w:r>
      <w:ins w:id="1404" w:author="Liu, Luyu" w:date="2020-08-03T21:18:00Z">
        <w:r w:rsidR="00092329">
          <w:rPr>
            <w:rFonts w:ascii="Times New Roman" w:hAnsi="Times New Roman" w:cs="Times New Roman"/>
            <w:sz w:val="24"/>
          </w:rPr>
          <w:t>, population density, and employment density</w:t>
        </w:r>
      </w:ins>
      <w:r w:rsidR="00077492">
        <w:rPr>
          <w:rFonts w:ascii="Times New Roman" w:hAnsi="Times New Roman" w:cs="Times New Roman"/>
          <w:sz w:val="24"/>
        </w:rPr>
        <w:t xml:space="preserve"> in the </w:t>
      </w:r>
      <w:del w:id="1405" w:author="Liu, Luyu" w:date="2020-07-30T15:32:00Z">
        <w:r w:rsidR="00077492" w:rsidDel="002E0632">
          <w:rPr>
            <w:rFonts w:ascii="Times New Roman" w:hAnsi="Times New Roman" w:cs="Times New Roman"/>
            <w:sz w:val="24"/>
          </w:rPr>
          <w:delText xml:space="preserve">final model </w:delText>
        </w:r>
      </w:del>
      <w:ins w:id="1406" w:author="Liu, Luyu" w:date="2020-07-30T15:32:00Z">
        <w:r w:rsidR="002E0632">
          <w:rPr>
            <w:rFonts w:ascii="Times New Roman" w:hAnsi="Times New Roman" w:cs="Times New Roman"/>
            <w:sz w:val="24"/>
          </w:rPr>
          <w:t xml:space="preserve">table </w:t>
        </w:r>
      </w:ins>
      <w:r w:rsidR="00077492">
        <w:rPr>
          <w:rFonts w:ascii="Times New Roman" w:hAnsi="Times New Roman" w:cs="Times New Roman"/>
          <w:sz w:val="24"/>
        </w:rPr>
        <w:t xml:space="preserve">because of </w:t>
      </w:r>
      <w:proofErr w:type="spellStart"/>
      <w:r w:rsidR="00077492">
        <w:rPr>
          <w:rFonts w:ascii="Times New Roman" w:hAnsi="Times New Roman" w:cs="Times New Roman"/>
          <w:sz w:val="24"/>
        </w:rPr>
        <w:t>multicollinearity</w:t>
      </w:r>
      <w:proofErr w:type="spellEnd"/>
      <w:r w:rsidR="00077492">
        <w:rPr>
          <w:rFonts w:ascii="Times New Roman" w:hAnsi="Times New Roman" w:cs="Times New Roman"/>
          <w:sz w:val="24"/>
        </w:rPr>
        <w:t xml:space="preserve"> with the r</w:t>
      </w:r>
      <w:r w:rsidR="00077492" w:rsidRPr="00994F9A">
        <w:rPr>
          <w:rFonts w:ascii="Times New Roman" w:hAnsi="Times New Roman" w:cs="Times New Roman"/>
          <w:sz w:val="24"/>
        </w:rPr>
        <w:t>atio of people with non-physical occupation</w:t>
      </w:r>
      <w:r w:rsidR="00077492">
        <w:rPr>
          <w:rFonts w:ascii="Times New Roman" w:hAnsi="Times New Roman" w:cs="Times New Roman"/>
          <w:sz w:val="24"/>
        </w:rPr>
        <w:t>s.</w:t>
      </w:r>
      <w:ins w:id="1407" w:author="Liu, Luyu" w:date="2020-08-05T22:41:00Z">
        <w:r w:rsidR="008207D7">
          <w:rPr>
            <w:rFonts w:ascii="Times New Roman" w:hAnsi="Times New Roman" w:cs="Times New Roman"/>
            <w:sz w:val="24"/>
          </w:rPr>
          <w:t xml:space="preserve"> For </w:t>
        </w:r>
      </w:ins>
      <w:ins w:id="1408" w:author="Liu, Luyu" w:date="2020-08-05T22:42:00Z">
        <w:r w:rsidR="00801A3D">
          <w:rPr>
            <w:rFonts w:ascii="Times New Roman" w:hAnsi="Times New Roman" w:cs="Times New Roman"/>
            <w:sz w:val="24"/>
          </w:rPr>
          <w:t xml:space="preserve">the </w:t>
        </w:r>
      </w:ins>
      <w:ins w:id="1409" w:author="Liu, Luyu" w:date="2020-08-05T22:41:00Z">
        <w:r w:rsidR="008207D7">
          <w:rPr>
            <w:rFonts w:ascii="Times New Roman" w:hAnsi="Times New Roman" w:cs="Times New Roman"/>
            <w:sz w:val="24"/>
          </w:rPr>
          <w:t xml:space="preserve">similar reason, we did not directly include </w:t>
        </w:r>
      </w:ins>
      <w:ins w:id="1410" w:author="Liu, Luyu" w:date="2020-08-05T22:42:00Z">
        <w:r w:rsidR="0061172F">
          <w:rPr>
            <w:rFonts w:ascii="Times New Roman" w:hAnsi="Times New Roman" w:cs="Times New Roman"/>
            <w:sz w:val="24"/>
          </w:rPr>
          <w:t xml:space="preserve">the ratio of </w:t>
        </w:r>
      </w:ins>
      <w:ins w:id="1411" w:author="Liu, Luyu" w:date="2020-08-05T22:41:00Z">
        <w:r w:rsidR="008207D7">
          <w:rPr>
            <w:rFonts w:ascii="Times New Roman" w:hAnsi="Times New Roman" w:cs="Times New Roman"/>
            <w:sz w:val="24"/>
          </w:rPr>
          <w:t xml:space="preserve">female due to </w:t>
        </w:r>
        <w:proofErr w:type="spellStart"/>
        <w:r w:rsidR="008207D7">
          <w:rPr>
            <w:rFonts w:ascii="Times New Roman" w:hAnsi="Times New Roman" w:cs="Times New Roman"/>
            <w:sz w:val="24"/>
          </w:rPr>
          <w:t>multicollinearity</w:t>
        </w:r>
        <w:proofErr w:type="spellEnd"/>
        <w:r w:rsidR="008207D7">
          <w:rPr>
            <w:rFonts w:ascii="Times New Roman" w:hAnsi="Times New Roman" w:cs="Times New Roman"/>
            <w:sz w:val="24"/>
          </w:rPr>
          <w:t xml:space="preserve"> with </w:t>
        </w:r>
      </w:ins>
      <w:ins w:id="1412" w:author="Liu, Luyu" w:date="2020-08-05T22:42:00Z">
        <w:r w:rsidR="00DF3BC3">
          <w:rPr>
            <w:rFonts w:ascii="Times New Roman" w:hAnsi="Times New Roman" w:cs="Times New Roman"/>
            <w:sz w:val="24"/>
          </w:rPr>
          <w:t xml:space="preserve">the </w:t>
        </w:r>
        <w:r w:rsidR="0061172F">
          <w:rPr>
            <w:rFonts w:ascii="Times New Roman" w:hAnsi="Times New Roman" w:cs="Times New Roman"/>
            <w:sz w:val="24"/>
          </w:rPr>
          <w:t xml:space="preserve">ratio of </w:t>
        </w:r>
      </w:ins>
      <w:ins w:id="1413" w:author="Liu, Luyu" w:date="2020-08-05T22:41:00Z">
        <w:r w:rsidR="008207D7">
          <w:rPr>
            <w:rFonts w:ascii="Times New Roman" w:hAnsi="Times New Roman" w:cs="Times New Roman"/>
            <w:sz w:val="24"/>
          </w:rPr>
          <w:t>African A</w:t>
        </w:r>
      </w:ins>
      <w:ins w:id="1414" w:author="Liu, Luyu" w:date="2020-08-05T22:42:00Z">
        <w:r w:rsidR="008207D7">
          <w:rPr>
            <w:rFonts w:ascii="Times New Roman" w:hAnsi="Times New Roman" w:cs="Times New Roman"/>
            <w:sz w:val="24"/>
          </w:rPr>
          <w:t>merican.</w:t>
        </w:r>
      </w:ins>
      <w:r w:rsidR="00077492">
        <w:rPr>
          <w:rFonts w:ascii="Times New Roman" w:hAnsi="Times New Roman" w:cs="Times New Roman"/>
          <w:sz w:val="24"/>
        </w:rPr>
        <w:t xml:space="preserve"> An F test shows the model is significant (p &lt; 0.001)</w:t>
      </w:r>
      <w:r w:rsidR="00077492" w:rsidRPr="00867C60">
        <w:rPr>
          <w:rFonts w:ascii="Times New Roman" w:hAnsi="Times New Roman" w:cs="Times New Roman"/>
          <w:sz w:val="24"/>
        </w:rPr>
        <w:t xml:space="preserve">. </w:t>
      </w:r>
      <w:r w:rsidR="00077492">
        <w:rPr>
          <w:rFonts w:ascii="Times New Roman" w:hAnsi="Times New Roman" w:cs="Times New Roman"/>
          <w:sz w:val="24"/>
        </w:rPr>
        <w:t>The R-squared value is 0.</w:t>
      </w:r>
      <w:del w:id="1415" w:author="Liu, Luyu" w:date="2020-07-30T14:41:00Z">
        <w:r w:rsidR="00077492" w:rsidDel="006A7A63">
          <w:rPr>
            <w:rFonts w:ascii="Times New Roman" w:hAnsi="Times New Roman" w:cs="Times New Roman"/>
            <w:sz w:val="24"/>
          </w:rPr>
          <w:delText>38</w:delText>
        </w:r>
      </w:del>
      <w:ins w:id="1416" w:author="Liu, Luyu" w:date="2020-07-30T14:41:00Z">
        <w:r w:rsidR="002713F6">
          <w:rPr>
            <w:rFonts w:ascii="Times New Roman" w:hAnsi="Times New Roman" w:cs="Times New Roman"/>
            <w:sz w:val="24"/>
          </w:rPr>
          <w:t>38 without significant factors</w:t>
        </w:r>
      </w:ins>
      <w:r w:rsidR="00077492">
        <w:rPr>
          <w:rFonts w:ascii="Times New Roman" w:hAnsi="Times New Roman" w:cs="Times New Roman"/>
          <w:sz w:val="24"/>
        </w:rPr>
        <w:t xml:space="preserve">. A residuals assessment </w:t>
      </w:r>
      <w:ins w:id="1417" w:author="Liu, Luyu" w:date="2020-07-30T15:33:00Z">
        <w:r w:rsidR="00993C84">
          <w:rPr>
            <w:rFonts w:ascii="Times New Roman" w:hAnsi="Times New Roman" w:cs="Times New Roman"/>
            <w:sz w:val="24"/>
          </w:rPr>
          <w:t xml:space="preserve">of the final model without the insignificant factors </w:t>
        </w:r>
      </w:ins>
      <w:r w:rsidR="00077492">
        <w:rPr>
          <w:rFonts w:ascii="Times New Roman" w:hAnsi="Times New Roman" w:cs="Times New Roman"/>
          <w:sz w:val="24"/>
        </w:rPr>
        <w:t xml:space="preserve">shows that the residuals are normally distributed and there are no lingering </w:t>
      </w:r>
      <w:proofErr w:type="spellStart"/>
      <w:r w:rsidR="00077492" w:rsidRPr="00FE2EBF">
        <w:rPr>
          <w:rFonts w:ascii="Times New Roman" w:hAnsi="Times New Roman" w:cs="Times New Roman"/>
          <w:sz w:val="24"/>
        </w:rPr>
        <w:t>multicollinearity</w:t>
      </w:r>
      <w:proofErr w:type="spellEnd"/>
      <w:r w:rsidR="00077492">
        <w:rPr>
          <w:rFonts w:ascii="Times New Roman" w:hAnsi="Times New Roman" w:cs="Times New Roman"/>
          <w:sz w:val="24"/>
        </w:rPr>
        <w:t xml:space="preserve"> effects</w:t>
      </w:r>
      <w:ins w:id="1418" w:author="Liu, Luyu" w:date="2020-07-30T16:19:00Z">
        <w:r w:rsidR="00711347">
          <w:rPr>
            <w:rFonts w:ascii="Times New Roman" w:hAnsi="Times New Roman" w:cs="Times New Roman"/>
            <w:sz w:val="24"/>
          </w:rPr>
          <w:t xml:space="preserve"> for significant factors</w:t>
        </w:r>
      </w:ins>
      <w:r w:rsidR="00077492">
        <w:rPr>
          <w:rFonts w:ascii="Times New Roman" w:hAnsi="Times New Roman" w:cs="Times New Roman"/>
          <w:sz w:val="24"/>
        </w:rPr>
        <w:t>.</w:t>
      </w:r>
      <w:ins w:id="1419" w:author="Liu, Luyu" w:date="2020-07-30T15:57:00Z">
        <w:r w:rsidR="004C1FEE">
          <w:rPr>
            <w:rFonts w:ascii="Times New Roman" w:hAnsi="Times New Roman" w:cs="Times New Roman"/>
            <w:sz w:val="24"/>
          </w:rPr>
          <w:t xml:space="preserve"> Further test also shows</w:t>
        </w:r>
      </w:ins>
      <w:ins w:id="1420" w:author="Liu, Luyu" w:date="2020-07-30T15:58:00Z">
        <w:r w:rsidR="004C1FEE">
          <w:rPr>
            <w:rFonts w:ascii="Times New Roman" w:hAnsi="Times New Roman" w:cs="Times New Roman"/>
            <w:sz w:val="24"/>
          </w:rPr>
          <w:t xml:space="preserve"> </w:t>
        </w:r>
      </w:ins>
      <w:ins w:id="1421" w:author="Liu, Luyu" w:date="2020-07-30T16:05:00Z">
        <w:r w:rsidR="006B51BC">
          <w:rPr>
            <w:rFonts w:ascii="Times New Roman" w:hAnsi="Times New Roman" w:cs="Times New Roman"/>
            <w:sz w:val="24"/>
          </w:rPr>
          <w:t xml:space="preserve">that </w:t>
        </w:r>
      </w:ins>
      <w:ins w:id="1422" w:author="Liu, Luyu" w:date="2020-07-30T15:58:00Z">
        <w:r w:rsidR="004C1FEE">
          <w:rPr>
            <w:rFonts w:ascii="Times New Roman" w:hAnsi="Times New Roman" w:cs="Times New Roman"/>
            <w:sz w:val="24"/>
          </w:rPr>
          <w:t xml:space="preserve">the </w:t>
        </w:r>
      </w:ins>
      <w:ins w:id="1423" w:author="Liu, Luyu" w:date="2020-07-30T16:02:00Z">
        <w:r w:rsidR="004C1FEE">
          <w:rPr>
            <w:rFonts w:ascii="Times New Roman" w:hAnsi="Times New Roman" w:cs="Times New Roman"/>
            <w:sz w:val="24"/>
          </w:rPr>
          <w:t xml:space="preserve">residuals of the model </w:t>
        </w:r>
      </w:ins>
      <w:ins w:id="1424" w:author="Liu, Luyu" w:date="2020-07-30T15:58:00Z">
        <w:r w:rsidR="003239E3">
          <w:rPr>
            <w:rFonts w:ascii="Times New Roman" w:hAnsi="Times New Roman" w:cs="Times New Roman"/>
            <w:sz w:val="24"/>
          </w:rPr>
          <w:t>meet</w:t>
        </w:r>
        <w:r w:rsidR="004C1FEE">
          <w:rPr>
            <w:rFonts w:ascii="Times New Roman" w:hAnsi="Times New Roman" w:cs="Times New Roman"/>
            <w:sz w:val="24"/>
          </w:rPr>
          <w:t xml:space="preserve"> the</w:t>
        </w:r>
      </w:ins>
      <w:ins w:id="1425" w:author="Liu, Luyu" w:date="2020-07-30T16:02:00Z">
        <w:r w:rsidR="004C1FEE">
          <w:rPr>
            <w:rFonts w:ascii="Times New Roman" w:hAnsi="Times New Roman" w:cs="Times New Roman"/>
            <w:sz w:val="24"/>
          </w:rPr>
          <w:t xml:space="preserve"> </w:t>
        </w:r>
        <w:r w:rsidR="004C1FEE" w:rsidRPr="004C1FEE">
          <w:rPr>
            <w:rFonts w:ascii="Times New Roman" w:hAnsi="Times New Roman" w:cs="Times New Roman"/>
            <w:sz w:val="24"/>
          </w:rPr>
          <w:t>homoscedasticity</w:t>
        </w:r>
        <w:r w:rsidR="004C1FEE">
          <w:rPr>
            <w:rFonts w:ascii="Times New Roman" w:hAnsi="Times New Roman" w:cs="Times New Roman"/>
            <w:sz w:val="24"/>
          </w:rPr>
          <w:t xml:space="preserve"> assumption.</w:t>
        </w:r>
      </w:ins>
      <w:ins w:id="1426" w:author="Liu, Luyu" w:date="2020-07-30T15:43:00Z">
        <w:r w:rsidR="004F3A40">
          <w:rPr>
            <w:rFonts w:ascii="Times New Roman" w:hAnsi="Times New Roman" w:cs="Times New Roman"/>
            <w:sz w:val="24"/>
          </w:rPr>
          <w:t xml:space="preserve"> </w:t>
        </w:r>
      </w:ins>
      <w:ins w:id="1427" w:author="Liu, Luyu" w:date="2020-07-30T15:56:00Z">
        <w:r w:rsidR="004F3A40">
          <w:rPr>
            <w:rFonts w:ascii="Times New Roman" w:hAnsi="Times New Roman" w:cs="Times New Roman"/>
            <w:sz w:val="24"/>
          </w:rPr>
          <w:t>We also tried spatial lag model</w:t>
        </w:r>
        <w:r w:rsidR="004C1FEE">
          <w:rPr>
            <w:rFonts w:ascii="Times New Roman" w:hAnsi="Times New Roman" w:cs="Times New Roman"/>
            <w:sz w:val="24"/>
          </w:rPr>
          <w:t xml:space="preserve">: the results show that the </w:t>
        </w:r>
      </w:ins>
      <w:ins w:id="1428" w:author="Liu, Luyu" w:date="2020-07-30T15:50:00Z">
        <w:r w:rsidR="004F3A40">
          <w:rPr>
            <w:rFonts w:ascii="Times New Roman" w:hAnsi="Times New Roman" w:cs="Times New Roman"/>
            <w:sz w:val="24"/>
          </w:rPr>
          <w:t xml:space="preserve">spatial </w:t>
        </w:r>
      </w:ins>
      <w:ins w:id="1429" w:author="Liu, Luyu" w:date="2020-07-30T15:56:00Z">
        <w:r w:rsidR="004F3A40">
          <w:rPr>
            <w:rFonts w:ascii="Times New Roman" w:hAnsi="Times New Roman" w:cs="Times New Roman"/>
            <w:sz w:val="24"/>
          </w:rPr>
          <w:t xml:space="preserve">autocorrelation </w:t>
        </w:r>
      </w:ins>
      <w:ins w:id="1430" w:author="Liu, Luyu" w:date="2020-07-30T15:57:00Z">
        <w:r w:rsidR="004C1FEE">
          <w:rPr>
            <w:rFonts w:ascii="Times New Roman" w:hAnsi="Times New Roman" w:cs="Times New Roman"/>
            <w:sz w:val="24"/>
          </w:rPr>
          <w:t xml:space="preserve">parameter (rho) </w:t>
        </w:r>
      </w:ins>
      <w:ins w:id="1431" w:author="Liu, Luyu" w:date="2020-07-30T15:50:00Z">
        <w:r w:rsidR="004F3A40">
          <w:rPr>
            <w:rFonts w:ascii="Times New Roman" w:hAnsi="Times New Roman" w:cs="Times New Roman"/>
            <w:sz w:val="24"/>
          </w:rPr>
          <w:t xml:space="preserve">is not </w:t>
        </w:r>
      </w:ins>
      <w:ins w:id="1432" w:author="Liu, Luyu" w:date="2020-07-30T15:57:00Z">
        <w:r w:rsidR="004C1FEE">
          <w:rPr>
            <w:rFonts w:ascii="Times New Roman" w:hAnsi="Times New Roman" w:cs="Times New Roman"/>
            <w:sz w:val="24"/>
          </w:rPr>
          <w:t xml:space="preserve">significant. In conclusion, it is appropriate to use </w:t>
        </w:r>
      </w:ins>
      <w:ins w:id="1433" w:author="Liu, Luyu" w:date="2020-07-30T16:05:00Z">
        <w:r w:rsidR="00627190">
          <w:rPr>
            <w:rFonts w:ascii="Times New Roman" w:hAnsi="Times New Roman" w:cs="Times New Roman"/>
            <w:sz w:val="24"/>
          </w:rPr>
          <w:t xml:space="preserve">ordinary </w:t>
        </w:r>
      </w:ins>
      <w:ins w:id="1434" w:author="Liu, Luyu" w:date="2020-07-30T16:06:00Z">
        <w:r w:rsidR="00627190">
          <w:rPr>
            <w:rFonts w:ascii="Times New Roman" w:hAnsi="Times New Roman" w:cs="Times New Roman"/>
            <w:sz w:val="24"/>
          </w:rPr>
          <w:t>least square regression model.</w:t>
        </w:r>
      </w:ins>
    </w:p>
    <w:p w14:paraId="7188A21D" w14:textId="38F8A8A3" w:rsidR="00077492" w:rsidRPr="009B25D0" w:rsidRDefault="00446080">
      <w:pPr>
        <w:spacing w:line="240" w:lineRule="auto"/>
        <w:rPr>
          <w:rFonts w:ascii="Times New Roman" w:hAnsi="Times New Roman" w:cs="Times New Roman"/>
          <w:b/>
          <w:sz w:val="24"/>
          <w:rPrChange w:id="1435" w:author="Liu, Luyu" w:date="2020-08-02T23:09:00Z">
            <w:rPr>
              <w:rFonts w:ascii="Times New Roman" w:hAnsi="Times New Roman" w:cs="Times New Roman"/>
              <w:sz w:val="24"/>
            </w:rPr>
          </w:rPrChange>
        </w:rPr>
        <w:pPrChange w:id="1436" w:author="Liu, Luyu" w:date="2020-08-02T23:09:00Z">
          <w:pPr>
            <w:spacing w:line="480" w:lineRule="auto"/>
          </w:pPr>
        </w:pPrChange>
      </w:pPr>
      <w:bookmarkStart w:id="1437" w:name="_Ref47296324"/>
      <w:ins w:id="1438" w:author="Liu, Luyu" w:date="2020-08-02T21:31:00Z">
        <w:r w:rsidRPr="009B25D0">
          <w:rPr>
            <w:rFonts w:ascii="Times New Roman" w:hAnsi="Times New Roman" w:cs="Times New Roman"/>
            <w:b/>
            <w:sz w:val="24"/>
            <w:rPrChange w:id="1439" w:author="Liu, Luyu" w:date="2020-08-02T23:09:00Z">
              <w:rPr>
                <w:rFonts w:ascii="Times New Roman" w:hAnsi="Times New Roman" w:cs="Times New Roman"/>
                <w:sz w:val="24"/>
              </w:rPr>
            </w:rPrChange>
          </w:rPr>
          <w:t xml:space="preserve">Table </w:t>
        </w:r>
        <w:r w:rsidRPr="009B25D0">
          <w:rPr>
            <w:rFonts w:ascii="Times New Roman" w:hAnsi="Times New Roman" w:cs="Times New Roman"/>
            <w:b/>
            <w:sz w:val="24"/>
            <w:rPrChange w:id="1440" w:author="Liu, Luyu" w:date="2020-08-02T23:09:00Z">
              <w:rPr>
                <w:rFonts w:ascii="Times New Roman" w:hAnsi="Times New Roman" w:cs="Times New Roman"/>
                <w:sz w:val="24"/>
              </w:rPr>
            </w:rPrChange>
          </w:rPr>
          <w:fldChar w:fldCharType="begin"/>
        </w:r>
        <w:r w:rsidRPr="009B25D0">
          <w:rPr>
            <w:rFonts w:ascii="Times New Roman" w:hAnsi="Times New Roman" w:cs="Times New Roman"/>
            <w:b/>
            <w:sz w:val="24"/>
            <w:rPrChange w:id="1441" w:author="Liu, Luyu" w:date="2020-08-02T23:09:00Z">
              <w:rPr>
                <w:rFonts w:ascii="Times New Roman" w:hAnsi="Times New Roman" w:cs="Times New Roman"/>
                <w:sz w:val="24"/>
              </w:rPr>
            </w:rPrChange>
          </w:rPr>
          <w:instrText xml:space="preserve"> SEQ Table \* ARABIC </w:instrText>
        </w:r>
        <w:r w:rsidRPr="009B25D0">
          <w:rPr>
            <w:rFonts w:ascii="Times New Roman" w:hAnsi="Times New Roman" w:cs="Times New Roman"/>
            <w:b/>
            <w:sz w:val="24"/>
            <w:rPrChange w:id="1442" w:author="Liu, Luyu" w:date="2020-08-02T23:09:00Z">
              <w:rPr>
                <w:rFonts w:ascii="Times New Roman" w:hAnsi="Times New Roman" w:cs="Times New Roman"/>
                <w:sz w:val="24"/>
              </w:rPr>
            </w:rPrChange>
          </w:rPr>
          <w:fldChar w:fldCharType="separate"/>
        </w:r>
        <w:r w:rsidRPr="009B25D0">
          <w:rPr>
            <w:rFonts w:ascii="Times New Roman" w:hAnsi="Times New Roman" w:cs="Times New Roman"/>
            <w:b/>
            <w:noProof/>
            <w:sz w:val="24"/>
            <w:rPrChange w:id="1443" w:author="Liu, Luyu" w:date="2020-08-02T23:09:00Z">
              <w:rPr>
                <w:rFonts w:ascii="Times New Roman" w:hAnsi="Times New Roman" w:cs="Times New Roman"/>
                <w:noProof/>
                <w:sz w:val="24"/>
              </w:rPr>
            </w:rPrChange>
          </w:rPr>
          <w:t>1</w:t>
        </w:r>
        <w:r w:rsidRPr="009B25D0">
          <w:rPr>
            <w:rFonts w:ascii="Times New Roman" w:hAnsi="Times New Roman" w:cs="Times New Roman"/>
            <w:b/>
            <w:sz w:val="24"/>
            <w:rPrChange w:id="1444" w:author="Liu, Luyu" w:date="2020-08-02T23:09:00Z">
              <w:rPr>
                <w:rFonts w:ascii="Times New Roman" w:hAnsi="Times New Roman" w:cs="Times New Roman"/>
                <w:sz w:val="24"/>
              </w:rPr>
            </w:rPrChange>
          </w:rPr>
          <w:fldChar w:fldCharType="end"/>
        </w:r>
        <w:bookmarkEnd w:id="1437"/>
        <w:r w:rsidR="009B25D0">
          <w:rPr>
            <w:rFonts w:ascii="Times New Roman" w:hAnsi="Times New Roman" w:cs="Times New Roman"/>
            <w:b/>
            <w:sz w:val="24"/>
          </w:rPr>
          <w:t>.</w:t>
        </w:r>
        <w:r w:rsidRPr="009B25D0">
          <w:rPr>
            <w:rFonts w:ascii="Times New Roman" w:hAnsi="Times New Roman" w:cs="Times New Roman"/>
            <w:b/>
            <w:sz w:val="24"/>
            <w:rPrChange w:id="1445" w:author="Liu, Luyu" w:date="2020-08-02T23:09:00Z">
              <w:rPr>
                <w:rFonts w:ascii="Times New Roman" w:hAnsi="Times New Roman" w:cs="Times New Roman"/>
                <w:sz w:val="24"/>
              </w:rPr>
            </w:rPrChange>
          </w:rPr>
          <w:t xml:space="preserve"> Results from regression analysis of base values with socio-economic and awareness indicators</w:t>
        </w:r>
        <w:r w:rsidR="006C15BB">
          <w:rPr>
            <w:rFonts w:ascii="Times New Roman" w:hAnsi="Times New Roman" w:cs="Times New Roman"/>
            <w:b/>
            <w:sz w:val="24"/>
          </w:rPr>
          <w:t>.</w:t>
        </w:r>
      </w:ins>
    </w:p>
    <w:tbl>
      <w:tblPr>
        <w:tblStyle w:val="TableGrid"/>
        <w:tblW w:w="9350" w:type="dxa"/>
        <w:tblLook w:val="04A0" w:firstRow="1" w:lastRow="0" w:firstColumn="1" w:lastColumn="0" w:noHBand="0" w:noVBand="1"/>
        <w:tblPrChange w:id="1446" w:author="Liu, Luyu" w:date="2020-07-30T14:40:00Z">
          <w:tblPr>
            <w:tblStyle w:val="TableGrid"/>
            <w:tblW w:w="9350" w:type="dxa"/>
            <w:tblLook w:val="04A0" w:firstRow="1" w:lastRow="0" w:firstColumn="1" w:lastColumn="0" w:noHBand="0" w:noVBand="1"/>
          </w:tblPr>
        </w:tblPrChange>
      </w:tblPr>
      <w:tblGrid>
        <w:gridCol w:w="2140"/>
        <w:gridCol w:w="1295"/>
        <w:gridCol w:w="1386"/>
        <w:gridCol w:w="1026"/>
        <w:gridCol w:w="1656"/>
        <w:gridCol w:w="866"/>
        <w:gridCol w:w="981"/>
        <w:tblGridChange w:id="1447">
          <w:tblGrid>
            <w:gridCol w:w="1681"/>
            <w:gridCol w:w="1577"/>
            <w:gridCol w:w="1577"/>
            <w:gridCol w:w="1033"/>
            <w:gridCol w:w="1668"/>
            <w:gridCol w:w="872"/>
            <w:gridCol w:w="942"/>
          </w:tblGrid>
        </w:tblGridChange>
      </w:tblGrid>
      <w:tr w:rsidR="006A7A63" w:rsidRPr="00D22632" w14:paraId="21A0F91D" w14:textId="77777777" w:rsidTr="006A7A63">
        <w:trPr>
          <w:trHeight w:val="233"/>
          <w:trPrChange w:id="1448" w:author="Liu, Luyu" w:date="2020-07-30T14:40:00Z">
            <w:trPr>
              <w:trHeight w:val="233"/>
            </w:trPr>
          </w:trPrChange>
        </w:trPr>
        <w:tc>
          <w:tcPr>
            <w:tcW w:w="2783" w:type="dxa"/>
            <w:noWrap/>
            <w:hideMark/>
            <w:tcPrChange w:id="1449" w:author="Liu, Luyu" w:date="2020-07-30T14:40:00Z">
              <w:tcPr>
                <w:tcW w:w="2155" w:type="dxa"/>
                <w:noWrap/>
                <w:hideMark/>
              </w:tcPr>
            </w:tcPrChange>
          </w:tcPr>
          <w:p w14:paraId="21C031FE" w14:textId="77777777" w:rsidR="00077492" w:rsidRPr="00397CDC" w:rsidRDefault="00077492" w:rsidP="008A333B">
            <w:pPr>
              <w:spacing w:after="160"/>
              <w:rPr>
                <w:rFonts w:ascii="Times New Roman" w:hAnsi="Times New Roman" w:cs="Times New Roman"/>
                <w:sz w:val="24"/>
              </w:rPr>
            </w:pPr>
          </w:p>
        </w:tc>
        <w:tc>
          <w:tcPr>
            <w:tcW w:w="236" w:type="dxa"/>
            <w:noWrap/>
            <w:hideMark/>
            <w:tcPrChange w:id="1450" w:author="Liu, Luyu" w:date="2020-07-30T14:40:00Z">
              <w:tcPr>
                <w:tcW w:w="1103" w:type="dxa"/>
                <w:noWrap/>
                <w:hideMark/>
              </w:tcPr>
            </w:tcPrChange>
          </w:tcPr>
          <w:p w14:paraId="654A8FB3"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642" w:type="dxa"/>
            <w:noWrap/>
            <w:hideMark/>
            <w:tcPrChange w:id="1451" w:author="Liu, Luyu" w:date="2020-07-30T14:40:00Z">
              <w:tcPr>
                <w:tcW w:w="1577" w:type="dxa"/>
                <w:noWrap/>
                <w:hideMark/>
              </w:tcPr>
            </w:tcPrChange>
          </w:tcPr>
          <w:p w14:paraId="7877A93B" w14:textId="77777777" w:rsidR="00077492" w:rsidRPr="00397CDC" w:rsidRDefault="00077492" w:rsidP="003E5814">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1072" w:type="dxa"/>
            <w:noWrap/>
            <w:hideMark/>
            <w:tcPrChange w:id="1452" w:author="Liu, Luyu" w:date="2020-07-30T14:40:00Z">
              <w:tcPr>
                <w:tcW w:w="1033" w:type="dxa"/>
                <w:noWrap/>
                <w:hideMark/>
              </w:tcPr>
            </w:tcPrChange>
          </w:tcPr>
          <w:p w14:paraId="21A42928" w14:textId="77777777" w:rsidR="00077492" w:rsidRPr="00397CDC" w:rsidRDefault="00077492">
            <w:pPr>
              <w:spacing w:after="160"/>
              <w:rPr>
                <w:rFonts w:ascii="Times New Roman" w:hAnsi="Times New Roman" w:cs="Times New Roman"/>
                <w:sz w:val="24"/>
              </w:rPr>
            </w:pPr>
            <w:r w:rsidRPr="00397CDC">
              <w:rPr>
                <w:rFonts w:ascii="Times New Roman" w:hAnsi="Times New Roman" w:cs="Times New Roman"/>
                <w:sz w:val="24"/>
              </w:rPr>
              <w:t>t value</w:t>
            </w:r>
          </w:p>
        </w:tc>
        <w:tc>
          <w:tcPr>
            <w:tcW w:w="1737" w:type="dxa"/>
            <w:noWrap/>
            <w:hideMark/>
            <w:tcPrChange w:id="1453" w:author="Liu, Luyu" w:date="2020-07-30T14:40:00Z">
              <w:tcPr>
                <w:tcW w:w="1668" w:type="dxa"/>
                <w:noWrap/>
                <w:hideMark/>
              </w:tcPr>
            </w:tcPrChange>
          </w:tcPr>
          <w:p w14:paraId="31CBAC96" w14:textId="77777777" w:rsidR="00077492" w:rsidRPr="00397CDC" w:rsidRDefault="00077492">
            <w:pPr>
              <w:spacing w:after="160"/>
              <w:rPr>
                <w:rFonts w:ascii="Times New Roman" w:hAnsi="Times New Roman" w:cs="Times New Roman"/>
                <w:sz w:val="24"/>
              </w:rPr>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903" w:type="dxa"/>
            <w:tcPrChange w:id="1454" w:author="Liu, Luyu" w:date="2020-07-30T14:40:00Z">
              <w:tcPr>
                <w:tcW w:w="872" w:type="dxa"/>
              </w:tcPr>
            </w:tcPrChange>
          </w:tcPr>
          <w:p w14:paraId="6DA8D426" w14:textId="77777777" w:rsidR="00077492" w:rsidRPr="00397CDC" w:rsidRDefault="00077492">
            <w:pPr>
              <w:spacing w:after="160"/>
              <w:rPr>
                <w:rFonts w:ascii="Times New Roman" w:hAnsi="Times New Roman" w:cs="Times New Roman"/>
                <w:sz w:val="24"/>
              </w:rPr>
            </w:pPr>
            <w:r w:rsidRPr="00397CDC">
              <w:rPr>
                <w:rFonts w:ascii="Times New Roman" w:hAnsi="Times New Roman" w:cs="Times New Roman"/>
                <w:sz w:val="24"/>
              </w:rPr>
              <w:t>Variance Inflation Factor</w:t>
            </w:r>
          </w:p>
        </w:tc>
        <w:tc>
          <w:tcPr>
            <w:tcW w:w="977" w:type="dxa"/>
            <w:tcPrChange w:id="1455" w:author="Liu, Luyu" w:date="2020-07-30T14:40:00Z">
              <w:tcPr>
                <w:tcW w:w="942" w:type="dxa"/>
              </w:tcPr>
            </w:tcPrChange>
          </w:tcPr>
          <w:p w14:paraId="00DFB7F6" w14:textId="77777777" w:rsidR="00077492" w:rsidRPr="00397CDC" w:rsidRDefault="00077492">
            <w:pPr>
              <w:spacing w:after="160"/>
              <w:rPr>
                <w:rFonts w:ascii="Times New Roman" w:hAnsi="Times New Roman" w:cs="Times New Roman"/>
                <w:sz w:val="24"/>
              </w:rPr>
            </w:pPr>
            <w:r w:rsidRPr="00397CDC">
              <w:rPr>
                <w:rFonts w:ascii="Times New Roman" w:hAnsi="Times New Roman" w:cs="Times New Roman"/>
                <w:sz w:val="24"/>
              </w:rPr>
              <w:t>R-squared increment</w:t>
            </w:r>
          </w:p>
        </w:tc>
      </w:tr>
      <w:tr w:rsidR="006A7A63" w:rsidRPr="00D22632" w14:paraId="5F5DDE1B" w14:textId="77777777" w:rsidTr="006A7A63">
        <w:trPr>
          <w:trHeight w:val="233"/>
          <w:trPrChange w:id="1456" w:author="Liu, Luyu" w:date="2020-07-30T14:40:00Z">
            <w:trPr>
              <w:trHeight w:val="233"/>
            </w:trPr>
          </w:trPrChange>
        </w:trPr>
        <w:tc>
          <w:tcPr>
            <w:tcW w:w="2783" w:type="dxa"/>
            <w:noWrap/>
            <w:hideMark/>
            <w:tcPrChange w:id="1457" w:author="Liu, Luyu" w:date="2020-07-30T14:40:00Z">
              <w:tcPr>
                <w:tcW w:w="2155" w:type="dxa"/>
                <w:noWrap/>
                <w:hideMark/>
              </w:tcPr>
            </w:tcPrChange>
          </w:tcPr>
          <w:p w14:paraId="37818F79"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Intercept</w:t>
            </w:r>
          </w:p>
        </w:tc>
        <w:tc>
          <w:tcPr>
            <w:tcW w:w="236" w:type="dxa"/>
            <w:noWrap/>
            <w:vAlign w:val="bottom"/>
            <w:hideMark/>
            <w:tcPrChange w:id="1458" w:author="Liu, Luyu" w:date="2020-07-30T14:40:00Z">
              <w:tcPr>
                <w:tcW w:w="1103" w:type="dxa"/>
                <w:noWrap/>
                <w:vAlign w:val="bottom"/>
                <w:hideMark/>
              </w:tcPr>
            </w:tcPrChange>
          </w:tcPr>
          <w:p w14:paraId="0069F44F" w14:textId="602C42EF" w:rsidR="00FD7CDC" w:rsidRPr="00397CDC" w:rsidRDefault="00A52694" w:rsidP="00FD7CDC">
            <w:pPr>
              <w:spacing w:after="160"/>
              <w:rPr>
                <w:rFonts w:ascii="Times New Roman" w:hAnsi="Times New Roman" w:cs="Times New Roman"/>
                <w:sz w:val="24"/>
              </w:rPr>
            </w:pPr>
            <w:ins w:id="1459" w:author="Liu, Luyu" w:date="2020-07-30T14:37:00Z">
              <w:r w:rsidRPr="008A6B31">
                <w:rPr>
                  <w:rFonts w:ascii="Times New Roman" w:hAnsi="Times New Roman" w:cs="Times New Roman"/>
                  <w:sz w:val="24"/>
                </w:rPr>
                <w:t>-0.520</w:t>
              </w:r>
            </w:ins>
            <w:del w:id="1460" w:author="Liu, Luyu" w:date="2020-07-30T14:37:00Z">
              <w:r w:rsidR="00FD7CDC" w:rsidRPr="00397CDC" w:rsidDel="008A1D02">
                <w:rPr>
                  <w:rFonts w:ascii="Times New Roman" w:hAnsi="Times New Roman" w:cs="Times New Roman"/>
                  <w:sz w:val="24"/>
                </w:rPr>
                <w:delText>-0.52997</w:delText>
              </w:r>
            </w:del>
          </w:p>
        </w:tc>
        <w:tc>
          <w:tcPr>
            <w:tcW w:w="1642" w:type="dxa"/>
            <w:noWrap/>
            <w:vAlign w:val="bottom"/>
            <w:hideMark/>
            <w:tcPrChange w:id="1461" w:author="Liu, Luyu" w:date="2020-07-30T14:40:00Z">
              <w:tcPr>
                <w:tcW w:w="1577" w:type="dxa"/>
                <w:noWrap/>
                <w:vAlign w:val="bottom"/>
                <w:hideMark/>
              </w:tcPr>
            </w:tcPrChange>
          </w:tcPr>
          <w:p w14:paraId="7BCE204F" w14:textId="0B1D36FE" w:rsidR="00FD7CDC" w:rsidRPr="00397CDC" w:rsidRDefault="000841ED" w:rsidP="00FD7CDC">
            <w:pPr>
              <w:spacing w:after="160"/>
              <w:rPr>
                <w:rFonts w:ascii="Times New Roman" w:hAnsi="Times New Roman" w:cs="Times New Roman"/>
                <w:sz w:val="24"/>
              </w:rPr>
            </w:pPr>
            <w:ins w:id="1462" w:author="Liu, Luyu" w:date="2020-07-30T14:37:00Z">
              <w:r w:rsidRPr="008A6B31">
                <w:rPr>
                  <w:rFonts w:ascii="Times New Roman" w:hAnsi="Times New Roman" w:cs="Times New Roman"/>
                  <w:sz w:val="24"/>
                </w:rPr>
                <w:t>0.194</w:t>
              </w:r>
            </w:ins>
            <w:del w:id="1463" w:author="Liu, Luyu" w:date="2020-07-30T14:37:00Z">
              <w:r w:rsidR="00FD7CDC" w:rsidRPr="00397CDC" w:rsidDel="008A1D02">
                <w:rPr>
                  <w:rFonts w:ascii="Times New Roman" w:hAnsi="Times New Roman" w:cs="Times New Roman"/>
                  <w:sz w:val="24"/>
                </w:rPr>
                <w:delText>0.169042</w:delText>
              </w:r>
            </w:del>
          </w:p>
        </w:tc>
        <w:tc>
          <w:tcPr>
            <w:tcW w:w="1072" w:type="dxa"/>
            <w:noWrap/>
            <w:vAlign w:val="bottom"/>
            <w:hideMark/>
            <w:tcPrChange w:id="1464" w:author="Liu, Luyu" w:date="2020-07-30T14:40:00Z">
              <w:tcPr>
                <w:tcW w:w="1033" w:type="dxa"/>
                <w:noWrap/>
                <w:vAlign w:val="bottom"/>
                <w:hideMark/>
              </w:tcPr>
            </w:tcPrChange>
          </w:tcPr>
          <w:p w14:paraId="2DBA7DF3" w14:textId="6C5A31B8" w:rsidR="00FD7CDC" w:rsidRPr="00397CDC" w:rsidRDefault="00FD7CDC" w:rsidP="00FD7CDC">
            <w:pPr>
              <w:spacing w:after="160"/>
              <w:rPr>
                <w:rFonts w:ascii="Times New Roman" w:hAnsi="Times New Roman" w:cs="Times New Roman"/>
                <w:sz w:val="24"/>
              </w:rPr>
            </w:pPr>
            <w:ins w:id="1465" w:author="Liu, Luyu" w:date="2020-07-30T14:37:00Z">
              <w:r w:rsidRPr="00FD7CDC">
                <w:rPr>
                  <w:rFonts w:ascii="Times New Roman" w:hAnsi="Times New Roman" w:cs="Times New Roman"/>
                  <w:sz w:val="24"/>
                  <w:rPrChange w:id="1466" w:author="Liu, Luyu" w:date="2020-07-30T14:38:00Z">
                    <w:rPr>
                      <w:rFonts w:ascii="Calibri" w:hAnsi="Calibri" w:cs="Calibri"/>
                      <w:color w:val="000000"/>
                    </w:rPr>
                  </w:rPrChange>
                </w:rPr>
                <w:t>-2.677</w:t>
              </w:r>
            </w:ins>
            <w:del w:id="1467" w:author="Liu, Luyu" w:date="2020-07-30T14:37:00Z">
              <w:r w:rsidRPr="00397CDC" w:rsidDel="008A1D02">
                <w:rPr>
                  <w:rFonts w:ascii="Times New Roman" w:hAnsi="Times New Roman" w:cs="Times New Roman"/>
                  <w:sz w:val="24"/>
                </w:rPr>
                <w:delText>-3.135</w:delText>
              </w:r>
            </w:del>
          </w:p>
        </w:tc>
        <w:tc>
          <w:tcPr>
            <w:tcW w:w="1737" w:type="dxa"/>
            <w:noWrap/>
            <w:vAlign w:val="bottom"/>
            <w:hideMark/>
            <w:tcPrChange w:id="1468" w:author="Liu, Luyu" w:date="2020-07-30T14:40:00Z">
              <w:tcPr>
                <w:tcW w:w="1668" w:type="dxa"/>
                <w:noWrap/>
                <w:vAlign w:val="bottom"/>
                <w:hideMark/>
              </w:tcPr>
            </w:tcPrChange>
          </w:tcPr>
          <w:p w14:paraId="667E8FE4" w14:textId="2D8333C0" w:rsidR="00FD7CDC" w:rsidRPr="00397CDC" w:rsidRDefault="00FD7CDC" w:rsidP="00FD7CDC">
            <w:pPr>
              <w:spacing w:after="160"/>
              <w:rPr>
                <w:rFonts w:ascii="Times New Roman" w:hAnsi="Times New Roman" w:cs="Times New Roman"/>
                <w:sz w:val="24"/>
              </w:rPr>
            </w:pPr>
            <w:ins w:id="1469" w:author="Liu, Luyu" w:date="2020-07-30T14:37:00Z">
              <w:r w:rsidRPr="00FD7CDC">
                <w:rPr>
                  <w:rFonts w:ascii="Times New Roman" w:hAnsi="Times New Roman" w:cs="Times New Roman"/>
                  <w:sz w:val="24"/>
                  <w:rPrChange w:id="1470" w:author="Liu, Luyu" w:date="2020-07-30T14:38:00Z">
                    <w:rPr>
                      <w:rFonts w:ascii="Calibri" w:hAnsi="Calibri" w:cs="Calibri"/>
                      <w:color w:val="000000"/>
                    </w:rPr>
                  </w:rPrChange>
                </w:rPr>
                <w:t>0.00861</w:t>
              </w:r>
            </w:ins>
            <w:ins w:id="1471" w:author="Liu, Luyu" w:date="2020-07-30T14:39:00Z">
              <w:r w:rsidR="00185CA3">
                <w:rPr>
                  <w:rFonts w:ascii="Times New Roman" w:hAnsi="Times New Roman" w:cs="Times New Roman"/>
                  <w:sz w:val="24"/>
                </w:rPr>
                <w:t>**</w:t>
              </w:r>
            </w:ins>
            <w:del w:id="1472" w:author="Liu, Luyu" w:date="2020-07-30T14:37:00Z">
              <w:r w:rsidRPr="00397CDC" w:rsidDel="008A1D02">
                <w:rPr>
                  <w:rFonts w:ascii="Times New Roman" w:hAnsi="Times New Roman" w:cs="Times New Roman"/>
                  <w:sz w:val="24"/>
                </w:rPr>
                <w:delText>0.00221</w:delText>
              </w:r>
            </w:del>
          </w:p>
        </w:tc>
        <w:tc>
          <w:tcPr>
            <w:tcW w:w="903" w:type="dxa"/>
            <w:tcPrChange w:id="1473" w:author="Liu, Luyu" w:date="2020-07-30T14:40:00Z">
              <w:tcPr>
                <w:tcW w:w="872" w:type="dxa"/>
              </w:tcPr>
            </w:tcPrChange>
          </w:tcPr>
          <w:p w14:paraId="20631C02"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hint="eastAsia"/>
                <w:sz w:val="24"/>
              </w:rPr>
              <w:t>-</w:t>
            </w:r>
          </w:p>
        </w:tc>
        <w:tc>
          <w:tcPr>
            <w:tcW w:w="977" w:type="dxa"/>
            <w:tcPrChange w:id="1474" w:author="Liu, Luyu" w:date="2020-07-30T14:40:00Z">
              <w:tcPr>
                <w:tcW w:w="942" w:type="dxa"/>
              </w:tcPr>
            </w:tcPrChange>
          </w:tcPr>
          <w:p w14:paraId="15364E13"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hint="eastAsia"/>
                <w:sz w:val="24"/>
              </w:rPr>
              <w:t>-</w:t>
            </w:r>
          </w:p>
        </w:tc>
      </w:tr>
      <w:tr w:rsidR="006A7A63" w:rsidRPr="00D22632" w14:paraId="2BC0311A" w14:textId="77777777" w:rsidTr="006A7A63">
        <w:trPr>
          <w:trHeight w:val="233"/>
          <w:trPrChange w:id="1475" w:author="Liu, Luyu" w:date="2020-07-30T14:40:00Z">
            <w:trPr>
              <w:trHeight w:val="233"/>
            </w:trPr>
          </w:trPrChange>
        </w:trPr>
        <w:tc>
          <w:tcPr>
            <w:tcW w:w="2783" w:type="dxa"/>
            <w:noWrap/>
            <w:hideMark/>
            <w:tcPrChange w:id="1476" w:author="Liu, Luyu" w:date="2020-07-30T14:40:00Z">
              <w:tcPr>
                <w:tcW w:w="2155" w:type="dxa"/>
                <w:noWrap/>
                <w:hideMark/>
              </w:tcPr>
            </w:tcPrChange>
          </w:tcPr>
          <w:p w14:paraId="2F1E9C48"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236" w:type="dxa"/>
            <w:noWrap/>
            <w:vAlign w:val="bottom"/>
            <w:hideMark/>
            <w:tcPrChange w:id="1477" w:author="Liu, Luyu" w:date="2020-07-30T14:40:00Z">
              <w:tcPr>
                <w:tcW w:w="1103" w:type="dxa"/>
                <w:noWrap/>
                <w:vAlign w:val="bottom"/>
                <w:hideMark/>
              </w:tcPr>
            </w:tcPrChange>
          </w:tcPr>
          <w:p w14:paraId="445E5444" w14:textId="5B948528" w:rsidR="00FD7CDC" w:rsidRPr="00397CDC" w:rsidRDefault="00A52694" w:rsidP="00FD7CDC">
            <w:pPr>
              <w:spacing w:after="160"/>
              <w:rPr>
                <w:rFonts w:ascii="Times New Roman" w:hAnsi="Times New Roman" w:cs="Times New Roman"/>
                <w:sz w:val="24"/>
              </w:rPr>
            </w:pPr>
            <w:ins w:id="1478" w:author="Liu, Luyu" w:date="2020-07-30T14:37:00Z">
              <w:r w:rsidRPr="008A6B31">
                <w:rPr>
                  <w:rFonts w:ascii="Times New Roman" w:hAnsi="Times New Roman" w:cs="Times New Roman"/>
                  <w:sz w:val="24"/>
                </w:rPr>
                <w:t>-0.493</w:t>
              </w:r>
            </w:ins>
            <w:del w:id="1479" w:author="Liu, Luyu" w:date="2020-07-30T14:37:00Z">
              <w:r w:rsidR="00FD7CDC" w:rsidRPr="00397CDC" w:rsidDel="008A1D02">
                <w:rPr>
                  <w:rFonts w:ascii="Times New Roman" w:hAnsi="Times New Roman" w:cs="Times New Roman"/>
                  <w:sz w:val="24"/>
                </w:rPr>
                <w:delText>-0.4269</w:delText>
              </w:r>
            </w:del>
          </w:p>
        </w:tc>
        <w:tc>
          <w:tcPr>
            <w:tcW w:w="1642" w:type="dxa"/>
            <w:noWrap/>
            <w:vAlign w:val="bottom"/>
            <w:hideMark/>
            <w:tcPrChange w:id="1480" w:author="Liu, Luyu" w:date="2020-07-30T14:40:00Z">
              <w:tcPr>
                <w:tcW w:w="1577" w:type="dxa"/>
                <w:noWrap/>
                <w:vAlign w:val="bottom"/>
                <w:hideMark/>
              </w:tcPr>
            </w:tcPrChange>
          </w:tcPr>
          <w:p w14:paraId="71D393EF" w14:textId="3F336CF5" w:rsidR="00FD7CDC" w:rsidRPr="00397CDC" w:rsidRDefault="000841ED" w:rsidP="00FD7CDC">
            <w:pPr>
              <w:spacing w:after="160"/>
              <w:rPr>
                <w:rFonts w:ascii="Times New Roman" w:hAnsi="Times New Roman" w:cs="Times New Roman"/>
                <w:sz w:val="24"/>
              </w:rPr>
            </w:pPr>
            <w:ins w:id="1481" w:author="Liu, Luyu" w:date="2020-07-30T14:37:00Z">
              <w:r w:rsidRPr="008A6B31">
                <w:rPr>
                  <w:rFonts w:ascii="Times New Roman" w:hAnsi="Times New Roman" w:cs="Times New Roman"/>
                  <w:sz w:val="24"/>
                </w:rPr>
                <w:t>0.137</w:t>
              </w:r>
            </w:ins>
            <w:del w:id="1482" w:author="Liu, Luyu" w:date="2020-07-30T14:37:00Z">
              <w:r w:rsidR="00FD7CDC" w:rsidRPr="00397CDC" w:rsidDel="008A1D02">
                <w:rPr>
                  <w:rFonts w:ascii="Times New Roman" w:hAnsi="Times New Roman" w:cs="Times New Roman"/>
                  <w:sz w:val="24"/>
                </w:rPr>
                <w:delText>0.129248</w:delText>
              </w:r>
            </w:del>
          </w:p>
        </w:tc>
        <w:tc>
          <w:tcPr>
            <w:tcW w:w="1072" w:type="dxa"/>
            <w:noWrap/>
            <w:vAlign w:val="bottom"/>
            <w:hideMark/>
            <w:tcPrChange w:id="1483" w:author="Liu, Luyu" w:date="2020-07-30T14:40:00Z">
              <w:tcPr>
                <w:tcW w:w="1033" w:type="dxa"/>
                <w:noWrap/>
                <w:vAlign w:val="bottom"/>
                <w:hideMark/>
              </w:tcPr>
            </w:tcPrChange>
          </w:tcPr>
          <w:p w14:paraId="5CDF32DB" w14:textId="34A5603A" w:rsidR="00FD7CDC" w:rsidRPr="00397CDC" w:rsidRDefault="00FD7CDC" w:rsidP="00FD7CDC">
            <w:pPr>
              <w:spacing w:after="160"/>
              <w:rPr>
                <w:rFonts w:ascii="Times New Roman" w:hAnsi="Times New Roman" w:cs="Times New Roman"/>
                <w:sz w:val="24"/>
              </w:rPr>
            </w:pPr>
            <w:ins w:id="1484" w:author="Liu, Luyu" w:date="2020-07-30T14:37:00Z">
              <w:r w:rsidRPr="00FD7CDC">
                <w:rPr>
                  <w:rFonts w:ascii="Times New Roman" w:hAnsi="Times New Roman" w:cs="Times New Roman"/>
                  <w:sz w:val="24"/>
                  <w:rPrChange w:id="1485" w:author="Liu, Luyu" w:date="2020-07-30T14:38:00Z">
                    <w:rPr>
                      <w:rFonts w:ascii="Calibri" w:hAnsi="Calibri" w:cs="Calibri"/>
                      <w:color w:val="000000"/>
                    </w:rPr>
                  </w:rPrChange>
                </w:rPr>
                <w:t>-3.593</w:t>
              </w:r>
            </w:ins>
            <w:del w:id="1486" w:author="Liu, Luyu" w:date="2020-07-30T14:37:00Z">
              <w:r w:rsidRPr="00397CDC" w:rsidDel="008A1D02">
                <w:rPr>
                  <w:rFonts w:ascii="Times New Roman" w:hAnsi="Times New Roman" w:cs="Times New Roman"/>
                  <w:sz w:val="24"/>
                </w:rPr>
                <w:delText>-3.303</w:delText>
              </w:r>
            </w:del>
          </w:p>
        </w:tc>
        <w:tc>
          <w:tcPr>
            <w:tcW w:w="1737" w:type="dxa"/>
            <w:noWrap/>
            <w:vAlign w:val="bottom"/>
            <w:hideMark/>
            <w:tcPrChange w:id="1487" w:author="Liu, Luyu" w:date="2020-07-30T14:40:00Z">
              <w:tcPr>
                <w:tcW w:w="1668" w:type="dxa"/>
                <w:noWrap/>
                <w:vAlign w:val="bottom"/>
                <w:hideMark/>
              </w:tcPr>
            </w:tcPrChange>
          </w:tcPr>
          <w:p w14:paraId="79AEDF49" w14:textId="20FC3763" w:rsidR="00FD7CDC" w:rsidRPr="00397CDC" w:rsidRDefault="00FD7CDC" w:rsidP="00FD7CDC">
            <w:pPr>
              <w:spacing w:after="160"/>
              <w:rPr>
                <w:rFonts w:ascii="Times New Roman" w:hAnsi="Times New Roman" w:cs="Times New Roman"/>
                <w:sz w:val="24"/>
              </w:rPr>
            </w:pPr>
            <w:ins w:id="1488" w:author="Liu, Luyu" w:date="2020-07-30T14:37:00Z">
              <w:r w:rsidRPr="00FD7CDC">
                <w:rPr>
                  <w:rFonts w:ascii="Times New Roman" w:hAnsi="Times New Roman" w:cs="Times New Roman"/>
                  <w:sz w:val="24"/>
                  <w:rPrChange w:id="1489" w:author="Liu, Luyu" w:date="2020-07-30T14:38:00Z">
                    <w:rPr>
                      <w:rFonts w:ascii="Calibri" w:hAnsi="Calibri" w:cs="Calibri"/>
                      <w:color w:val="000000"/>
                    </w:rPr>
                  </w:rPrChange>
                </w:rPr>
                <w:t>0.000497</w:t>
              </w:r>
            </w:ins>
            <w:ins w:id="1490" w:author="Liu, Luyu" w:date="2020-07-30T14:39:00Z">
              <w:r w:rsidR="006A7A63">
                <w:rPr>
                  <w:rFonts w:ascii="Times New Roman" w:hAnsi="Times New Roman" w:cs="Times New Roman"/>
                  <w:sz w:val="24"/>
                </w:rPr>
                <w:t>***</w:t>
              </w:r>
            </w:ins>
            <w:del w:id="1491" w:author="Liu, Luyu" w:date="2020-07-30T14:37:00Z">
              <w:r w:rsidRPr="00397CDC" w:rsidDel="008A1D02">
                <w:rPr>
                  <w:rFonts w:ascii="Times New Roman" w:hAnsi="Times New Roman" w:cs="Times New Roman"/>
                  <w:sz w:val="24"/>
                </w:rPr>
                <w:delText>0.0013</w:delText>
              </w:r>
            </w:del>
          </w:p>
        </w:tc>
        <w:tc>
          <w:tcPr>
            <w:tcW w:w="903" w:type="dxa"/>
            <w:tcPrChange w:id="1492" w:author="Liu, Luyu" w:date="2020-07-30T14:40:00Z">
              <w:tcPr>
                <w:tcW w:w="872" w:type="dxa"/>
              </w:tcPr>
            </w:tcPrChange>
          </w:tcPr>
          <w:p w14:paraId="44B8EAA8" w14:textId="7FF00A5A" w:rsidR="00FD7CDC" w:rsidRPr="00397CDC" w:rsidRDefault="00FD7CDC" w:rsidP="008A6B31">
            <w:pPr>
              <w:spacing w:after="160"/>
              <w:rPr>
                <w:rFonts w:ascii="Times New Roman" w:hAnsi="Times New Roman" w:cs="Times New Roman"/>
                <w:sz w:val="24"/>
              </w:rPr>
            </w:pPr>
            <w:r w:rsidRPr="00397CDC">
              <w:rPr>
                <w:rFonts w:ascii="Times New Roman" w:hAnsi="Times New Roman" w:cs="Times New Roman"/>
                <w:sz w:val="24"/>
              </w:rPr>
              <w:t>1.</w:t>
            </w:r>
            <w:del w:id="1493" w:author="Liu, Luyu" w:date="2020-07-30T15:21:00Z">
              <w:r w:rsidRPr="00397CDC" w:rsidDel="00A52694">
                <w:rPr>
                  <w:rFonts w:ascii="Times New Roman" w:hAnsi="Times New Roman" w:cs="Times New Roman"/>
                  <w:sz w:val="24"/>
                </w:rPr>
                <w:delText>21</w:delText>
              </w:r>
            </w:del>
            <w:ins w:id="1494" w:author="Liu, Luyu" w:date="2020-07-30T15:21:00Z">
              <w:r w:rsidR="00A52694">
                <w:rPr>
                  <w:rFonts w:ascii="Times New Roman" w:hAnsi="Times New Roman" w:cs="Times New Roman"/>
                  <w:sz w:val="24"/>
                </w:rPr>
                <w:t>39</w:t>
              </w:r>
            </w:ins>
          </w:p>
        </w:tc>
        <w:tc>
          <w:tcPr>
            <w:tcW w:w="977" w:type="dxa"/>
            <w:tcPrChange w:id="1495" w:author="Liu, Luyu" w:date="2020-07-30T14:40:00Z">
              <w:tcPr>
                <w:tcW w:w="942" w:type="dxa"/>
              </w:tcPr>
            </w:tcPrChange>
          </w:tcPr>
          <w:p w14:paraId="050F01AE" w14:textId="45EA09ED" w:rsidR="00FD7CDC" w:rsidRPr="00397CDC" w:rsidRDefault="00FD7CDC" w:rsidP="00057EE9">
            <w:pPr>
              <w:spacing w:after="160"/>
              <w:rPr>
                <w:rFonts w:ascii="Times New Roman" w:hAnsi="Times New Roman" w:cs="Times New Roman"/>
                <w:sz w:val="24"/>
              </w:rPr>
            </w:pPr>
            <w:r w:rsidRPr="00397CDC">
              <w:rPr>
                <w:rFonts w:ascii="Times New Roman" w:hAnsi="Times New Roman" w:cs="Times New Roman"/>
                <w:sz w:val="24"/>
              </w:rPr>
              <w:t>0.</w:t>
            </w:r>
            <w:del w:id="1496" w:author="Liu, Luyu" w:date="2020-07-30T15:28:00Z">
              <w:r w:rsidRPr="00397CDC" w:rsidDel="00A52694">
                <w:rPr>
                  <w:rFonts w:ascii="Times New Roman" w:hAnsi="Times New Roman" w:cs="Times New Roman"/>
                  <w:sz w:val="24"/>
                </w:rPr>
                <w:delText>063</w:delText>
              </w:r>
            </w:del>
            <w:ins w:id="1497" w:author="Liu, Luyu" w:date="2020-07-30T15:28:00Z">
              <w:r w:rsidR="00A52694" w:rsidRPr="00397CDC">
                <w:rPr>
                  <w:rFonts w:ascii="Times New Roman" w:hAnsi="Times New Roman" w:cs="Times New Roman"/>
                  <w:sz w:val="24"/>
                </w:rPr>
                <w:t>0</w:t>
              </w:r>
              <w:r w:rsidR="00A52694">
                <w:rPr>
                  <w:rFonts w:ascii="Times New Roman" w:hAnsi="Times New Roman" w:cs="Times New Roman"/>
                  <w:sz w:val="24"/>
                </w:rPr>
                <w:t>728</w:t>
              </w:r>
            </w:ins>
          </w:p>
        </w:tc>
      </w:tr>
      <w:tr w:rsidR="006A7A63" w:rsidRPr="00D22632" w14:paraId="512263EC" w14:textId="77777777" w:rsidTr="006A7A63">
        <w:trPr>
          <w:trHeight w:val="233"/>
          <w:trPrChange w:id="1498" w:author="Liu, Luyu" w:date="2020-07-30T14:40:00Z">
            <w:trPr>
              <w:trHeight w:val="233"/>
            </w:trPr>
          </w:trPrChange>
        </w:trPr>
        <w:tc>
          <w:tcPr>
            <w:tcW w:w="2783" w:type="dxa"/>
            <w:noWrap/>
            <w:hideMark/>
            <w:tcPrChange w:id="1499" w:author="Liu, Luyu" w:date="2020-07-30T14:40:00Z">
              <w:tcPr>
                <w:tcW w:w="2155" w:type="dxa"/>
                <w:noWrap/>
                <w:hideMark/>
              </w:tcPr>
            </w:tcPrChange>
          </w:tcPr>
          <w:p w14:paraId="07287177"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236" w:type="dxa"/>
            <w:noWrap/>
            <w:vAlign w:val="bottom"/>
            <w:hideMark/>
            <w:tcPrChange w:id="1500" w:author="Liu, Luyu" w:date="2020-07-30T14:40:00Z">
              <w:tcPr>
                <w:tcW w:w="1103" w:type="dxa"/>
                <w:noWrap/>
                <w:vAlign w:val="bottom"/>
                <w:hideMark/>
              </w:tcPr>
            </w:tcPrChange>
          </w:tcPr>
          <w:p w14:paraId="35958C7E" w14:textId="70542CD9" w:rsidR="00FD7CDC" w:rsidRPr="00397CDC" w:rsidRDefault="00A52694" w:rsidP="00FD7CDC">
            <w:pPr>
              <w:spacing w:after="160"/>
              <w:rPr>
                <w:rFonts w:ascii="Times New Roman" w:hAnsi="Times New Roman" w:cs="Times New Roman"/>
                <w:sz w:val="24"/>
              </w:rPr>
            </w:pPr>
            <w:ins w:id="1501" w:author="Liu, Luyu" w:date="2020-07-30T14:37:00Z">
              <w:r w:rsidRPr="008A6B31">
                <w:rPr>
                  <w:rFonts w:ascii="Times New Roman" w:hAnsi="Times New Roman" w:cs="Times New Roman"/>
                  <w:sz w:val="24"/>
                </w:rPr>
                <w:t>0.372</w:t>
              </w:r>
            </w:ins>
            <w:del w:id="1502" w:author="Liu, Luyu" w:date="2020-07-30T14:37:00Z">
              <w:r w:rsidR="00FD7CDC" w:rsidRPr="00397CDC" w:rsidDel="008A1D02">
                <w:rPr>
                  <w:rFonts w:ascii="Times New Roman" w:hAnsi="Times New Roman" w:cs="Times New Roman"/>
                  <w:sz w:val="24"/>
                </w:rPr>
                <w:delText>0.412221</w:delText>
              </w:r>
            </w:del>
          </w:p>
        </w:tc>
        <w:tc>
          <w:tcPr>
            <w:tcW w:w="1642" w:type="dxa"/>
            <w:noWrap/>
            <w:vAlign w:val="bottom"/>
            <w:hideMark/>
            <w:tcPrChange w:id="1503" w:author="Liu, Luyu" w:date="2020-07-30T14:40:00Z">
              <w:tcPr>
                <w:tcW w:w="1577" w:type="dxa"/>
                <w:noWrap/>
                <w:vAlign w:val="bottom"/>
                <w:hideMark/>
              </w:tcPr>
            </w:tcPrChange>
          </w:tcPr>
          <w:p w14:paraId="453B8255" w14:textId="608F1B41" w:rsidR="00FD7CDC" w:rsidRPr="00397CDC" w:rsidRDefault="000841ED" w:rsidP="00FD7CDC">
            <w:pPr>
              <w:spacing w:after="160"/>
              <w:rPr>
                <w:rFonts w:ascii="Times New Roman" w:hAnsi="Times New Roman" w:cs="Times New Roman"/>
                <w:sz w:val="24"/>
              </w:rPr>
            </w:pPr>
            <w:ins w:id="1504" w:author="Liu, Luyu" w:date="2020-07-30T14:37:00Z">
              <w:r w:rsidRPr="008A6B31">
                <w:rPr>
                  <w:rFonts w:ascii="Times New Roman" w:hAnsi="Times New Roman" w:cs="Times New Roman"/>
                  <w:sz w:val="24"/>
                </w:rPr>
                <w:t>0.0812</w:t>
              </w:r>
            </w:ins>
            <w:del w:id="1505" w:author="Liu, Luyu" w:date="2020-07-30T14:37:00Z">
              <w:r w:rsidR="00FD7CDC" w:rsidRPr="00397CDC" w:rsidDel="008A1D02">
                <w:rPr>
                  <w:rFonts w:ascii="Times New Roman" w:hAnsi="Times New Roman" w:cs="Times New Roman"/>
                  <w:sz w:val="24"/>
                </w:rPr>
                <w:delText>0.075941</w:delText>
              </w:r>
            </w:del>
          </w:p>
        </w:tc>
        <w:tc>
          <w:tcPr>
            <w:tcW w:w="1072" w:type="dxa"/>
            <w:noWrap/>
            <w:vAlign w:val="bottom"/>
            <w:hideMark/>
            <w:tcPrChange w:id="1506" w:author="Liu, Luyu" w:date="2020-07-30T14:40:00Z">
              <w:tcPr>
                <w:tcW w:w="1033" w:type="dxa"/>
                <w:noWrap/>
                <w:vAlign w:val="bottom"/>
                <w:hideMark/>
              </w:tcPr>
            </w:tcPrChange>
          </w:tcPr>
          <w:p w14:paraId="1703D870" w14:textId="21C07089" w:rsidR="00FD7CDC" w:rsidRPr="00397CDC" w:rsidRDefault="00FD7CDC" w:rsidP="00FD7CDC">
            <w:pPr>
              <w:spacing w:after="160"/>
              <w:rPr>
                <w:rFonts w:ascii="Times New Roman" w:hAnsi="Times New Roman" w:cs="Times New Roman"/>
                <w:sz w:val="24"/>
              </w:rPr>
            </w:pPr>
            <w:ins w:id="1507" w:author="Liu, Luyu" w:date="2020-07-30T14:37:00Z">
              <w:r w:rsidRPr="00FD7CDC">
                <w:rPr>
                  <w:rFonts w:ascii="Times New Roman" w:hAnsi="Times New Roman" w:cs="Times New Roman"/>
                  <w:sz w:val="24"/>
                  <w:rPrChange w:id="1508" w:author="Liu, Luyu" w:date="2020-07-30T14:38:00Z">
                    <w:rPr>
                      <w:rFonts w:ascii="Calibri" w:hAnsi="Calibri" w:cs="Calibri"/>
                      <w:color w:val="000000"/>
                    </w:rPr>
                  </w:rPrChange>
                </w:rPr>
                <w:t>4.576</w:t>
              </w:r>
            </w:ins>
            <w:del w:id="1509" w:author="Liu, Luyu" w:date="2020-07-30T14:37:00Z">
              <w:r w:rsidRPr="00397CDC" w:rsidDel="008A1D02">
                <w:rPr>
                  <w:rFonts w:ascii="Times New Roman" w:hAnsi="Times New Roman" w:cs="Times New Roman"/>
                  <w:sz w:val="24"/>
                </w:rPr>
                <w:delText>5.428</w:delText>
              </w:r>
            </w:del>
          </w:p>
        </w:tc>
        <w:tc>
          <w:tcPr>
            <w:tcW w:w="1737" w:type="dxa"/>
            <w:noWrap/>
            <w:vAlign w:val="bottom"/>
            <w:hideMark/>
            <w:tcPrChange w:id="1510" w:author="Liu, Luyu" w:date="2020-07-30T14:40:00Z">
              <w:tcPr>
                <w:tcW w:w="1668" w:type="dxa"/>
                <w:noWrap/>
                <w:vAlign w:val="bottom"/>
                <w:hideMark/>
              </w:tcPr>
            </w:tcPrChange>
          </w:tcPr>
          <w:p w14:paraId="09930733" w14:textId="25BC4BAF" w:rsidR="00FD7CDC" w:rsidRPr="00397CDC" w:rsidRDefault="00FD7CDC" w:rsidP="00FD7CDC">
            <w:pPr>
              <w:spacing w:after="160"/>
              <w:rPr>
                <w:rFonts w:ascii="Times New Roman" w:hAnsi="Times New Roman" w:cs="Times New Roman"/>
                <w:sz w:val="24"/>
              </w:rPr>
            </w:pPr>
            <w:ins w:id="1511" w:author="Liu, Luyu" w:date="2020-07-30T14:37:00Z">
              <w:r w:rsidRPr="00FD7CDC">
                <w:rPr>
                  <w:rFonts w:ascii="Times New Roman" w:hAnsi="Times New Roman" w:cs="Times New Roman"/>
                  <w:sz w:val="24"/>
                  <w:rPrChange w:id="1512" w:author="Liu, Luyu" w:date="2020-07-30T14:38:00Z">
                    <w:rPr>
                      <w:rFonts w:ascii="Calibri" w:hAnsi="Calibri" w:cs="Calibri"/>
                      <w:color w:val="000000"/>
                    </w:rPr>
                  </w:rPrChange>
                </w:rPr>
                <w:t>1.29E-05</w:t>
              </w:r>
            </w:ins>
            <w:ins w:id="1513" w:author="Liu, Luyu" w:date="2020-07-30T14:39:00Z">
              <w:r w:rsidR="006A7A63">
                <w:rPr>
                  <w:rFonts w:ascii="Times New Roman" w:hAnsi="Times New Roman" w:cs="Times New Roman"/>
                  <w:sz w:val="24"/>
                </w:rPr>
                <w:t>***</w:t>
              </w:r>
            </w:ins>
            <w:del w:id="1514" w:author="Liu, Luyu" w:date="2020-07-30T14:37:00Z">
              <w:r w:rsidRPr="00397CDC" w:rsidDel="008A1D02">
                <w:rPr>
                  <w:rFonts w:ascii="Times New Roman" w:hAnsi="Times New Roman" w:cs="Times New Roman"/>
                  <w:sz w:val="24"/>
                </w:rPr>
                <w:delText>3.53E-07</w:delText>
              </w:r>
            </w:del>
          </w:p>
        </w:tc>
        <w:tc>
          <w:tcPr>
            <w:tcW w:w="903" w:type="dxa"/>
            <w:tcPrChange w:id="1515" w:author="Liu, Luyu" w:date="2020-07-30T14:40:00Z">
              <w:tcPr>
                <w:tcW w:w="872" w:type="dxa"/>
              </w:tcPr>
            </w:tcPrChange>
          </w:tcPr>
          <w:p w14:paraId="6887E014" w14:textId="644BFD5C" w:rsidR="00FD7CDC" w:rsidRPr="00397CDC" w:rsidRDefault="00FD7CDC" w:rsidP="008A6B31">
            <w:pPr>
              <w:spacing w:after="160"/>
              <w:rPr>
                <w:rFonts w:ascii="Times New Roman" w:hAnsi="Times New Roman" w:cs="Times New Roman"/>
                <w:sz w:val="24"/>
              </w:rPr>
            </w:pPr>
            <w:r w:rsidRPr="00397CDC">
              <w:rPr>
                <w:rFonts w:ascii="Times New Roman" w:hAnsi="Times New Roman" w:cs="Times New Roman"/>
                <w:sz w:val="24"/>
              </w:rPr>
              <w:t>1.</w:t>
            </w:r>
            <w:del w:id="1516" w:author="Liu, Luyu" w:date="2020-07-30T15:21:00Z">
              <w:r w:rsidRPr="00397CDC" w:rsidDel="00A52694">
                <w:rPr>
                  <w:rFonts w:ascii="Times New Roman" w:hAnsi="Times New Roman" w:cs="Times New Roman"/>
                  <w:sz w:val="24"/>
                </w:rPr>
                <w:delText>08</w:delText>
              </w:r>
            </w:del>
            <w:ins w:id="1517" w:author="Liu, Luyu" w:date="2020-07-30T15:21:00Z">
              <w:r w:rsidR="00A52694">
                <w:rPr>
                  <w:rFonts w:ascii="Times New Roman" w:hAnsi="Times New Roman" w:cs="Times New Roman"/>
                  <w:sz w:val="24"/>
                </w:rPr>
                <w:t>26</w:t>
              </w:r>
            </w:ins>
          </w:p>
        </w:tc>
        <w:tc>
          <w:tcPr>
            <w:tcW w:w="977" w:type="dxa"/>
            <w:tcPrChange w:id="1518" w:author="Liu, Luyu" w:date="2020-07-30T14:40:00Z">
              <w:tcPr>
                <w:tcW w:w="942" w:type="dxa"/>
              </w:tcPr>
            </w:tcPrChange>
          </w:tcPr>
          <w:p w14:paraId="3FAC5414" w14:textId="6C2E9715"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0.</w:t>
            </w:r>
            <w:ins w:id="1519" w:author="Liu, Luyu" w:date="2020-07-30T15:30:00Z">
              <w:r w:rsidR="000841ED">
                <w:rPr>
                  <w:rFonts w:ascii="Times New Roman" w:hAnsi="Times New Roman" w:cs="Times New Roman"/>
                  <w:sz w:val="24"/>
                </w:rPr>
                <w:t>118</w:t>
              </w:r>
            </w:ins>
            <w:del w:id="1520" w:author="Liu, Luyu" w:date="2020-07-30T15:30:00Z">
              <w:r w:rsidRPr="00397CDC" w:rsidDel="000841ED">
                <w:rPr>
                  <w:rFonts w:ascii="Times New Roman" w:hAnsi="Times New Roman" w:cs="Times New Roman"/>
                  <w:sz w:val="24"/>
                </w:rPr>
                <w:delText>17</w:delText>
              </w:r>
            </w:del>
          </w:p>
        </w:tc>
      </w:tr>
      <w:tr w:rsidR="006A7A63" w:rsidRPr="00D22632" w14:paraId="46376A6A" w14:textId="77777777" w:rsidTr="006A7A63">
        <w:trPr>
          <w:trHeight w:val="233"/>
          <w:trPrChange w:id="1521" w:author="Liu, Luyu" w:date="2020-07-30T14:40:00Z">
            <w:trPr>
              <w:trHeight w:val="233"/>
            </w:trPr>
          </w:trPrChange>
        </w:trPr>
        <w:tc>
          <w:tcPr>
            <w:tcW w:w="2783" w:type="dxa"/>
            <w:noWrap/>
            <w:hideMark/>
            <w:tcPrChange w:id="1522" w:author="Liu, Luyu" w:date="2020-07-30T14:40:00Z">
              <w:tcPr>
                <w:tcW w:w="2155" w:type="dxa"/>
                <w:noWrap/>
                <w:hideMark/>
              </w:tcPr>
            </w:tcPrChange>
          </w:tcPr>
          <w:p w14:paraId="2F603AB7"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236" w:type="dxa"/>
            <w:noWrap/>
            <w:vAlign w:val="bottom"/>
            <w:hideMark/>
            <w:tcPrChange w:id="1523" w:author="Liu, Luyu" w:date="2020-07-30T14:40:00Z">
              <w:tcPr>
                <w:tcW w:w="1103" w:type="dxa"/>
                <w:noWrap/>
                <w:vAlign w:val="bottom"/>
                <w:hideMark/>
              </w:tcPr>
            </w:tcPrChange>
          </w:tcPr>
          <w:p w14:paraId="19B93A20" w14:textId="69EDCA6E" w:rsidR="00FD7CDC" w:rsidRPr="00397CDC" w:rsidRDefault="00A52694" w:rsidP="00FD7CDC">
            <w:pPr>
              <w:spacing w:after="160"/>
              <w:rPr>
                <w:rFonts w:ascii="Times New Roman" w:hAnsi="Times New Roman" w:cs="Times New Roman"/>
                <w:sz w:val="24"/>
              </w:rPr>
            </w:pPr>
            <w:ins w:id="1524" w:author="Liu, Luyu" w:date="2020-07-30T14:37:00Z">
              <w:r w:rsidRPr="008A6B31">
                <w:rPr>
                  <w:rFonts w:ascii="Times New Roman" w:hAnsi="Times New Roman" w:cs="Times New Roman"/>
                  <w:sz w:val="24"/>
                </w:rPr>
                <w:t>0.844</w:t>
              </w:r>
            </w:ins>
            <w:del w:id="1525" w:author="Liu, Luyu" w:date="2020-07-30T14:37:00Z">
              <w:r w:rsidR="00FD7CDC" w:rsidRPr="00397CDC" w:rsidDel="008A1D02">
                <w:rPr>
                  <w:rFonts w:ascii="Times New Roman" w:hAnsi="Times New Roman" w:cs="Times New Roman"/>
                  <w:sz w:val="24"/>
                </w:rPr>
                <w:delText>0.856343</w:delText>
              </w:r>
            </w:del>
          </w:p>
        </w:tc>
        <w:tc>
          <w:tcPr>
            <w:tcW w:w="1642" w:type="dxa"/>
            <w:noWrap/>
            <w:vAlign w:val="bottom"/>
            <w:hideMark/>
            <w:tcPrChange w:id="1526" w:author="Liu, Luyu" w:date="2020-07-30T14:40:00Z">
              <w:tcPr>
                <w:tcW w:w="1577" w:type="dxa"/>
                <w:noWrap/>
                <w:vAlign w:val="bottom"/>
                <w:hideMark/>
              </w:tcPr>
            </w:tcPrChange>
          </w:tcPr>
          <w:p w14:paraId="71F7A794" w14:textId="3871C516" w:rsidR="00FD7CDC" w:rsidRPr="00397CDC" w:rsidRDefault="000841ED" w:rsidP="00FD7CDC">
            <w:pPr>
              <w:spacing w:after="160"/>
              <w:rPr>
                <w:rFonts w:ascii="Times New Roman" w:hAnsi="Times New Roman" w:cs="Times New Roman"/>
                <w:sz w:val="24"/>
              </w:rPr>
            </w:pPr>
            <w:ins w:id="1527" w:author="Liu, Luyu" w:date="2020-07-30T14:37:00Z">
              <w:r w:rsidRPr="008A6B31">
                <w:rPr>
                  <w:rFonts w:ascii="Times New Roman" w:hAnsi="Times New Roman" w:cs="Times New Roman"/>
                  <w:sz w:val="24"/>
                </w:rPr>
                <w:t>0.265</w:t>
              </w:r>
            </w:ins>
            <w:del w:id="1528" w:author="Liu, Luyu" w:date="2020-07-30T14:37:00Z">
              <w:r w:rsidR="00FD7CDC" w:rsidRPr="00397CDC" w:rsidDel="008A1D02">
                <w:rPr>
                  <w:rFonts w:ascii="Times New Roman" w:hAnsi="Times New Roman" w:cs="Times New Roman"/>
                  <w:sz w:val="24"/>
                </w:rPr>
                <w:delText>0.264103</w:delText>
              </w:r>
            </w:del>
          </w:p>
        </w:tc>
        <w:tc>
          <w:tcPr>
            <w:tcW w:w="1072" w:type="dxa"/>
            <w:noWrap/>
            <w:vAlign w:val="bottom"/>
            <w:hideMark/>
            <w:tcPrChange w:id="1529" w:author="Liu, Luyu" w:date="2020-07-30T14:40:00Z">
              <w:tcPr>
                <w:tcW w:w="1033" w:type="dxa"/>
                <w:noWrap/>
                <w:vAlign w:val="bottom"/>
                <w:hideMark/>
              </w:tcPr>
            </w:tcPrChange>
          </w:tcPr>
          <w:p w14:paraId="44E4BD52" w14:textId="05B006E4" w:rsidR="00FD7CDC" w:rsidRPr="00397CDC" w:rsidRDefault="00FD7CDC" w:rsidP="00FD7CDC">
            <w:pPr>
              <w:spacing w:after="160"/>
              <w:rPr>
                <w:rFonts w:ascii="Times New Roman" w:hAnsi="Times New Roman" w:cs="Times New Roman"/>
                <w:sz w:val="24"/>
              </w:rPr>
            </w:pPr>
            <w:ins w:id="1530" w:author="Liu, Luyu" w:date="2020-07-30T14:37:00Z">
              <w:r w:rsidRPr="00FD7CDC">
                <w:rPr>
                  <w:rFonts w:ascii="Times New Roman" w:hAnsi="Times New Roman" w:cs="Times New Roman"/>
                  <w:sz w:val="24"/>
                  <w:rPrChange w:id="1531" w:author="Liu, Luyu" w:date="2020-07-30T14:38:00Z">
                    <w:rPr>
                      <w:rFonts w:ascii="Calibri" w:hAnsi="Calibri" w:cs="Calibri"/>
                      <w:color w:val="000000"/>
                    </w:rPr>
                  </w:rPrChange>
                </w:rPr>
                <w:t>3.183</w:t>
              </w:r>
            </w:ins>
            <w:del w:id="1532" w:author="Liu, Luyu" w:date="2020-07-30T14:37:00Z">
              <w:r w:rsidRPr="00397CDC" w:rsidDel="008A1D02">
                <w:rPr>
                  <w:rFonts w:ascii="Times New Roman" w:hAnsi="Times New Roman" w:cs="Times New Roman"/>
                  <w:sz w:val="24"/>
                </w:rPr>
                <w:delText>3.242</w:delText>
              </w:r>
            </w:del>
          </w:p>
        </w:tc>
        <w:tc>
          <w:tcPr>
            <w:tcW w:w="1737" w:type="dxa"/>
            <w:noWrap/>
            <w:vAlign w:val="bottom"/>
            <w:hideMark/>
            <w:tcPrChange w:id="1533" w:author="Liu, Luyu" w:date="2020-07-30T14:40:00Z">
              <w:tcPr>
                <w:tcW w:w="1668" w:type="dxa"/>
                <w:noWrap/>
                <w:vAlign w:val="bottom"/>
                <w:hideMark/>
              </w:tcPr>
            </w:tcPrChange>
          </w:tcPr>
          <w:p w14:paraId="163FC3A4" w14:textId="72C84C1F" w:rsidR="00FD7CDC" w:rsidRPr="00397CDC" w:rsidRDefault="000841ED" w:rsidP="00FD7CDC">
            <w:pPr>
              <w:spacing w:after="160"/>
              <w:rPr>
                <w:rFonts w:ascii="Times New Roman" w:hAnsi="Times New Roman" w:cs="Times New Roman"/>
                <w:sz w:val="24"/>
              </w:rPr>
            </w:pPr>
            <w:ins w:id="1534" w:author="Liu, Luyu" w:date="2020-07-30T14:37:00Z">
              <w:r w:rsidRPr="008A6B31">
                <w:rPr>
                  <w:rFonts w:ascii="Times New Roman" w:hAnsi="Times New Roman" w:cs="Times New Roman"/>
                  <w:sz w:val="24"/>
                </w:rPr>
                <w:t>0.00192</w:t>
              </w:r>
            </w:ins>
            <w:ins w:id="1535" w:author="Liu, Luyu" w:date="2020-07-30T14:39:00Z">
              <w:r w:rsidR="006A7A63">
                <w:rPr>
                  <w:rFonts w:ascii="Times New Roman" w:hAnsi="Times New Roman" w:cs="Times New Roman"/>
                  <w:sz w:val="24"/>
                </w:rPr>
                <w:t>**</w:t>
              </w:r>
            </w:ins>
            <w:del w:id="1536" w:author="Liu, Luyu" w:date="2020-07-30T14:37:00Z">
              <w:r w:rsidR="00FD7CDC" w:rsidRPr="00397CDC" w:rsidDel="008A1D02">
                <w:rPr>
                  <w:rFonts w:ascii="Times New Roman" w:hAnsi="Times New Roman" w:cs="Times New Roman"/>
                  <w:sz w:val="24"/>
                </w:rPr>
                <w:delText>0.00158</w:delText>
              </w:r>
            </w:del>
          </w:p>
        </w:tc>
        <w:tc>
          <w:tcPr>
            <w:tcW w:w="903" w:type="dxa"/>
            <w:tcPrChange w:id="1537" w:author="Liu, Luyu" w:date="2020-07-30T14:40:00Z">
              <w:tcPr>
                <w:tcW w:w="872" w:type="dxa"/>
              </w:tcPr>
            </w:tcPrChange>
          </w:tcPr>
          <w:p w14:paraId="27411DAE" w14:textId="0B6E4662" w:rsidR="00FD7CDC" w:rsidRPr="00397CDC" w:rsidRDefault="00FD7CDC" w:rsidP="008A6B31">
            <w:pPr>
              <w:spacing w:after="160"/>
              <w:rPr>
                <w:rFonts w:ascii="Times New Roman" w:hAnsi="Times New Roman" w:cs="Times New Roman"/>
                <w:sz w:val="24"/>
              </w:rPr>
            </w:pPr>
            <w:r w:rsidRPr="00397CDC">
              <w:rPr>
                <w:rFonts w:ascii="Times New Roman" w:hAnsi="Times New Roman" w:cs="Times New Roman"/>
                <w:sz w:val="24"/>
              </w:rPr>
              <w:t>1.</w:t>
            </w:r>
            <w:del w:id="1538" w:author="Liu, Luyu" w:date="2020-07-30T15:21:00Z">
              <w:r w:rsidRPr="00397CDC" w:rsidDel="00A52694">
                <w:rPr>
                  <w:rFonts w:ascii="Times New Roman" w:hAnsi="Times New Roman" w:cs="Times New Roman"/>
                  <w:sz w:val="24"/>
                </w:rPr>
                <w:delText>05</w:delText>
              </w:r>
            </w:del>
            <w:ins w:id="1539" w:author="Liu, Luyu" w:date="2020-07-30T15:21:00Z">
              <w:r w:rsidR="00A52694">
                <w:rPr>
                  <w:rFonts w:ascii="Times New Roman" w:hAnsi="Times New Roman" w:cs="Times New Roman"/>
                  <w:sz w:val="24"/>
                </w:rPr>
                <w:t>08</w:t>
              </w:r>
            </w:ins>
          </w:p>
        </w:tc>
        <w:tc>
          <w:tcPr>
            <w:tcW w:w="977" w:type="dxa"/>
            <w:tcPrChange w:id="1540" w:author="Liu, Luyu" w:date="2020-07-30T14:40:00Z">
              <w:tcPr>
                <w:tcW w:w="942" w:type="dxa"/>
              </w:tcPr>
            </w:tcPrChange>
          </w:tcPr>
          <w:p w14:paraId="081C7168" w14:textId="62B32B00"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0.0</w:t>
            </w:r>
            <w:ins w:id="1541" w:author="Liu, Luyu" w:date="2020-07-30T15:30:00Z">
              <w:r w:rsidR="000841ED">
                <w:rPr>
                  <w:rFonts w:ascii="Times New Roman" w:hAnsi="Times New Roman" w:cs="Times New Roman"/>
                  <w:sz w:val="24"/>
                </w:rPr>
                <w:t>571</w:t>
              </w:r>
            </w:ins>
            <w:del w:id="1542" w:author="Liu, Luyu" w:date="2020-07-30T15:30:00Z">
              <w:r w:rsidRPr="00397CDC" w:rsidDel="000841ED">
                <w:rPr>
                  <w:rFonts w:ascii="Times New Roman" w:hAnsi="Times New Roman" w:cs="Times New Roman"/>
                  <w:sz w:val="24"/>
                </w:rPr>
                <w:delText>61</w:delText>
              </w:r>
            </w:del>
          </w:p>
        </w:tc>
      </w:tr>
      <w:tr w:rsidR="006A7A63" w:rsidRPr="00D22632" w14:paraId="6B428B24" w14:textId="77777777" w:rsidTr="006A7A63">
        <w:trPr>
          <w:trHeight w:val="233"/>
          <w:ins w:id="1543" w:author="Liu, Luyu" w:date="2020-07-30T14:37:00Z"/>
          <w:trPrChange w:id="1544" w:author="Liu, Luyu" w:date="2020-07-30T14:40:00Z">
            <w:trPr>
              <w:trHeight w:val="233"/>
            </w:trPr>
          </w:trPrChange>
        </w:trPr>
        <w:tc>
          <w:tcPr>
            <w:tcW w:w="2783" w:type="dxa"/>
            <w:noWrap/>
            <w:tcPrChange w:id="1545" w:author="Liu, Luyu" w:date="2020-07-30T14:40:00Z">
              <w:tcPr>
                <w:tcW w:w="2155" w:type="dxa"/>
                <w:noWrap/>
              </w:tcPr>
            </w:tcPrChange>
          </w:tcPr>
          <w:p w14:paraId="3AE8961E" w14:textId="080BD02A" w:rsidR="006A7A63" w:rsidRPr="00397CDC" w:rsidRDefault="006A7A63">
            <w:pPr>
              <w:spacing w:after="160"/>
              <w:rPr>
                <w:ins w:id="1546" w:author="Liu, Luyu" w:date="2020-07-30T14:37:00Z"/>
                <w:rFonts w:ascii="Times New Roman" w:hAnsi="Times New Roman" w:cs="Times New Roman"/>
                <w:sz w:val="24"/>
              </w:rPr>
              <w:pPrChange w:id="1547" w:author="Liu, Luyu" w:date="2020-07-30T14:38:00Z">
                <w:pPr/>
              </w:pPrChange>
            </w:pPr>
            <w:ins w:id="1548" w:author="Liu, Luyu" w:date="2020-07-30T14:38:00Z">
              <w:r w:rsidRPr="00397CDC">
                <w:rPr>
                  <w:rFonts w:ascii="Times New Roman" w:hAnsi="Times New Roman" w:cs="Times New Roman"/>
                  <w:sz w:val="24"/>
                </w:rPr>
                <w:t>Google search trend index</w:t>
              </w:r>
            </w:ins>
          </w:p>
        </w:tc>
        <w:tc>
          <w:tcPr>
            <w:tcW w:w="236" w:type="dxa"/>
            <w:noWrap/>
            <w:vAlign w:val="bottom"/>
            <w:tcPrChange w:id="1549" w:author="Liu, Luyu" w:date="2020-07-30T14:40:00Z">
              <w:tcPr>
                <w:tcW w:w="1103" w:type="dxa"/>
                <w:noWrap/>
                <w:vAlign w:val="bottom"/>
              </w:tcPr>
            </w:tcPrChange>
          </w:tcPr>
          <w:p w14:paraId="07D3D40B" w14:textId="0C4F6374" w:rsidR="006A7A63" w:rsidRPr="00397CDC" w:rsidRDefault="006A7A63">
            <w:pPr>
              <w:spacing w:after="160"/>
              <w:rPr>
                <w:ins w:id="1550" w:author="Liu, Luyu" w:date="2020-07-30T14:37:00Z"/>
                <w:rFonts w:ascii="Times New Roman" w:hAnsi="Times New Roman" w:cs="Times New Roman"/>
                <w:sz w:val="24"/>
              </w:rPr>
              <w:pPrChange w:id="1551" w:author="Liu, Luyu" w:date="2020-07-30T14:38:00Z">
                <w:pPr/>
              </w:pPrChange>
            </w:pPr>
            <w:ins w:id="1552" w:author="Liu, Luyu" w:date="2020-07-30T14:37:00Z">
              <w:r w:rsidRPr="00FD7CDC">
                <w:rPr>
                  <w:rFonts w:ascii="Times New Roman" w:hAnsi="Times New Roman" w:cs="Times New Roman"/>
                  <w:sz w:val="24"/>
                  <w:rPrChange w:id="1553" w:author="Liu, Luyu" w:date="2020-07-30T14:38:00Z">
                    <w:rPr>
                      <w:rFonts w:ascii="Calibri" w:hAnsi="Calibri" w:cs="Calibri"/>
                      <w:color w:val="000000"/>
                    </w:rPr>
                  </w:rPrChange>
                </w:rPr>
                <w:t>-0.00475</w:t>
              </w:r>
            </w:ins>
          </w:p>
        </w:tc>
        <w:tc>
          <w:tcPr>
            <w:tcW w:w="1642" w:type="dxa"/>
            <w:noWrap/>
            <w:vAlign w:val="bottom"/>
            <w:tcPrChange w:id="1554" w:author="Liu, Luyu" w:date="2020-07-30T14:40:00Z">
              <w:tcPr>
                <w:tcW w:w="1577" w:type="dxa"/>
                <w:noWrap/>
                <w:vAlign w:val="bottom"/>
              </w:tcPr>
            </w:tcPrChange>
          </w:tcPr>
          <w:p w14:paraId="647A66FC" w14:textId="1371E31D" w:rsidR="006A7A63" w:rsidRPr="00397CDC" w:rsidRDefault="000841ED">
            <w:pPr>
              <w:spacing w:after="160"/>
              <w:rPr>
                <w:ins w:id="1555" w:author="Liu, Luyu" w:date="2020-07-30T14:37:00Z"/>
                <w:rFonts w:ascii="Times New Roman" w:hAnsi="Times New Roman" w:cs="Times New Roman"/>
                <w:sz w:val="24"/>
              </w:rPr>
              <w:pPrChange w:id="1556" w:author="Liu, Luyu" w:date="2020-07-30T14:38:00Z">
                <w:pPr/>
              </w:pPrChange>
            </w:pPr>
            <w:ins w:id="1557" w:author="Liu, Luyu" w:date="2020-07-30T14:37:00Z">
              <w:r w:rsidRPr="008A6B31">
                <w:rPr>
                  <w:rFonts w:ascii="Times New Roman" w:hAnsi="Times New Roman" w:cs="Times New Roman"/>
                  <w:sz w:val="24"/>
                </w:rPr>
                <w:t>0.00238</w:t>
              </w:r>
            </w:ins>
          </w:p>
        </w:tc>
        <w:tc>
          <w:tcPr>
            <w:tcW w:w="1072" w:type="dxa"/>
            <w:noWrap/>
            <w:vAlign w:val="bottom"/>
            <w:tcPrChange w:id="1558" w:author="Liu, Luyu" w:date="2020-07-30T14:40:00Z">
              <w:tcPr>
                <w:tcW w:w="1033" w:type="dxa"/>
                <w:noWrap/>
                <w:vAlign w:val="bottom"/>
              </w:tcPr>
            </w:tcPrChange>
          </w:tcPr>
          <w:p w14:paraId="46CDCC34" w14:textId="11146A22" w:rsidR="006A7A63" w:rsidRPr="00397CDC" w:rsidRDefault="006A7A63">
            <w:pPr>
              <w:spacing w:after="160"/>
              <w:rPr>
                <w:ins w:id="1559" w:author="Liu, Luyu" w:date="2020-07-30T14:37:00Z"/>
                <w:rFonts w:ascii="Times New Roman" w:hAnsi="Times New Roman" w:cs="Times New Roman"/>
                <w:sz w:val="24"/>
              </w:rPr>
              <w:pPrChange w:id="1560" w:author="Liu, Luyu" w:date="2020-07-30T14:38:00Z">
                <w:pPr/>
              </w:pPrChange>
            </w:pPr>
            <w:ins w:id="1561" w:author="Liu, Luyu" w:date="2020-07-30T14:37:00Z">
              <w:r w:rsidRPr="00FD7CDC">
                <w:rPr>
                  <w:rFonts w:ascii="Times New Roman" w:hAnsi="Times New Roman" w:cs="Times New Roman"/>
                  <w:sz w:val="24"/>
                  <w:rPrChange w:id="1562" w:author="Liu, Luyu" w:date="2020-07-30T14:38:00Z">
                    <w:rPr>
                      <w:rFonts w:ascii="Calibri" w:hAnsi="Calibri" w:cs="Calibri"/>
                      <w:color w:val="000000"/>
                    </w:rPr>
                  </w:rPrChange>
                </w:rPr>
                <w:t>-2</w:t>
              </w:r>
            </w:ins>
          </w:p>
        </w:tc>
        <w:tc>
          <w:tcPr>
            <w:tcW w:w="1737" w:type="dxa"/>
            <w:noWrap/>
            <w:vAlign w:val="bottom"/>
            <w:tcPrChange w:id="1563" w:author="Liu, Luyu" w:date="2020-07-30T14:40:00Z">
              <w:tcPr>
                <w:tcW w:w="1668" w:type="dxa"/>
                <w:noWrap/>
                <w:vAlign w:val="bottom"/>
              </w:tcPr>
            </w:tcPrChange>
          </w:tcPr>
          <w:p w14:paraId="601FCDFE" w14:textId="2C3F39B6" w:rsidR="006A7A63" w:rsidRPr="00397CDC" w:rsidRDefault="000841ED">
            <w:pPr>
              <w:spacing w:after="160"/>
              <w:rPr>
                <w:ins w:id="1564" w:author="Liu, Luyu" w:date="2020-07-30T14:37:00Z"/>
                <w:rFonts w:ascii="Times New Roman" w:hAnsi="Times New Roman" w:cs="Times New Roman"/>
                <w:sz w:val="24"/>
              </w:rPr>
              <w:pPrChange w:id="1565" w:author="Liu, Luyu" w:date="2020-07-30T14:38:00Z">
                <w:pPr/>
              </w:pPrChange>
            </w:pPr>
            <w:ins w:id="1566" w:author="Liu, Luyu" w:date="2020-07-30T14:37:00Z">
              <w:r w:rsidRPr="008A6B31">
                <w:rPr>
                  <w:rFonts w:ascii="Times New Roman" w:hAnsi="Times New Roman" w:cs="Times New Roman"/>
                  <w:sz w:val="24"/>
                </w:rPr>
                <w:t>0.0480</w:t>
              </w:r>
            </w:ins>
            <w:ins w:id="1567" w:author="Liu, Luyu" w:date="2020-07-30T14:39:00Z">
              <w:r w:rsidR="006A7A63">
                <w:rPr>
                  <w:rFonts w:ascii="Times New Roman" w:hAnsi="Times New Roman" w:cs="Times New Roman"/>
                  <w:sz w:val="24"/>
                </w:rPr>
                <w:t>*</w:t>
              </w:r>
            </w:ins>
          </w:p>
        </w:tc>
        <w:tc>
          <w:tcPr>
            <w:tcW w:w="903" w:type="dxa"/>
            <w:tcPrChange w:id="1568" w:author="Liu, Luyu" w:date="2020-07-30T14:40:00Z">
              <w:tcPr>
                <w:tcW w:w="872" w:type="dxa"/>
              </w:tcPr>
            </w:tcPrChange>
          </w:tcPr>
          <w:p w14:paraId="3F2E60B7" w14:textId="45A61E0A" w:rsidR="006A7A63" w:rsidRPr="00397CDC" w:rsidRDefault="006A7A63">
            <w:pPr>
              <w:spacing w:after="160"/>
              <w:rPr>
                <w:ins w:id="1569" w:author="Liu, Luyu" w:date="2020-07-30T14:37:00Z"/>
                <w:rFonts w:ascii="Times New Roman" w:hAnsi="Times New Roman" w:cs="Times New Roman"/>
                <w:sz w:val="24"/>
              </w:rPr>
              <w:pPrChange w:id="1570" w:author="Liu, Luyu" w:date="2020-07-30T15:21:00Z">
                <w:pPr/>
              </w:pPrChange>
            </w:pPr>
            <w:ins w:id="1571" w:author="Liu, Luyu" w:date="2020-07-30T14:40:00Z">
              <w:r w:rsidRPr="00397CDC">
                <w:rPr>
                  <w:rFonts w:ascii="Times New Roman" w:hAnsi="Times New Roman" w:cs="Times New Roman"/>
                  <w:sz w:val="24"/>
                </w:rPr>
                <w:t>1.</w:t>
              </w:r>
            </w:ins>
            <w:ins w:id="1572" w:author="Liu, Luyu" w:date="2020-07-30T15:21:00Z">
              <w:r w:rsidR="00A52694">
                <w:rPr>
                  <w:rFonts w:ascii="Times New Roman" w:hAnsi="Times New Roman" w:cs="Times New Roman"/>
                  <w:sz w:val="24"/>
                </w:rPr>
                <w:t>79</w:t>
              </w:r>
            </w:ins>
          </w:p>
        </w:tc>
        <w:tc>
          <w:tcPr>
            <w:tcW w:w="977" w:type="dxa"/>
            <w:tcPrChange w:id="1573" w:author="Liu, Luyu" w:date="2020-07-30T14:40:00Z">
              <w:tcPr>
                <w:tcW w:w="942" w:type="dxa"/>
              </w:tcPr>
            </w:tcPrChange>
          </w:tcPr>
          <w:p w14:paraId="71412558" w14:textId="4B29F900" w:rsidR="006A7A63" w:rsidRPr="00397CDC" w:rsidRDefault="006A7A63">
            <w:pPr>
              <w:spacing w:after="160"/>
              <w:rPr>
                <w:ins w:id="1574" w:author="Liu, Luyu" w:date="2020-07-30T14:37:00Z"/>
                <w:rFonts w:ascii="Times New Roman" w:hAnsi="Times New Roman" w:cs="Times New Roman"/>
                <w:sz w:val="24"/>
              </w:rPr>
              <w:pPrChange w:id="1575" w:author="Liu, Luyu" w:date="2020-07-30T14:38:00Z">
                <w:pPr/>
              </w:pPrChange>
            </w:pPr>
            <w:ins w:id="1576" w:author="Liu, Luyu" w:date="2020-07-30T14:40:00Z">
              <w:r w:rsidRPr="00397CDC">
                <w:rPr>
                  <w:rFonts w:ascii="Times New Roman" w:hAnsi="Times New Roman" w:cs="Times New Roman"/>
                  <w:sz w:val="24"/>
                </w:rPr>
                <w:t>0</w:t>
              </w:r>
              <w:r w:rsidR="000841ED">
                <w:rPr>
                  <w:rFonts w:ascii="Times New Roman" w:hAnsi="Times New Roman" w:cs="Times New Roman"/>
                  <w:sz w:val="24"/>
                </w:rPr>
                <w:t>.0225</w:t>
              </w:r>
            </w:ins>
          </w:p>
        </w:tc>
      </w:tr>
      <w:tr w:rsidR="006A7A63" w:rsidRPr="00D22632" w14:paraId="5C34EB4A" w14:textId="77777777" w:rsidTr="006A7A63">
        <w:trPr>
          <w:trHeight w:val="233"/>
          <w:trPrChange w:id="1577" w:author="Liu, Luyu" w:date="2020-07-30T14:40:00Z">
            <w:trPr>
              <w:trHeight w:val="233"/>
            </w:trPr>
          </w:trPrChange>
        </w:trPr>
        <w:tc>
          <w:tcPr>
            <w:tcW w:w="2783" w:type="dxa"/>
            <w:noWrap/>
            <w:tcPrChange w:id="1578" w:author="Liu, Luyu" w:date="2020-07-30T14:40:00Z">
              <w:tcPr>
                <w:tcW w:w="2155" w:type="dxa"/>
                <w:noWrap/>
              </w:tcPr>
            </w:tcPrChange>
          </w:tcPr>
          <w:p w14:paraId="56FA30DC" w14:textId="6D9428CD" w:rsidR="006A7A63" w:rsidRPr="00397CDC" w:rsidRDefault="006A7A63" w:rsidP="008A6B31">
            <w:pPr>
              <w:spacing w:after="160"/>
              <w:rPr>
                <w:rFonts w:ascii="Times New Roman" w:hAnsi="Times New Roman" w:cs="Times New Roman"/>
                <w:sz w:val="24"/>
              </w:rPr>
            </w:pPr>
            <w:ins w:id="1579" w:author="Liu, Luyu" w:date="2020-07-30T14:38:00Z">
              <w:r>
                <w:rPr>
                  <w:rFonts w:ascii="Times New Roman" w:hAnsi="Times New Roman" w:cs="Times New Roman"/>
                  <w:sz w:val="24"/>
                </w:rPr>
                <w:t xml:space="preserve">Ratio of </w:t>
              </w:r>
            </w:ins>
            <w:ins w:id="1580" w:author="Liu, Luyu" w:date="2020-07-30T14:39:00Z">
              <w:r>
                <w:rPr>
                  <w:rFonts w:ascii="Times New Roman" w:hAnsi="Times New Roman" w:cs="Times New Roman"/>
                  <w:sz w:val="24"/>
                </w:rPr>
                <w:t>people commuting to work</w:t>
              </w:r>
            </w:ins>
            <w:del w:id="1581" w:author="Liu, Luyu" w:date="2020-07-30T14:38:00Z">
              <w:r w:rsidRPr="00397CDC" w:rsidDel="00FD7CDC">
                <w:rPr>
                  <w:rFonts w:ascii="Times New Roman" w:hAnsi="Times New Roman" w:cs="Times New Roman"/>
                  <w:sz w:val="24"/>
                </w:rPr>
                <w:delText>Google search trend index</w:delText>
              </w:r>
            </w:del>
          </w:p>
        </w:tc>
        <w:tc>
          <w:tcPr>
            <w:tcW w:w="236" w:type="dxa"/>
            <w:noWrap/>
            <w:vAlign w:val="bottom"/>
            <w:tcPrChange w:id="1582" w:author="Liu, Luyu" w:date="2020-07-30T14:40:00Z">
              <w:tcPr>
                <w:tcW w:w="1103" w:type="dxa"/>
                <w:noWrap/>
                <w:vAlign w:val="bottom"/>
              </w:tcPr>
            </w:tcPrChange>
          </w:tcPr>
          <w:p w14:paraId="57314548" w14:textId="4921FC58" w:rsidR="006A7A63" w:rsidRPr="00397CDC" w:rsidRDefault="00A52694" w:rsidP="006A7A63">
            <w:pPr>
              <w:spacing w:after="160"/>
              <w:rPr>
                <w:rFonts w:ascii="Times New Roman" w:hAnsi="Times New Roman" w:cs="Times New Roman"/>
                <w:sz w:val="24"/>
              </w:rPr>
            </w:pPr>
            <w:ins w:id="1583" w:author="Liu, Luyu" w:date="2020-07-30T14:37:00Z">
              <w:r w:rsidRPr="008A6B31">
                <w:rPr>
                  <w:rFonts w:ascii="Times New Roman" w:hAnsi="Times New Roman" w:cs="Times New Roman"/>
                  <w:sz w:val="24"/>
                </w:rPr>
                <w:t>-0.240</w:t>
              </w:r>
            </w:ins>
            <w:del w:id="1584" w:author="Liu, Luyu" w:date="2020-07-30T14:37:00Z">
              <w:r w:rsidR="006A7A63" w:rsidRPr="00397CDC" w:rsidDel="008A1D02">
                <w:rPr>
                  <w:rFonts w:ascii="Times New Roman" w:hAnsi="Times New Roman" w:cs="Times New Roman"/>
                  <w:sz w:val="24"/>
                </w:rPr>
                <w:delText>-0.00502</w:delText>
              </w:r>
            </w:del>
          </w:p>
        </w:tc>
        <w:tc>
          <w:tcPr>
            <w:tcW w:w="1642" w:type="dxa"/>
            <w:noWrap/>
            <w:vAlign w:val="bottom"/>
            <w:tcPrChange w:id="1585" w:author="Liu, Luyu" w:date="2020-07-30T14:40:00Z">
              <w:tcPr>
                <w:tcW w:w="1577" w:type="dxa"/>
                <w:noWrap/>
                <w:vAlign w:val="bottom"/>
              </w:tcPr>
            </w:tcPrChange>
          </w:tcPr>
          <w:p w14:paraId="183BC170" w14:textId="00683D27" w:rsidR="006A7A63" w:rsidRPr="00397CDC" w:rsidRDefault="000841ED" w:rsidP="006A7A63">
            <w:pPr>
              <w:spacing w:after="160"/>
              <w:rPr>
                <w:rFonts w:ascii="Times New Roman" w:hAnsi="Times New Roman" w:cs="Times New Roman"/>
                <w:sz w:val="24"/>
              </w:rPr>
            </w:pPr>
            <w:ins w:id="1586" w:author="Liu, Luyu" w:date="2020-07-30T14:37:00Z">
              <w:r w:rsidRPr="008A6B31">
                <w:rPr>
                  <w:rFonts w:ascii="Times New Roman" w:hAnsi="Times New Roman" w:cs="Times New Roman"/>
                  <w:sz w:val="24"/>
                </w:rPr>
                <w:t>0.197</w:t>
              </w:r>
            </w:ins>
            <w:del w:id="1587" w:author="Liu, Luyu" w:date="2020-07-30T14:37:00Z">
              <w:r w:rsidR="006A7A63" w:rsidRPr="00397CDC" w:rsidDel="008A1D02">
                <w:rPr>
                  <w:rFonts w:ascii="Times New Roman" w:hAnsi="Times New Roman" w:cs="Times New Roman"/>
                  <w:sz w:val="24"/>
                </w:rPr>
                <w:delText>0.00197</w:delText>
              </w:r>
            </w:del>
          </w:p>
        </w:tc>
        <w:tc>
          <w:tcPr>
            <w:tcW w:w="1072" w:type="dxa"/>
            <w:noWrap/>
            <w:vAlign w:val="bottom"/>
            <w:tcPrChange w:id="1588" w:author="Liu, Luyu" w:date="2020-07-30T14:40:00Z">
              <w:tcPr>
                <w:tcW w:w="1033" w:type="dxa"/>
                <w:noWrap/>
                <w:vAlign w:val="bottom"/>
              </w:tcPr>
            </w:tcPrChange>
          </w:tcPr>
          <w:p w14:paraId="477896D7" w14:textId="22369B4F" w:rsidR="006A7A63" w:rsidRPr="00397CDC" w:rsidRDefault="006A7A63" w:rsidP="006A7A63">
            <w:pPr>
              <w:spacing w:after="160"/>
              <w:rPr>
                <w:rFonts w:ascii="Times New Roman" w:hAnsi="Times New Roman" w:cs="Times New Roman"/>
                <w:sz w:val="24"/>
              </w:rPr>
            </w:pPr>
            <w:ins w:id="1589" w:author="Liu, Luyu" w:date="2020-07-30T14:37:00Z">
              <w:r w:rsidRPr="00FD7CDC">
                <w:rPr>
                  <w:rFonts w:ascii="Times New Roman" w:hAnsi="Times New Roman" w:cs="Times New Roman"/>
                  <w:sz w:val="24"/>
                  <w:rPrChange w:id="1590" w:author="Liu, Luyu" w:date="2020-07-30T14:38:00Z">
                    <w:rPr>
                      <w:rFonts w:ascii="Calibri" w:hAnsi="Calibri" w:cs="Calibri"/>
                      <w:color w:val="000000"/>
                    </w:rPr>
                  </w:rPrChange>
                </w:rPr>
                <w:t>-1.215</w:t>
              </w:r>
            </w:ins>
            <w:del w:id="1591" w:author="Liu, Luyu" w:date="2020-07-30T14:37:00Z">
              <w:r w:rsidRPr="00397CDC" w:rsidDel="008A1D02">
                <w:rPr>
                  <w:rFonts w:ascii="Times New Roman" w:hAnsi="Times New Roman" w:cs="Times New Roman"/>
                  <w:sz w:val="24"/>
                </w:rPr>
                <w:delText>-2.55</w:delText>
              </w:r>
            </w:del>
          </w:p>
        </w:tc>
        <w:tc>
          <w:tcPr>
            <w:tcW w:w="1737" w:type="dxa"/>
            <w:noWrap/>
            <w:vAlign w:val="bottom"/>
            <w:tcPrChange w:id="1592" w:author="Liu, Luyu" w:date="2020-07-30T14:40:00Z">
              <w:tcPr>
                <w:tcW w:w="1668" w:type="dxa"/>
                <w:noWrap/>
                <w:vAlign w:val="bottom"/>
              </w:tcPr>
            </w:tcPrChange>
          </w:tcPr>
          <w:p w14:paraId="783F95F0" w14:textId="1BFBF9BE" w:rsidR="006A7A63" w:rsidRPr="00397CDC" w:rsidRDefault="000841ED" w:rsidP="006A7A63">
            <w:pPr>
              <w:spacing w:after="160"/>
              <w:rPr>
                <w:rFonts w:ascii="Times New Roman" w:hAnsi="Times New Roman" w:cs="Times New Roman"/>
                <w:sz w:val="24"/>
              </w:rPr>
            </w:pPr>
            <w:ins w:id="1593" w:author="Liu, Luyu" w:date="2020-07-30T14:37:00Z">
              <w:r w:rsidRPr="008A6B31">
                <w:rPr>
                  <w:rFonts w:ascii="Times New Roman" w:hAnsi="Times New Roman" w:cs="Times New Roman"/>
                  <w:sz w:val="24"/>
                </w:rPr>
                <w:t>0.227</w:t>
              </w:r>
            </w:ins>
            <w:del w:id="1594" w:author="Liu, Luyu" w:date="2020-07-30T14:37:00Z">
              <w:r w:rsidR="006A7A63" w:rsidRPr="00397CDC" w:rsidDel="008A1D02">
                <w:rPr>
                  <w:rFonts w:ascii="Times New Roman" w:hAnsi="Times New Roman" w:cs="Times New Roman"/>
                  <w:sz w:val="24"/>
                </w:rPr>
                <w:delText>0.01217</w:delText>
              </w:r>
            </w:del>
          </w:p>
        </w:tc>
        <w:tc>
          <w:tcPr>
            <w:tcW w:w="903" w:type="dxa"/>
            <w:tcPrChange w:id="1595" w:author="Liu, Luyu" w:date="2020-07-30T14:40:00Z">
              <w:tcPr>
                <w:tcW w:w="872" w:type="dxa"/>
              </w:tcPr>
            </w:tcPrChange>
          </w:tcPr>
          <w:p w14:paraId="3A67FE3E" w14:textId="04E36B4D" w:rsidR="006A7A63" w:rsidRPr="00397CDC" w:rsidRDefault="00A52694" w:rsidP="008A6B31">
            <w:pPr>
              <w:spacing w:after="160"/>
              <w:rPr>
                <w:rFonts w:ascii="Times New Roman" w:hAnsi="Times New Roman" w:cs="Times New Roman"/>
                <w:sz w:val="24"/>
              </w:rPr>
            </w:pPr>
            <w:ins w:id="1596" w:author="Liu, Luyu" w:date="2020-07-30T14:40:00Z">
              <w:r>
                <w:rPr>
                  <w:rFonts w:ascii="Times New Roman" w:hAnsi="Times New Roman" w:cs="Times New Roman"/>
                  <w:sz w:val="24"/>
                </w:rPr>
                <w:t>13.31</w:t>
              </w:r>
            </w:ins>
            <w:ins w:id="1597" w:author="Liu, Luyu" w:date="2020-07-30T16:18:00Z">
              <w:r w:rsidR="00357EE7">
                <w:rPr>
                  <w:rFonts w:ascii="Times New Roman" w:hAnsi="Times New Roman" w:cs="Times New Roman"/>
                  <w:sz w:val="24"/>
                </w:rPr>
                <w:t xml:space="preserve"> </w:t>
              </w:r>
            </w:ins>
            <w:del w:id="1598" w:author="Liu, Luyu" w:date="2020-07-30T14:40:00Z">
              <w:r w:rsidR="006A7A63" w:rsidRPr="00397CDC" w:rsidDel="006A7A63">
                <w:rPr>
                  <w:rFonts w:ascii="Times New Roman" w:hAnsi="Times New Roman" w:cs="Times New Roman"/>
                  <w:sz w:val="24"/>
                </w:rPr>
                <w:delText>1.21</w:delText>
              </w:r>
            </w:del>
          </w:p>
        </w:tc>
        <w:tc>
          <w:tcPr>
            <w:tcW w:w="977" w:type="dxa"/>
            <w:tcPrChange w:id="1599" w:author="Liu, Luyu" w:date="2020-07-30T14:40:00Z">
              <w:tcPr>
                <w:tcW w:w="942" w:type="dxa"/>
              </w:tcPr>
            </w:tcPrChange>
          </w:tcPr>
          <w:p w14:paraId="42915349" w14:textId="6D3A58D9" w:rsidR="006A7A63" w:rsidRPr="00397CDC" w:rsidRDefault="000841ED" w:rsidP="006A7A63">
            <w:pPr>
              <w:spacing w:after="160"/>
              <w:rPr>
                <w:rFonts w:ascii="Times New Roman" w:hAnsi="Times New Roman" w:cs="Times New Roman"/>
                <w:sz w:val="24"/>
              </w:rPr>
            </w:pPr>
            <w:ins w:id="1600" w:author="Liu, Luyu" w:date="2020-07-30T14:40:00Z">
              <w:r>
                <w:rPr>
                  <w:rFonts w:ascii="Times New Roman" w:hAnsi="Times New Roman" w:cs="Times New Roman"/>
                  <w:sz w:val="24"/>
                </w:rPr>
                <w:t>~0</w:t>
              </w:r>
            </w:ins>
            <w:del w:id="1601" w:author="Liu, Luyu" w:date="2020-07-30T14:40:00Z">
              <w:r w:rsidR="006A7A63" w:rsidRPr="00397CDC" w:rsidDel="006A7A63">
                <w:rPr>
                  <w:rFonts w:ascii="Times New Roman" w:hAnsi="Times New Roman" w:cs="Times New Roman"/>
                  <w:sz w:val="24"/>
                </w:rPr>
                <w:delText>0.037</w:delText>
              </w:r>
            </w:del>
          </w:p>
        </w:tc>
      </w:tr>
      <w:tr w:rsidR="006A7A63" w:rsidRPr="00D22632" w14:paraId="38363838" w14:textId="77777777" w:rsidTr="006A7A63">
        <w:trPr>
          <w:trHeight w:val="233"/>
          <w:ins w:id="1602" w:author="Liu, Luyu" w:date="2020-07-30T14:37:00Z"/>
          <w:trPrChange w:id="1603" w:author="Liu, Luyu" w:date="2020-07-30T14:40:00Z">
            <w:trPr>
              <w:trHeight w:val="233"/>
            </w:trPr>
          </w:trPrChange>
        </w:trPr>
        <w:tc>
          <w:tcPr>
            <w:tcW w:w="2783" w:type="dxa"/>
            <w:noWrap/>
            <w:tcPrChange w:id="1604" w:author="Liu, Luyu" w:date="2020-07-30T14:40:00Z">
              <w:tcPr>
                <w:tcW w:w="2155" w:type="dxa"/>
                <w:noWrap/>
              </w:tcPr>
            </w:tcPrChange>
          </w:tcPr>
          <w:p w14:paraId="73F29400" w14:textId="464006C4" w:rsidR="006A7A63" w:rsidRPr="00397CDC" w:rsidRDefault="006A7A63">
            <w:pPr>
              <w:spacing w:after="160"/>
              <w:rPr>
                <w:ins w:id="1605" w:author="Liu, Luyu" w:date="2020-07-30T14:37:00Z"/>
                <w:rFonts w:ascii="Times New Roman" w:hAnsi="Times New Roman" w:cs="Times New Roman"/>
                <w:sz w:val="24"/>
              </w:rPr>
              <w:pPrChange w:id="1606" w:author="Liu, Luyu" w:date="2020-07-30T14:38:00Z">
                <w:pPr/>
              </w:pPrChange>
            </w:pPr>
            <w:ins w:id="1607" w:author="Liu, Luyu" w:date="2020-07-30T14:39:00Z">
              <w:r>
                <w:rPr>
                  <w:rFonts w:ascii="Times New Roman" w:hAnsi="Times New Roman" w:cs="Times New Roman"/>
                  <w:sz w:val="24"/>
                </w:rPr>
                <w:t>Ratio of households with no vehicles</w:t>
              </w:r>
            </w:ins>
          </w:p>
        </w:tc>
        <w:tc>
          <w:tcPr>
            <w:tcW w:w="236" w:type="dxa"/>
            <w:noWrap/>
            <w:vAlign w:val="bottom"/>
            <w:tcPrChange w:id="1608" w:author="Liu, Luyu" w:date="2020-07-30T14:40:00Z">
              <w:tcPr>
                <w:tcW w:w="1103" w:type="dxa"/>
                <w:noWrap/>
                <w:vAlign w:val="bottom"/>
              </w:tcPr>
            </w:tcPrChange>
          </w:tcPr>
          <w:p w14:paraId="3C24C4BA" w14:textId="7479EBB6" w:rsidR="006A7A63" w:rsidRPr="00397CDC" w:rsidRDefault="00A52694">
            <w:pPr>
              <w:spacing w:after="160"/>
              <w:rPr>
                <w:ins w:id="1609" w:author="Liu, Luyu" w:date="2020-07-30T14:37:00Z"/>
                <w:rFonts w:ascii="Times New Roman" w:hAnsi="Times New Roman" w:cs="Times New Roman"/>
                <w:sz w:val="24"/>
              </w:rPr>
              <w:pPrChange w:id="1610" w:author="Liu, Luyu" w:date="2020-07-30T14:38:00Z">
                <w:pPr/>
              </w:pPrChange>
            </w:pPr>
            <w:ins w:id="1611" w:author="Liu, Luyu" w:date="2020-07-30T14:37:00Z">
              <w:r w:rsidRPr="008A6B31">
                <w:rPr>
                  <w:rFonts w:ascii="Times New Roman" w:hAnsi="Times New Roman" w:cs="Times New Roman"/>
                  <w:sz w:val="24"/>
                </w:rPr>
                <w:t>0.307</w:t>
              </w:r>
            </w:ins>
          </w:p>
        </w:tc>
        <w:tc>
          <w:tcPr>
            <w:tcW w:w="1642" w:type="dxa"/>
            <w:noWrap/>
            <w:vAlign w:val="bottom"/>
            <w:tcPrChange w:id="1612" w:author="Liu, Luyu" w:date="2020-07-30T14:40:00Z">
              <w:tcPr>
                <w:tcW w:w="1577" w:type="dxa"/>
                <w:noWrap/>
                <w:vAlign w:val="bottom"/>
              </w:tcPr>
            </w:tcPrChange>
          </w:tcPr>
          <w:p w14:paraId="699BEFCE" w14:textId="4B542853" w:rsidR="006A7A63" w:rsidRPr="00397CDC" w:rsidRDefault="000841ED">
            <w:pPr>
              <w:spacing w:after="160"/>
              <w:rPr>
                <w:ins w:id="1613" w:author="Liu, Luyu" w:date="2020-07-30T14:37:00Z"/>
                <w:rFonts w:ascii="Times New Roman" w:hAnsi="Times New Roman" w:cs="Times New Roman"/>
                <w:sz w:val="24"/>
              </w:rPr>
              <w:pPrChange w:id="1614" w:author="Liu, Luyu" w:date="2020-07-30T14:38:00Z">
                <w:pPr/>
              </w:pPrChange>
            </w:pPr>
            <w:ins w:id="1615" w:author="Liu, Luyu" w:date="2020-07-30T14:37:00Z">
              <w:r w:rsidRPr="008A6B31">
                <w:rPr>
                  <w:rFonts w:ascii="Times New Roman" w:hAnsi="Times New Roman" w:cs="Times New Roman"/>
                  <w:sz w:val="24"/>
                </w:rPr>
                <w:t>0.177</w:t>
              </w:r>
            </w:ins>
          </w:p>
        </w:tc>
        <w:tc>
          <w:tcPr>
            <w:tcW w:w="1072" w:type="dxa"/>
            <w:noWrap/>
            <w:vAlign w:val="bottom"/>
            <w:tcPrChange w:id="1616" w:author="Liu, Luyu" w:date="2020-07-30T14:40:00Z">
              <w:tcPr>
                <w:tcW w:w="1033" w:type="dxa"/>
                <w:noWrap/>
                <w:vAlign w:val="bottom"/>
              </w:tcPr>
            </w:tcPrChange>
          </w:tcPr>
          <w:p w14:paraId="1E4BA2AE" w14:textId="3FBB0638" w:rsidR="006A7A63" w:rsidRPr="00397CDC" w:rsidRDefault="006A7A63">
            <w:pPr>
              <w:spacing w:after="160"/>
              <w:rPr>
                <w:ins w:id="1617" w:author="Liu, Luyu" w:date="2020-07-30T14:37:00Z"/>
                <w:rFonts w:ascii="Times New Roman" w:hAnsi="Times New Roman" w:cs="Times New Roman"/>
                <w:sz w:val="24"/>
              </w:rPr>
              <w:pPrChange w:id="1618" w:author="Liu, Luyu" w:date="2020-07-30T14:38:00Z">
                <w:pPr/>
              </w:pPrChange>
            </w:pPr>
            <w:ins w:id="1619" w:author="Liu, Luyu" w:date="2020-07-30T14:37:00Z">
              <w:r w:rsidRPr="00FD7CDC">
                <w:rPr>
                  <w:rFonts w:ascii="Times New Roman" w:hAnsi="Times New Roman" w:cs="Times New Roman"/>
                  <w:sz w:val="24"/>
                  <w:rPrChange w:id="1620" w:author="Liu, Luyu" w:date="2020-07-30T14:38:00Z">
                    <w:rPr>
                      <w:rFonts w:ascii="Calibri" w:hAnsi="Calibri" w:cs="Calibri"/>
                      <w:color w:val="000000"/>
                    </w:rPr>
                  </w:rPrChange>
                </w:rPr>
                <w:t>1.732</w:t>
              </w:r>
            </w:ins>
          </w:p>
        </w:tc>
        <w:tc>
          <w:tcPr>
            <w:tcW w:w="1737" w:type="dxa"/>
            <w:noWrap/>
            <w:vAlign w:val="bottom"/>
            <w:tcPrChange w:id="1621" w:author="Liu, Luyu" w:date="2020-07-30T14:40:00Z">
              <w:tcPr>
                <w:tcW w:w="1668" w:type="dxa"/>
                <w:noWrap/>
                <w:vAlign w:val="bottom"/>
              </w:tcPr>
            </w:tcPrChange>
          </w:tcPr>
          <w:p w14:paraId="56ACB5D1" w14:textId="762B77EE" w:rsidR="006A7A63" w:rsidRPr="00397CDC" w:rsidRDefault="000841ED">
            <w:pPr>
              <w:spacing w:after="160"/>
              <w:rPr>
                <w:ins w:id="1622" w:author="Liu, Luyu" w:date="2020-07-30T14:37:00Z"/>
                <w:rFonts w:ascii="Times New Roman" w:hAnsi="Times New Roman" w:cs="Times New Roman"/>
                <w:sz w:val="24"/>
              </w:rPr>
              <w:pPrChange w:id="1623" w:author="Liu, Luyu" w:date="2020-07-30T14:38:00Z">
                <w:pPr/>
              </w:pPrChange>
            </w:pPr>
            <w:ins w:id="1624" w:author="Liu, Luyu" w:date="2020-07-30T14:37:00Z">
              <w:r w:rsidRPr="008A6B31">
                <w:rPr>
                  <w:rFonts w:ascii="Times New Roman" w:hAnsi="Times New Roman" w:cs="Times New Roman"/>
                  <w:sz w:val="24"/>
                </w:rPr>
                <w:t>0.0863</w:t>
              </w:r>
            </w:ins>
          </w:p>
        </w:tc>
        <w:tc>
          <w:tcPr>
            <w:tcW w:w="903" w:type="dxa"/>
            <w:tcPrChange w:id="1625" w:author="Liu, Luyu" w:date="2020-07-30T14:40:00Z">
              <w:tcPr>
                <w:tcW w:w="872" w:type="dxa"/>
              </w:tcPr>
            </w:tcPrChange>
          </w:tcPr>
          <w:p w14:paraId="3AC7ED24" w14:textId="6ADE20EA" w:rsidR="006A7A63" w:rsidRPr="00397CDC" w:rsidRDefault="00A52694">
            <w:pPr>
              <w:spacing w:after="160"/>
              <w:rPr>
                <w:ins w:id="1626" w:author="Liu, Luyu" w:date="2020-07-30T14:37:00Z"/>
                <w:rFonts w:ascii="Times New Roman" w:hAnsi="Times New Roman" w:cs="Times New Roman"/>
                <w:sz w:val="24"/>
              </w:rPr>
              <w:pPrChange w:id="1627" w:author="Liu, Luyu" w:date="2020-07-30T14:38:00Z">
                <w:pPr/>
              </w:pPrChange>
            </w:pPr>
            <w:ins w:id="1628" w:author="Liu, Luyu" w:date="2020-07-30T14:40:00Z">
              <w:r>
                <w:rPr>
                  <w:rFonts w:ascii="Times New Roman" w:hAnsi="Times New Roman" w:cs="Times New Roman"/>
                  <w:sz w:val="24"/>
                </w:rPr>
                <w:t>11.38</w:t>
              </w:r>
            </w:ins>
          </w:p>
        </w:tc>
        <w:tc>
          <w:tcPr>
            <w:tcW w:w="977" w:type="dxa"/>
            <w:tcPrChange w:id="1629" w:author="Liu, Luyu" w:date="2020-07-30T14:40:00Z">
              <w:tcPr>
                <w:tcW w:w="942" w:type="dxa"/>
              </w:tcPr>
            </w:tcPrChange>
          </w:tcPr>
          <w:p w14:paraId="22E14C3B" w14:textId="4E604FFE" w:rsidR="006A7A63" w:rsidRPr="00397CDC" w:rsidRDefault="000841ED">
            <w:pPr>
              <w:spacing w:after="160"/>
              <w:rPr>
                <w:ins w:id="1630" w:author="Liu, Luyu" w:date="2020-07-30T14:37:00Z"/>
                <w:rFonts w:ascii="Times New Roman" w:hAnsi="Times New Roman" w:cs="Times New Roman"/>
                <w:sz w:val="24"/>
              </w:rPr>
              <w:pPrChange w:id="1631" w:author="Liu, Luyu" w:date="2020-07-30T14:38:00Z">
                <w:pPr/>
              </w:pPrChange>
            </w:pPr>
            <w:ins w:id="1632" w:author="Liu, Luyu" w:date="2020-07-30T14:40:00Z">
              <w:r>
                <w:rPr>
                  <w:rFonts w:ascii="Times New Roman" w:hAnsi="Times New Roman" w:cs="Times New Roman"/>
                  <w:sz w:val="24"/>
                </w:rPr>
                <w:t>0.017</w:t>
              </w:r>
            </w:ins>
          </w:p>
        </w:tc>
      </w:tr>
    </w:tbl>
    <w:p w14:paraId="75335291" w14:textId="736A7EB5" w:rsidR="00077492" w:rsidDel="00446080" w:rsidRDefault="00077492">
      <w:pPr>
        <w:spacing w:line="240" w:lineRule="auto"/>
        <w:jc w:val="center"/>
        <w:rPr>
          <w:del w:id="1633" w:author="Liu, Luyu" w:date="2020-08-02T21:31:00Z"/>
          <w:rFonts w:ascii="Times New Roman" w:hAnsi="Times New Roman" w:cs="Times New Roman"/>
          <w:sz w:val="24"/>
        </w:rPr>
        <w:pPrChange w:id="1634" w:author="Liu, Luyu" w:date="2020-08-04T19:33:00Z">
          <w:pPr>
            <w:spacing w:line="480" w:lineRule="auto"/>
            <w:jc w:val="center"/>
          </w:pPr>
        </w:pPrChange>
      </w:pPr>
      <w:bookmarkStart w:id="1635" w:name="_Ref46957630"/>
      <w:del w:id="1636" w:author="Liu, Luyu" w:date="2020-08-02T21:31:00Z">
        <w:r w:rsidRPr="00924837" w:rsidDel="00446080">
          <w:rPr>
            <w:rFonts w:ascii="Times New Roman" w:hAnsi="Times New Roman" w:cs="Times New Roman"/>
            <w:sz w:val="24"/>
          </w:rPr>
          <w:delText xml:space="preserve">Table </w:delText>
        </w:r>
        <w:r w:rsidRPr="00924837" w:rsidDel="00446080">
          <w:rPr>
            <w:rFonts w:ascii="Times New Roman" w:hAnsi="Times New Roman" w:cs="Times New Roman"/>
            <w:sz w:val="24"/>
          </w:rPr>
          <w:fldChar w:fldCharType="begin"/>
        </w:r>
        <w:r w:rsidRPr="00924837" w:rsidDel="00446080">
          <w:rPr>
            <w:rFonts w:ascii="Times New Roman" w:hAnsi="Times New Roman" w:cs="Times New Roman"/>
            <w:sz w:val="24"/>
          </w:rPr>
          <w:delInstrText xml:space="preserve"> SEQ Table \* ARABIC </w:delInstrText>
        </w:r>
        <w:r w:rsidRPr="00924837" w:rsidDel="00446080">
          <w:rPr>
            <w:rFonts w:ascii="Times New Roman" w:hAnsi="Times New Roman" w:cs="Times New Roman"/>
            <w:sz w:val="24"/>
          </w:rPr>
          <w:fldChar w:fldCharType="separate"/>
        </w:r>
        <w:r w:rsidDel="00446080">
          <w:rPr>
            <w:rFonts w:ascii="Times New Roman" w:hAnsi="Times New Roman" w:cs="Times New Roman"/>
            <w:noProof/>
            <w:sz w:val="24"/>
          </w:rPr>
          <w:delText>1</w:delText>
        </w:r>
        <w:r w:rsidRPr="00924837" w:rsidDel="00446080">
          <w:rPr>
            <w:rFonts w:ascii="Times New Roman" w:hAnsi="Times New Roman" w:cs="Times New Roman"/>
            <w:sz w:val="24"/>
          </w:rPr>
          <w:fldChar w:fldCharType="end"/>
        </w:r>
        <w:bookmarkEnd w:id="1635"/>
        <w:r w:rsidRPr="00924837" w:rsidDel="00446080">
          <w:rPr>
            <w:rFonts w:ascii="Times New Roman" w:hAnsi="Times New Roman" w:cs="Times New Roman"/>
            <w:sz w:val="24"/>
          </w:rPr>
          <w:delText xml:space="preserve">: </w:delText>
        </w:r>
        <w:r w:rsidDel="00446080">
          <w:rPr>
            <w:rFonts w:ascii="Times New Roman" w:hAnsi="Times New Roman" w:cs="Times New Roman"/>
            <w:sz w:val="24"/>
          </w:rPr>
          <w:delText>R</w:delText>
        </w:r>
        <w:r w:rsidRPr="00924837" w:rsidDel="00446080">
          <w:rPr>
            <w:rFonts w:ascii="Times New Roman" w:hAnsi="Times New Roman" w:cs="Times New Roman"/>
            <w:sz w:val="24"/>
          </w:rPr>
          <w:delText>esults</w:delText>
        </w:r>
        <w:r w:rsidDel="00446080">
          <w:rPr>
            <w:rFonts w:ascii="Times New Roman" w:hAnsi="Times New Roman" w:cs="Times New Roman"/>
            <w:sz w:val="24"/>
          </w:rPr>
          <w:delText xml:space="preserve"> from regression analysis of </w:delText>
        </w:r>
      </w:del>
      <w:del w:id="1637" w:author="Liu, Luyu" w:date="2020-07-29T17:26:00Z">
        <w:r w:rsidDel="00E71AC6">
          <w:rPr>
            <w:rFonts w:ascii="Times New Roman" w:hAnsi="Times New Roman" w:cs="Times New Roman"/>
            <w:sz w:val="24"/>
          </w:rPr>
          <w:delText>floor</w:delText>
        </w:r>
      </w:del>
      <w:del w:id="1638" w:author="Liu, Luyu" w:date="2020-08-02T21:31:00Z">
        <w:r w:rsidDel="00446080">
          <w:rPr>
            <w:rFonts w:ascii="Times New Roman" w:hAnsi="Times New Roman" w:cs="Times New Roman"/>
            <w:sz w:val="24"/>
          </w:rPr>
          <w:delText xml:space="preserve"> values with socio-economic and awareness indicators </w:delText>
        </w:r>
      </w:del>
    </w:p>
    <w:p w14:paraId="4CF378F7" w14:textId="77777777" w:rsidR="00077492" w:rsidRDefault="00077492">
      <w:pPr>
        <w:spacing w:line="240" w:lineRule="auto"/>
        <w:rPr>
          <w:rFonts w:ascii="Times New Roman" w:hAnsi="Times New Roman" w:cs="Times New Roman"/>
          <w:sz w:val="24"/>
        </w:rPr>
        <w:pPrChange w:id="1639" w:author="Liu, Luyu" w:date="2020-08-04T19:33:00Z">
          <w:pPr>
            <w:spacing w:line="480" w:lineRule="auto"/>
            <w:ind w:firstLine="720"/>
          </w:pPr>
        </w:pPrChange>
      </w:pPr>
    </w:p>
    <w:p w14:paraId="337471F9" w14:textId="77777777" w:rsidR="00077492" w:rsidRPr="00FF2732" w:rsidRDefault="00077492">
      <w:pPr>
        <w:spacing w:line="240" w:lineRule="auto"/>
        <w:jc w:val="both"/>
        <w:rPr>
          <w:rStyle w:val="Emphasis"/>
          <w:rPrChange w:id="1640" w:author="Liu, Luyu" w:date="2020-08-02T21:18:00Z">
            <w:rPr/>
          </w:rPrChange>
        </w:rPr>
        <w:pPrChange w:id="1641" w:author="Liu, Luyu" w:date="2020-08-02T21:18:00Z">
          <w:pPr>
            <w:pStyle w:val="ListParagraph"/>
            <w:numPr>
              <w:ilvl w:val="2"/>
              <w:numId w:val="2"/>
            </w:numPr>
            <w:spacing w:line="480" w:lineRule="auto"/>
            <w:ind w:hanging="720"/>
            <w:jc w:val="both"/>
          </w:pPr>
        </w:pPrChange>
      </w:pPr>
      <w:r w:rsidRPr="00FF2732">
        <w:rPr>
          <w:rStyle w:val="Emphasis"/>
          <w:rPrChange w:id="1642" w:author="Liu, Luyu" w:date="2020-08-02T21:18:00Z">
            <w:rPr/>
          </w:rPrChange>
        </w:rPr>
        <w:t>Population with non-physical occupations</w:t>
      </w:r>
    </w:p>
    <w:p w14:paraId="154539EC" w14:textId="77777777" w:rsidR="00077492" w:rsidRDefault="00077492">
      <w:pPr>
        <w:spacing w:line="240" w:lineRule="auto"/>
        <w:ind w:firstLine="720"/>
        <w:jc w:val="both"/>
        <w:rPr>
          <w:rFonts w:ascii="Times New Roman" w:hAnsi="Times New Roman" w:cs="Times New Roman"/>
          <w:sz w:val="24"/>
        </w:rPr>
        <w:pPrChange w:id="1643" w:author="Liu, Luyu" w:date="2020-08-02T21:21: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5A5DF4C6" w:rsidR="00077492" w:rsidRDefault="00077492">
      <w:pPr>
        <w:spacing w:line="240" w:lineRule="auto"/>
        <w:ind w:firstLine="720"/>
        <w:jc w:val="both"/>
        <w:rPr>
          <w:rFonts w:ascii="Times New Roman" w:hAnsi="Times New Roman" w:cs="Times New Roman"/>
          <w:sz w:val="24"/>
        </w:rPr>
        <w:pPrChange w:id="1644" w:author="Liu, Luyu" w:date="2020-07-20T23:14:00Z">
          <w:pPr>
            <w:spacing w:line="480" w:lineRule="auto"/>
            <w:ind w:firstLine="720"/>
            <w:jc w:val="both"/>
          </w:pPr>
        </w:pPrChange>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very significant negative correlation between </w:t>
      </w:r>
      <w:ins w:id="1645"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 xml:space="preserve">Hispanic population and </w:t>
      </w:r>
      <w:ins w:id="1646"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 xml:space="preserve">population with non-physical occupations suggests vulnerability of Hispanic populations during this health crisis: if a city has a higher Hispanic population, it is likely for the city to have a higher </w:t>
      </w:r>
      <w:del w:id="1647" w:author="Liu, Luyu" w:date="2020-07-29T17:26:00Z">
        <w:r w:rsidDel="00E71AC6">
          <w:rPr>
            <w:rFonts w:ascii="Times New Roman" w:hAnsi="Times New Roman" w:cs="Times New Roman"/>
            <w:sz w:val="24"/>
          </w:rPr>
          <w:delText>floor</w:delText>
        </w:r>
      </w:del>
      <w:ins w:id="164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ins w:id="1649" w:author="Liu, Luyu" w:date="2020-08-03T21:34:00Z">
        <w:r w:rsidR="0050689E">
          <w:rPr>
            <w:rFonts w:ascii="Times New Roman" w:hAnsi="Times New Roman" w:cs="Times New Roman"/>
            <w:sz w:val="24"/>
          </w:rPr>
          <w:t xml:space="preserve">The correlation </w:t>
        </w:r>
      </w:ins>
      <w:ins w:id="1650" w:author="Miller, Harvey J." w:date="2020-08-04T15:13:00Z">
        <w:r w:rsidR="00D32EF1">
          <w:rPr>
            <w:rFonts w:ascii="Times New Roman" w:hAnsi="Times New Roman" w:cs="Times New Roman"/>
            <w:sz w:val="24"/>
          </w:rPr>
          <w:t xml:space="preserve">result </w:t>
        </w:r>
      </w:ins>
      <w:ins w:id="1651" w:author="Liu, Luyu" w:date="2020-08-03T21:27:00Z">
        <w:del w:id="1652" w:author="Miller, Harvey J." w:date="2020-08-04T15:13:00Z">
          <w:r w:rsidR="005B7FEC" w:rsidDel="00D32EF1">
            <w:rPr>
              <w:rFonts w:ascii="Times New Roman" w:hAnsi="Times New Roman" w:cs="Times New Roman"/>
              <w:sz w:val="24"/>
            </w:rPr>
            <w:delText xml:space="preserve">conclusion </w:delText>
          </w:r>
        </w:del>
        <w:r w:rsidR="005B7FEC">
          <w:rPr>
            <w:rFonts w:ascii="Times New Roman" w:hAnsi="Times New Roman" w:cs="Times New Roman"/>
            <w:sz w:val="24"/>
          </w:rPr>
          <w:t>also applies to the m</w:t>
        </w:r>
      </w:ins>
      <w:ins w:id="1653" w:author="Liu, Luyu" w:date="2020-08-03T21:24:00Z">
        <w:r w:rsidR="00BD67B7">
          <w:rPr>
            <w:rFonts w:ascii="Times New Roman" w:hAnsi="Times New Roman" w:cs="Times New Roman"/>
            <w:sz w:val="24"/>
          </w:rPr>
          <w:t>edian income, population density, and employment density</w:t>
        </w:r>
      </w:ins>
      <w:ins w:id="1654" w:author="Liu, Luyu" w:date="2020-08-03T21:34:00Z">
        <w:r w:rsidR="00AD3883">
          <w:rPr>
            <w:rFonts w:ascii="Times New Roman" w:hAnsi="Times New Roman" w:cs="Times New Roman"/>
            <w:sz w:val="24"/>
          </w:rPr>
          <w:t>, which</w:t>
        </w:r>
      </w:ins>
      <w:ins w:id="1655" w:author="Liu, Luyu" w:date="2020-08-03T21:24:00Z">
        <w:r w:rsidR="00BD67B7">
          <w:rPr>
            <w:rFonts w:ascii="Times New Roman" w:hAnsi="Times New Roman" w:cs="Times New Roman"/>
            <w:sz w:val="24"/>
          </w:rPr>
          <w:t xml:space="preserve"> are all correlated with the ratio of population with non-physical occupations</w:t>
        </w:r>
        <w:r w:rsidR="009733E9">
          <w:rPr>
            <w:rFonts w:ascii="Times New Roman" w:hAnsi="Times New Roman" w:cs="Times New Roman"/>
            <w:sz w:val="24"/>
          </w:rPr>
          <w:t>.</w:t>
        </w:r>
      </w:ins>
    </w:p>
    <w:p w14:paraId="74548DB7" w14:textId="75B764EC" w:rsidR="00077492" w:rsidRDefault="00077492">
      <w:pPr>
        <w:spacing w:line="240" w:lineRule="auto"/>
        <w:jc w:val="both"/>
        <w:rPr>
          <w:rFonts w:ascii="Times New Roman" w:hAnsi="Times New Roman" w:cs="Times New Roman"/>
          <w:sz w:val="24"/>
        </w:rPr>
        <w:pPrChange w:id="1656" w:author="Liu, Luyu" w:date="2020-07-20T23:14:00Z">
          <w:pPr>
            <w:spacing w:line="480" w:lineRule="auto"/>
            <w:jc w:val="both"/>
          </w:pPr>
        </w:pPrChange>
      </w:pPr>
      <w:r>
        <w:rPr>
          <w:rFonts w:ascii="Times New Roman" w:hAnsi="Times New Roman" w:cs="Times New Roman"/>
          <w:sz w:val="24"/>
        </w:rPr>
        <w:tab/>
      </w:r>
      <w:commentRangeStart w:id="1657"/>
      <w:ins w:id="1658" w:author="Miller, Harvey J." w:date="2020-08-04T15:13:00Z">
        <w:r w:rsidR="00D32EF1">
          <w:rPr>
            <w:rFonts w:ascii="Times New Roman" w:hAnsi="Times New Roman" w:cs="Times New Roman"/>
            <w:sz w:val="24"/>
          </w:rPr>
          <w:t>User surveys conducted by Transit app in April 2020 support t</w:t>
        </w:r>
      </w:ins>
      <w:del w:id="1659" w:author="Miller, Harvey J." w:date="2020-08-04T15:13:00Z">
        <w:r w:rsidDel="00D32EF1">
          <w:rPr>
            <w:rFonts w:ascii="Times New Roman" w:hAnsi="Times New Roman" w:cs="Times New Roman"/>
            <w:sz w:val="24"/>
          </w:rPr>
          <w:delText>T</w:delText>
        </w:r>
      </w:del>
      <w:r>
        <w:rPr>
          <w:rFonts w:ascii="Times New Roman" w:hAnsi="Times New Roman" w:cs="Times New Roman"/>
          <w:sz w:val="24"/>
        </w:rPr>
        <w:t>hese results</w:t>
      </w:r>
      <w:del w:id="1660" w:author="Miller, Harvey J." w:date="2020-08-04T15:14:00Z">
        <w:r w:rsidDel="00D32EF1">
          <w:rPr>
            <w:rFonts w:ascii="Times New Roman" w:hAnsi="Times New Roman" w:cs="Times New Roman"/>
            <w:sz w:val="24"/>
          </w:rPr>
          <w:delText xml:space="preserve"> </w:delText>
        </w:r>
      </w:del>
      <w:del w:id="1661" w:author="Miller, Harvey J." w:date="2020-08-04T15:13:00Z">
        <w:r w:rsidDel="00D32EF1">
          <w:rPr>
            <w:rFonts w:ascii="Times New Roman" w:hAnsi="Times New Roman" w:cs="Times New Roman"/>
            <w:sz w:val="24"/>
          </w:rPr>
          <w:delText>are also supported by user surveys conducted by Transit app in April 2020</w:delText>
        </w:r>
      </w:del>
      <w:r>
        <w:rPr>
          <w:rFonts w:ascii="Times New Roman" w:hAnsi="Times New Roman" w:cs="Times New Roman" w:hint="eastAsia"/>
          <w:sz w:val="24"/>
        </w:rPr>
        <w:t xml:space="preserve">. </w:t>
      </w:r>
      <w:r>
        <w:rPr>
          <w:rFonts w:ascii="Times New Roman" w:hAnsi="Times New Roman" w:cs="Times New Roman"/>
          <w:sz w:val="24"/>
        </w:rPr>
        <w:t>According to the survey</w:t>
      </w:r>
      <w:del w:id="1662" w:author="Miller, Harvey J." w:date="2020-08-04T15:14:00Z">
        <w:r w:rsidDel="00D32EF1">
          <w:rPr>
            <w:rFonts w:ascii="Times New Roman" w:hAnsi="Times New Roman" w:cs="Times New Roman"/>
            <w:sz w:val="24"/>
          </w:rPr>
          <w:delText xml:space="preserve"> results</w:delText>
        </w:r>
      </w:del>
      <w:r>
        <w:rPr>
          <w:rFonts w:ascii="Times New Roman" w:hAnsi="Times New Roman" w:cs="Times New Roman"/>
          <w:sz w:val="24"/>
        </w:rPr>
        <w:t xml:space="preserve">, 92% of </w:t>
      </w:r>
      <w:ins w:id="1663" w:author="Miller, Harvey J." w:date="2020-08-04T15:14:00Z">
        <w:r w:rsidR="00D32EF1">
          <w:rPr>
            <w:rFonts w:ascii="Times New Roman" w:hAnsi="Times New Roman" w:cs="Times New Roman"/>
            <w:sz w:val="24"/>
          </w:rPr>
          <w:t xml:space="preserve">respondents </w:t>
        </w:r>
      </w:ins>
      <w:ins w:id="1664" w:author="Liu, Luyu" w:date="2020-08-04T22:40:00Z">
        <w:r w:rsidR="00FD24C9">
          <w:rPr>
            <w:rFonts w:ascii="Times New Roman" w:hAnsi="Times New Roman" w:cs="Times New Roman"/>
            <w:sz w:val="24"/>
          </w:rPr>
          <w:t xml:space="preserve">who still use public transit </w:t>
        </w:r>
      </w:ins>
      <w:del w:id="1665" w:author="Miller, Harvey J." w:date="2020-08-04T15:14:00Z">
        <w:r w:rsidDel="00D32EF1">
          <w:rPr>
            <w:rFonts w:ascii="Times New Roman" w:hAnsi="Times New Roman" w:cs="Times New Roman"/>
            <w:sz w:val="24"/>
          </w:rPr>
          <w:delText xml:space="preserve">all the surveyed users </w:delText>
        </w:r>
      </w:del>
      <w:r>
        <w:rPr>
          <w:rFonts w:ascii="Times New Roman" w:hAnsi="Times New Roman" w:cs="Times New Roman"/>
          <w:sz w:val="24"/>
        </w:rPr>
        <w:t>report</w:t>
      </w:r>
      <w:del w:id="1666" w:author="Miller, Harvey J." w:date="2020-08-04T15:16:00Z">
        <w:r w:rsidDel="00D32EF1">
          <w:rPr>
            <w:rFonts w:ascii="Times New Roman" w:hAnsi="Times New Roman" w:cs="Times New Roman"/>
            <w:sz w:val="24"/>
          </w:rPr>
          <w:delText>ed</w:delText>
        </w:r>
      </w:del>
      <w:r>
        <w:rPr>
          <w:rFonts w:ascii="Times New Roman" w:hAnsi="Times New Roman" w:cs="Times New Roman"/>
          <w:sz w:val="24"/>
        </w:rPr>
        <w:t xml:space="preserve"> that they still use </w:t>
      </w:r>
      <w:ins w:id="1667" w:author="Liu, Luyu" w:date="2020-08-04T22:40:00Z">
        <w:r w:rsidR="00FD24C9">
          <w:rPr>
            <w:rFonts w:ascii="Times New Roman" w:hAnsi="Times New Roman" w:cs="Times New Roman"/>
            <w:sz w:val="24"/>
          </w:rPr>
          <w:t xml:space="preserve">it </w:t>
        </w:r>
      </w:ins>
      <w:del w:id="1668" w:author="Liu, Luyu" w:date="2020-08-04T22:40:00Z">
        <w:r w:rsidDel="00FD24C9">
          <w:rPr>
            <w:rFonts w:ascii="Times New Roman" w:hAnsi="Times New Roman" w:cs="Times New Roman"/>
            <w:sz w:val="24"/>
          </w:rPr>
          <w:delText xml:space="preserve">public transit </w:delText>
        </w:r>
      </w:del>
      <w:r>
        <w:rPr>
          <w:rFonts w:ascii="Times New Roman" w:hAnsi="Times New Roman" w:cs="Times New Roman"/>
          <w:sz w:val="24"/>
        </w:rPr>
        <w:t xml:space="preserve">to commute to work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w:t>
      </w:r>
      <w:commentRangeEnd w:id="1657"/>
      <w:r w:rsidR="00D32EF1">
        <w:rPr>
          <w:rStyle w:val="CommentReference"/>
        </w:rPr>
        <w:commentReference w:id="1657"/>
      </w:r>
      <w:r>
        <w:rPr>
          <w:rFonts w:ascii="Times New Roman" w:hAnsi="Times New Roman" w:cs="Times New Roman"/>
          <w:sz w:val="24"/>
        </w:rPr>
        <w:t xml:space="preserve">Meanwhile, the top-four occupation categories that are most likely to still using </w:t>
      </w:r>
      <w:r>
        <w:rPr>
          <w:rFonts w:ascii="Times New Roman" w:hAnsi="Times New Roman" w:cs="Times New Roman"/>
          <w:sz w:val="24"/>
        </w:rPr>
        <w:lastRenderedPageBreak/>
        <w:t xml:space="preserve">transit are production, installation, maintenance and repair, food preparation and serving related, and protective service. Although the categorizations of the survey and the ACS data are different, this is generally consistent with the </w:t>
      </w:r>
      <w:del w:id="1669" w:author="Liu, Luyu" w:date="2020-08-05T22:44:00Z">
        <w:r w:rsidDel="00FD70E5">
          <w:rPr>
            <w:rFonts w:ascii="Times New Roman" w:hAnsi="Times New Roman" w:cs="Times New Roman"/>
            <w:sz w:val="24"/>
          </w:rPr>
          <w:delText xml:space="preserve">non-physical </w:delText>
        </w:r>
      </w:del>
      <w:r>
        <w:rPr>
          <w:rFonts w:ascii="Times New Roman" w:hAnsi="Times New Roman" w:cs="Times New Roman"/>
          <w:sz w:val="24"/>
        </w:rPr>
        <w:t>occupation categories we derive</w:t>
      </w:r>
      <w:del w:id="1670" w:author="Miller, Harvey J." w:date="2020-08-04T15:16:00Z">
        <w:r w:rsidDel="00D32EF1">
          <w:rPr>
            <w:rFonts w:ascii="Times New Roman" w:hAnsi="Times New Roman" w:cs="Times New Roman"/>
            <w:sz w:val="24"/>
          </w:rPr>
          <w:delText>d</w:delText>
        </w:r>
      </w:del>
      <w:r>
        <w:rPr>
          <w:rFonts w:ascii="Times New Roman" w:hAnsi="Times New Roman" w:cs="Times New Roman"/>
          <w:sz w:val="24"/>
        </w:rPr>
        <w:t xml:space="preserve"> from th</w:t>
      </w:r>
      <w:ins w:id="1671" w:author="Miller, Harvey J." w:date="2020-08-04T15:16:00Z">
        <w:r w:rsidR="00D32EF1">
          <w:rPr>
            <w:rFonts w:ascii="Times New Roman" w:hAnsi="Times New Roman" w:cs="Times New Roman"/>
            <w:sz w:val="24"/>
          </w:rPr>
          <w:t>e ACS</w:t>
        </w:r>
      </w:ins>
      <w:del w:id="1672" w:author="Miller, Harvey J." w:date="2020-08-04T15:16:00Z">
        <w:r w:rsidDel="00D32EF1">
          <w:rPr>
            <w:rFonts w:ascii="Times New Roman" w:hAnsi="Times New Roman" w:cs="Times New Roman"/>
            <w:sz w:val="24"/>
          </w:rPr>
          <w:delText>at</w:delText>
        </w:r>
      </w:del>
      <w:r>
        <w:rPr>
          <w:rFonts w:ascii="Times New Roman" w:hAnsi="Times New Roman" w:cs="Times New Roman"/>
          <w:sz w:val="24"/>
        </w:rPr>
        <w:t xml:space="preserve"> data. </w:t>
      </w:r>
    </w:p>
    <w:p w14:paraId="6ACDA72E" w14:textId="7B01B04E" w:rsidR="00077492" w:rsidRDefault="00077492">
      <w:pPr>
        <w:spacing w:line="240" w:lineRule="auto"/>
        <w:ind w:firstLine="720"/>
        <w:jc w:val="both"/>
        <w:rPr>
          <w:rFonts w:ascii="Times New Roman" w:hAnsi="Times New Roman" w:cs="Times New Roman"/>
          <w:sz w:val="24"/>
        </w:rPr>
        <w:pPrChange w:id="1673" w:author="Liu, Luyu" w:date="2020-07-20T23:14: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pPr>
        <w:spacing w:line="240" w:lineRule="auto"/>
        <w:rPr>
          <w:rFonts w:ascii="Times New Roman" w:hAnsi="Times New Roman" w:cs="Times New Roman"/>
          <w:sz w:val="24"/>
        </w:rPr>
        <w:pPrChange w:id="1674" w:author="Liu, Luyu" w:date="2020-07-20T23:14:00Z">
          <w:pPr>
            <w:spacing w:line="480" w:lineRule="auto"/>
          </w:pPr>
        </w:pPrChange>
      </w:pPr>
    </w:p>
    <w:p w14:paraId="2AB1FC09" w14:textId="77777777" w:rsidR="00077492" w:rsidRPr="00FF2732" w:rsidRDefault="00077492">
      <w:pPr>
        <w:spacing w:line="240" w:lineRule="auto"/>
        <w:jc w:val="both"/>
        <w:rPr>
          <w:rStyle w:val="Emphasis"/>
          <w:rPrChange w:id="1675" w:author="Liu, Luyu" w:date="2020-08-02T21:18:00Z">
            <w:rPr/>
          </w:rPrChange>
        </w:rPr>
        <w:pPrChange w:id="1676" w:author="Liu, Luyu" w:date="2020-08-02T21:18:00Z">
          <w:pPr>
            <w:pStyle w:val="ListParagraph"/>
            <w:numPr>
              <w:ilvl w:val="2"/>
              <w:numId w:val="2"/>
            </w:numPr>
            <w:spacing w:line="480" w:lineRule="auto"/>
            <w:ind w:hanging="720"/>
            <w:jc w:val="both"/>
          </w:pPr>
        </w:pPrChange>
      </w:pPr>
      <w:r w:rsidRPr="00FF2732">
        <w:rPr>
          <w:rStyle w:val="Emphasis"/>
          <w:rPrChange w:id="1677" w:author="Liu, Luyu" w:date="2020-08-02T21:18:00Z">
            <w:rPr/>
          </w:rPrChange>
        </w:rPr>
        <w:t>Age</w:t>
      </w:r>
    </w:p>
    <w:p w14:paraId="091EBDEA" w14:textId="02ADE73C" w:rsidR="00077492" w:rsidRDefault="00077492">
      <w:pPr>
        <w:spacing w:line="240" w:lineRule="auto"/>
        <w:ind w:firstLine="720"/>
        <w:jc w:val="both"/>
        <w:rPr>
          <w:rFonts w:ascii="Times New Roman" w:hAnsi="Times New Roman" w:cs="Times New Roman"/>
          <w:sz w:val="24"/>
        </w:rPr>
        <w:pPrChange w:id="1678" w:author="Liu, Luyu" w:date="2020-08-02T21:21:00Z">
          <w:pPr>
            <w:spacing w:line="480" w:lineRule="auto"/>
            <w:jc w:val="both"/>
          </w:pPr>
        </w:pPrChange>
      </w:pPr>
      <w:r>
        <w:rPr>
          <w:rFonts w:ascii="Times New Roman" w:hAnsi="Times New Roman" w:cs="Times New Roman"/>
          <w:sz w:val="24"/>
        </w:rPr>
        <w:t xml:space="preserve">The ratio of the population over 45 years old </w:t>
      </w:r>
      <w:ins w:id="1679" w:author="Miller, Harvey J." w:date="2020-08-04T15:17:00Z">
        <w:r w:rsidR="00D32EF1">
          <w:rPr>
            <w:rFonts w:ascii="Times New Roman" w:hAnsi="Times New Roman" w:cs="Times New Roman"/>
            <w:sz w:val="24"/>
          </w:rPr>
          <w:t xml:space="preserve">associates </w:t>
        </w:r>
      </w:ins>
      <w:del w:id="1680" w:author="Miller, Harvey J." w:date="2020-08-04T15:17:00Z">
        <w:r w:rsidDel="00D32EF1">
          <w:rPr>
            <w:rFonts w:ascii="Times New Roman" w:hAnsi="Times New Roman" w:cs="Times New Roman"/>
            <w:sz w:val="24"/>
          </w:rPr>
          <w:delText xml:space="preserve">is associated </w:delText>
        </w:r>
      </w:del>
      <w:r>
        <w:rPr>
          <w:rFonts w:ascii="Times New Roman" w:hAnsi="Times New Roman" w:cs="Times New Roman"/>
          <w:sz w:val="24"/>
        </w:rPr>
        <w:t xml:space="preserve">with higher </w:t>
      </w:r>
      <w:del w:id="1681" w:author="Liu, Luyu" w:date="2020-07-29T17:26:00Z">
        <w:r w:rsidDel="00E71AC6">
          <w:rPr>
            <w:rFonts w:ascii="Times New Roman" w:hAnsi="Times New Roman" w:cs="Times New Roman"/>
            <w:sz w:val="24"/>
          </w:rPr>
          <w:delText>floor</w:delText>
        </w:r>
      </w:del>
      <w:ins w:id="168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1683" w:author="Liu, Luyu" w:date="2020-08-05T22:44:00Z">
        <w:r w:rsidR="00053D48">
          <w:rPr>
            <w:rFonts w:ascii="Times New Roman" w:hAnsi="Times New Roman" w:cs="Times New Roman"/>
            <w:sz w:val="24"/>
          </w:rPr>
          <w:t xml:space="preserve">more </w:t>
        </w:r>
      </w:ins>
      <w:ins w:id="1684" w:author="Liu, Luyu" w:date="2020-08-05T22:45:00Z">
        <w:r w:rsidR="00053D48">
          <w:rPr>
            <w:rFonts w:ascii="Times New Roman" w:hAnsi="Times New Roman" w:cs="Times New Roman"/>
            <w:sz w:val="24"/>
          </w:rPr>
          <w:t xml:space="preserve">senior </w:t>
        </w:r>
      </w:ins>
      <w:del w:id="1685" w:author="Liu, Luyu" w:date="2020-08-05T22:45:00Z">
        <w:r w:rsidDel="00053D48">
          <w:rPr>
            <w:rFonts w:ascii="Times New Roman" w:hAnsi="Times New Roman" w:cs="Times New Roman"/>
            <w:sz w:val="24"/>
          </w:rPr>
          <w:delText xml:space="preserve">older </w:delText>
        </w:r>
      </w:del>
      <w:r>
        <w:rPr>
          <w:rFonts w:ascii="Times New Roman" w:hAnsi="Times New Roman" w:cs="Times New Roman"/>
          <w:sz w:val="24"/>
        </w:rPr>
        <w:t xml:space="preserve">people in a community </w:t>
      </w:r>
      <w:ins w:id="1686" w:author="Liu, Luyu" w:date="2020-08-05T22:45:00Z">
        <w:r w:rsidR="00CC1D5A">
          <w:rPr>
            <w:rFonts w:ascii="Times New Roman" w:hAnsi="Times New Roman" w:cs="Times New Roman"/>
            <w:sz w:val="24"/>
          </w:rPr>
          <w:t>suggest</w:t>
        </w:r>
        <w:r w:rsidR="00DA2EDC">
          <w:rPr>
            <w:rFonts w:ascii="Times New Roman" w:hAnsi="Times New Roman" w:cs="Times New Roman"/>
            <w:sz w:val="24"/>
          </w:rPr>
          <w:t xml:space="preserve"> </w:t>
        </w:r>
      </w:ins>
      <w:del w:id="1687" w:author="Liu, Luyu" w:date="2020-08-05T22:45:00Z">
        <w:r w:rsidDel="00DA2EDC">
          <w:rPr>
            <w:rFonts w:ascii="Times New Roman" w:hAnsi="Times New Roman" w:cs="Times New Roman"/>
            <w:sz w:val="24"/>
          </w:rPr>
          <w:delText xml:space="preserve">mean </w:delText>
        </w:r>
      </w:del>
      <w:r>
        <w:rPr>
          <w:rFonts w:ascii="Times New Roman" w:hAnsi="Times New Roman" w:cs="Times New Roman"/>
          <w:sz w:val="24"/>
        </w:rPr>
        <w:t xml:space="preserve">higher levels of continued transit use during the pandemic. </w:t>
      </w:r>
      <w:ins w:id="1688" w:author="Miller, Harvey J." w:date="2020-08-04T15:17:00Z">
        <w:r w:rsidR="00EB0148">
          <w:rPr>
            <w:rFonts w:ascii="Times New Roman" w:hAnsi="Times New Roman" w:cs="Times New Roman"/>
            <w:sz w:val="24"/>
          </w:rPr>
          <w:t>The Transit user survey</w:t>
        </w:r>
        <w:r w:rsidR="00EB0148">
          <w:rPr>
            <w:rFonts w:ascii="Times New Roman" w:hAnsi="Times New Roman" w:cs="Times New Roman" w:hint="eastAsia"/>
            <w:sz w:val="24"/>
          </w:rPr>
          <w:t xml:space="preserve"> </w:t>
        </w:r>
      </w:ins>
      <w:del w:id="1689" w:author="Miller, Harvey J." w:date="2020-08-04T15:17:00Z">
        <w:r w:rsidDel="00EB0148">
          <w:rPr>
            <w:rFonts w:ascii="Times New Roman" w:hAnsi="Times New Roman" w:cs="Times New Roman" w:hint="eastAsia"/>
            <w:sz w:val="24"/>
          </w:rPr>
          <w:delText>This</w:delText>
        </w:r>
        <w:r w:rsidDel="00EB0148">
          <w:rPr>
            <w:rFonts w:ascii="Times New Roman" w:hAnsi="Times New Roman" w:cs="Times New Roman"/>
            <w:sz w:val="24"/>
          </w:rPr>
          <w:delText xml:space="preserve"> result is </w:delText>
        </w:r>
      </w:del>
      <w:r>
        <w:rPr>
          <w:rFonts w:ascii="Times New Roman" w:hAnsi="Times New Roman" w:cs="Times New Roman"/>
          <w:sz w:val="24"/>
        </w:rPr>
        <w:t>also support</w:t>
      </w:r>
      <w:ins w:id="1690" w:author="Miller, Harvey J." w:date="2020-08-04T15:17:00Z">
        <w:r w:rsidR="00EB0148">
          <w:rPr>
            <w:rFonts w:ascii="Times New Roman" w:hAnsi="Times New Roman" w:cs="Times New Roman"/>
            <w:sz w:val="24"/>
          </w:rPr>
          <w:t>s</w:t>
        </w:r>
      </w:ins>
      <w:del w:id="1691" w:author="Miller, Harvey J." w:date="2020-08-04T15:17:00Z">
        <w:r w:rsidDel="00EB0148">
          <w:rPr>
            <w:rFonts w:ascii="Times New Roman" w:hAnsi="Times New Roman" w:cs="Times New Roman"/>
            <w:sz w:val="24"/>
          </w:rPr>
          <w:delText>ed</w:delText>
        </w:r>
      </w:del>
      <w:r>
        <w:rPr>
          <w:rFonts w:ascii="Times New Roman" w:hAnsi="Times New Roman" w:cs="Times New Roman"/>
          <w:sz w:val="24"/>
        </w:rPr>
        <w:t xml:space="preserve"> </w:t>
      </w:r>
      <w:ins w:id="1692" w:author="Miller, Harvey J." w:date="2020-08-04T15:17:00Z">
        <w:r w:rsidR="00EB0148">
          <w:rPr>
            <w:rFonts w:ascii="Times New Roman" w:hAnsi="Times New Roman" w:cs="Times New Roman"/>
            <w:sz w:val="24"/>
          </w:rPr>
          <w:t>this result</w:t>
        </w:r>
      </w:ins>
      <w:del w:id="1693" w:author="Miller, Harvey J." w:date="2020-08-04T15:17:00Z">
        <w:r w:rsidDel="00EB0148">
          <w:rPr>
            <w:rFonts w:ascii="Times New Roman" w:hAnsi="Times New Roman" w:cs="Times New Roman"/>
            <w:sz w:val="24"/>
          </w:rPr>
          <w:delText>by the Transit user survey</w:delText>
        </w:r>
      </w:del>
      <w:r>
        <w:rPr>
          <w:rFonts w:ascii="Times New Roman" w:hAnsi="Times New Roman" w:cs="Times New Roman"/>
          <w:sz w:val="24"/>
        </w:rPr>
        <w:t xml:space="preserve">.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pPr>
        <w:spacing w:line="240" w:lineRule="auto"/>
        <w:rPr>
          <w:rFonts w:ascii="Times New Roman" w:hAnsi="Times New Roman" w:cs="Times New Roman"/>
          <w:sz w:val="24"/>
        </w:rPr>
        <w:pPrChange w:id="1694" w:author="Liu, Luyu" w:date="2020-07-20T23:14:00Z">
          <w:pPr>
            <w:spacing w:line="480" w:lineRule="auto"/>
          </w:pPr>
        </w:pPrChange>
      </w:pPr>
    </w:p>
    <w:p w14:paraId="6F8DA79B" w14:textId="295BD5AE" w:rsidR="00077492" w:rsidRPr="00FF2732" w:rsidRDefault="00077492">
      <w:pPr>
        <w:spacing w:line="240" w:lineRule="auto"/>
        <w:jc w:val="both"/>
        <w:rPr>
          <w:rStyle w:val="Emphasis"/>
          <w:rPrChange w:id="1695" w:author="Liu, Luyu" w:date="2020-08-02T21:19:00Z">
            <w:rPr/>
          </w:rPrChange>
        </w:rPr>
        <w:pPrChange w:id="1696" w:author="Liu, Luyu" w:date="2020-08-02T21:19:00Z">
          <w:pPr>
            <w:pStyle w:val="ListParagraph"/>
            <w:numPr>
              <w:ilvl w:val="2"/>
              <w:numId w:val="2"/>
            </w:numPr>
            <w:spacing w:line="480" w:lineRule="auto"/>
            <w:ind w:hanging="720"/>
            <w:jc w:val="both"/>
          </w:pPr>
        </w:pPrChange>
      </w:pPr>
      <w:r w:rsidRPr="00FF2732">
        <w:rPr>
          <w:rStyle w:val="Emphasis"/>
          <w:rPrChange w:id="1697" w:author="Liu, Luyu" w:date="2020-08-02T21:19:00Z">
            <w:rPr/>
          </w:rPrChange>
        </w:rPr>
        <w:t>African American</w:t>
      </w:r>
      <w:ins w:id="1698" w:author="Liu, Luyu" w:date="2020-08-05T22:45:00Z">
        <w:r w:rsidR="0010496F">
          <w:rPr>
            <w:rStyle w:val="Emphasis"/>
          </w:rPr>
          <w:t xml:space="preserve"> and Female</w:t>
        </w:r>
      </w:ins>
    </w:p>
    <w:p w14:paraId="2863D3FB" w14:textId="07FFCFEB" w:rsidR="00077492" w:rsidRDefault="00077492">
      <w:pPr>
        <w:spacing w:line="240" w:lineRule="auto"/>
        <w:ind w:firstLine="720"/>
        <w:jc w:val="both"/>
        <w:rPr>
          <w:rFonts w:ascii="Times New Roman" w:hAnsi="Times New Roman" w:cs="Times New Roman"/>
          <w:sz w:val="24"/>
        </w:rPr>
        <w:pPrChange w:id="1699" w:author="Liu, Luyu" w:date="2020-08-02T21:21:00Z">
          <w:pPr>
            <w:spacing w:line="480" w:lineRule="auto"/>
            <w:jc w:val="both"/>
          </w:pPr>
        </w:pPrChange>
      </w:pPr>
      <w:r>
        <w:rPr>
          <w:rFonts w:ascii="Times New Roman" w:hAnsi="Times New Roman" w:cs="Times New Roman"/>
          <w:sz w:val="24"/>
        </w:rPr>
        <w:t xml:space="preserve">The regression analyses also </w:t>
      </w:r>
      <w:ins w:id="1700" w:author="Miller, Harvey J." w:date="2020-08-04T15:18:00Z">
        <w:r w:rsidR="00EB0148">
          <w:rPr>
            <w:rFonts w:ascii="Times New Roman" w:hAnsi="Times New Roman" w:cs="Times New Roman"/>
            <w:sz w:val="24"/>
          </w:rPr>
          <w:t xml:space="preserve">indicates </w:t>
        </w:r>
      </w:ins>
      <w:del w:id="1701" w:author="Miller, Harvey J." w:date="2020-08-04T15:18:00Z">
        <w:r w:rsidDel="00EB0148">
          <w:rPr>
            <w:rFonts w:ascii="Times New Roman" w:hAnsi="Times New Roman" w:cs="Times New Roman" w:hint="eastAsia"/>
            <w:sz w:val="24"/>
          </w:rPr>
          <w:delText>suggest</w:delText>
        </w:r>
        <w:r w:rsidDel="00EB0148">
          <w:rPr>
            <w:rFonts w:ascii="Times New Roman" w:hAnsi="Times New Roman" w:cs="Times New Roman"/>
            <w:sz w:val="24"/>
          </w:rPr>
          <w:delText xml:space="preserve"> </w:delText>
        </w:r>
      </w:del>
      <w:r>
        <w:rPr>
          <w:rFonts w:ascii="Times New Roman" w:hAnsi="Times New Roman" w:cs="Times New Roman"/>
          <w:sz w:val="24"/>
        </w:rPr>
        <w:t xml:space="preserve">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w:t>
      </w:r>
      <w:ins w:id="1702" w:author="Liu, Luyu" w:date="2020-07-29T23:39:00Z">
        <w:r w:rsidR="002130AB">
          <w:rPr>
            <w:rFonts w:ascii="Times New Roman" w:hAnsi="Times New Roman" w:cs="Times New Roman"/>
            <w:sz w:val="24"/>
          </w:rPr>
          <w:t xml:space="preserve">in </w:t>
        </w:r>
      </w:ins>
      <w:ins w:id="1703"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704"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r w:rsidR="00057EE9">
          <w:rPr>
            <w:rFonts w:ascii="Times New Roman" w:hAnsi="Times New Roman" w:cs="Times New Roman"/>
            <w:sz w:val="24"/>
          </w:rPr>
          <w:fldChar w:fldCharType="end"/>
        </w:r>
      </w:ins>
      <w:ins w:id="1705" w:author="Liu, Luyu" w:date="2020-07-29T23:39:00Z">
        <w:r w:rsidR="002130AB">
          <w:rPr>
            <w:rFonts w:ascii="Times New Roman" w:hAnsi="Times New Roman" w:cs="Times New Roman"/>
            <w:sz w:val="24"/>
          </w:rPr>
          <w:fldChar w:fldCharType="begin"/>
        </w:r>
        <w:r w:rsidR="002130AB">
          <w:rPr>
            <w:rFonts w:ascii="Times New Roman" w:hAnsi="Times New Roman" w:cs="Times New Roman"/>
            <w:sz w:val="24"/>
          </w:rPr>
          <w:instrText xml:space="preserve"> REF _Ref46957630 \h </w:instrText>
        </w:r>
      </w:ins>
      <w:r w:rsidR="002130AB">
        <w:rPr>
          <w:rFonts w:ascii="Times New Roman" w:hAnsi="Times New Roman" w:cs="Times New Roman"/>
          <w:sz w:val="24"/>
        </w:rPr>
      </w:r>
      <w:del w:id="1706" w:author="Liu, Luyu" w:date="2020-08-02T21:32:00Z">
        <w:r w:rsidR="002130AB">
          <w:rPr>
            <w:rFonts w:ascii="Times New Roman" w:hAnsi="Times New Roman" w:cs="Times New Roman"/>
            <w:sz w:val="24"/>
          </w:rPr>
          <w:fldChar w:fldCharType="end"/>
        </w:r>
      </w:del>
      <w:ins w:id="1707" w:author="Liu, Luyu" w:date="2020-07-29T23:39:00Z">
        <w:r w:rsidR="002130AB">
          <w:rPr>
            <w:rFonts w:ascii="Times New Roman" w:hAnsi="Times New Roman" w:cs="Times New Roman"/>
            <w:sz w:val="24"/>
          </w:rPr>
          <w:t xml:space="preserve"> </w:t>
        </w:r>
      </w:ins>
      <w:del w:id="1708" w:author="Liu, Luyu" w:date="2020-07-29T23:39:00Z">
        <w:r w:rsidRPr="003522AB" w:rsidDel="002130AB">
          <w:rPr>
            <w:rFonts w:ascii="Times New Roman" w:hAnsi="Times New Roman" w:cs="Times New Roman"/>
            <w:sz w:val="24"/>
          </w:rPr>
          <w:delText xml:space="preserve">in </w:delText>
        </w:r>
        <w:r w:rsidRPr="003522AB" w:rsidDel="002130AB">
          <w:rPr>
            <w:rFonts w:ascii="Times New Roman" w:hAnsi="Times New Roman" w:cs="Times New Roman"/>
            <w:sz w:val="24"/>
          </w:rPr>
          <w:fldChar w:fldCharType="begin"/>
        </w:r>
        <w:r w:rsidRPr="003522AB" w:rsidDel="002130AB">
          <w:rPr>
            <w:rFonts w:ascii="Times New Roman" w:hAnsi="Times New Roman" w:cs="Times New Roman"/>
            <w:sz w:val="24"/>
          </w:rPr>
          <w:delInstrText xml:space="preserve"> REF _Ref38480053 \h </w:delInstrText>
        </w:r>
        <w:r w:rsidDel="002130AB">
          <w:rPr>
            <w:rFonts w:ascii="Times New Roman" w:hAnsi="Times New Roman" w:cs="Times New Roman"/>
            <w:sz w:val="24"/>
          </w:rPr>
          <w:delInstrText xml:space="preserve"> \* MERGEFORMAT </w:delInstrText>
        </w:r>
        <w:r w:rsidRPr="003522AB" w:rsidDel="002130AB">
          <w:rPr>
            <w:rFonts w:ascii="Times New Roman" w:hAnsi="Times New Roman" w:cs="Times New Roman"/>
            <w:sz w:val="24"/>
          </w:rPr>
        </w:r>
        <w:r w:rsidRPr="003522AB" w:rsidDel="002130AB">
          <w:rPr>
            <w:rFonts w:ascii="Times New Roman" w:hAnsi="Times New Roman" w:cs="Times New Roman"/>
            <w:sz w:val="24"/>
          </w:rPr>
          <w:fldChar w:fldCharType="separate"/>
        </w:r>
        <w:r w:rsidRPr="003522AB" w:rsidDel="002130AB">
          <w:rPr>
            <w:rFonts w:ascii="Times New Roman" w:hAnsi="Times New Roman" w:cs="Times New Roman"/>
            <w:sz w:val="24"/>
          </w:rPr>
          <w:delText xml:space="preserve">Table </w:delText>
        </w:r>
        <w:r w:rsidRPr="003522AB" w:rsidDel="002130AB">
          <w:rPr>
            <w:rFonts w:ascii="Times New Roman" w:hAnsi="Times New Roman" w:cs="Times New Roman"/>
            <w:noProof/>
            <w:sz w:val="24"/>
          </w:rPr>
          <w:delText>1</w:delText>
        </w:r>
        <w:r w:rsidRPr="003522AB" w:rsidDel="002130AB">
          <w:rPr>
            <w:rFonts w:ascii="Times New Roman" w:hAnsi="Times New Roman" w:cs="Times New Roman"/>
            <w:sz w:val="24"/>
          </w:rPr>
          <w:fldChar w:fldCharType="end"/>
        </w:r>
        <w:r w:rsidDel="002130AB">
          <w:rPr>
            <w:rFonts w:ascii="Times New Roman" w:hAnsi="Times New Roman" w:cs="Times New Roman"/>
            <w:sz w:val="24"/>
          </w:rPr>
          <w:delText xml:space="preserve"> </w:delText>
        </w:r>
      </w:del>
      <w:r>
        <w:rPr>
          <w:rFonts w:ascii="Times New Roman" w:hAnsi="Times New Roman" w:cs="Times New Roman"/>
          <w:sz w:val="24"/>
        </w:rPr>
        <w:t>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w:t>
      </w:r>
      <w:del w:id="1709" w:author="Liu, Luyu" w:date="2020-07-29T17:26:00Z">
        <w:r w:rsidDel="00E71AC6">
          <w:rPr>
            <w:rFonts w:ascii="Times New Roman" w:hAnsi="Times New Roman" w:cs="Times New Roman"/>
            <w:sz w:val="24"/>
          </w:rPr>
          <w:delText>floor</w:delText>
        </w:r>
      </w:del>
      <w:ins w:id="171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se results are also consistent with the results of the </w:t>
      </w:r>
      <w:ins w:id="1711" w:author="Miller, Harvey J." w:date="2020-08-04T15:18:00Z">
        <w:r w:rsidR="00EB0148">
          <w:rPr>
            <w:rFonts w:ascii="Times New Roman" w:hAnsi="Times New Roman" w:cs="Times New Roman"/>
            <w:sz w:val="24"/>
          </w:rPr>
          <w:t xml:space="preserve">Transit </w:t>
        </w:r>
      </w:ins>
      <w:r>
        <w:rPr>
          <w:rFonts w:ascii="Times New Roman" w:hAnsi="Times New Roman" w:cs="Times New Roman"/>
          <w:sz w:val="24"/>
        </w:rPr>
        <w:t>user survey. During the pandemic, African American people have the greatest share (&gt;35%) of riders compared with other races in the US, while Caucasian</w:t>
      </w:r>
      <w:ins w:id="1712" w:author="Miller, Harvey J." w:date="2020-08-04T15:18:00Z">
        <w:r w:rsidR="00EB0148">
          <w:rPr>
            <w:rFonts w:ascii="Times New Roman" w:hAnsi="Times New Roman" w:cs="Times New Roman"/>
            <w:sz w:val="24"/>
          </w:rPr>
          <w:t>s</w:t>
        </w:r>
      </w:ins>
      <w:r>
        <w:rPr>
          <w:rFonts w:ascii="Times New Roman" w:hAnsi="Times New Roman" w:cs="Times New Roman"/>
          <w:sz w:val="24"/>
        </w:rPr>
        <w:t xml:space="preserve"> were the majority (&gt;40%) of the rider before the pandemic based on the 2017 APTA survey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African American population’s transit demand supports the conclusion that cities with more African Americans are more likely to have a higher </w:t>
      </w:r>
      <w:del w:id="1713" w:author="Liu, Luyu" w:date="2020-07-29T17:26:00Z">
        <w:r w:rsidDel="00E71AC6">
          <w:rPr>
            <w:rFonts w:ascii="Times New Roman" w:hAnsi="Times New Roman" w:cs="Times New Roman"/>
            <w:sz w:val="24"/>
          </w:rPr>
          <w:delText>floor</w:delText>
        </w:r>
      </w:del>
      <w:ins w:id="171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w:t>
      </w:r>
    </w:p>
    <w:p w14:paraId="18C8029A" w14:textId="3AB98EBA" w:rsidR="00077492" w:rsidRDefault="00077492">
      <w:pPr>
        <w:spacing w:line="240" w:lineRule="auto"/>
        <w:jc w:val="both"/>
        <w:rPr>
          <w:rFonts w:ascii="Times New Roman" w:hAnsi="Times New Roman" w:cs="Times New Roman"/>
          <w:sz w:val="24"/>
        </w:rPr>
        <w:pPrChange w:id="1715" w:author="Liu, Luyu" w:date="2020-07-20T23:14:00Z">
          <w:pPr>
            <w:spacing w:line="480" w:lineRule="auto"/>
            <w:jc w:val="both"/>
          </w:pPr>
        </w:pPrChange>
      </w:pPr>
      <w:r>
        <w:rPr>
          <w:rFonts w:ascii="Times New Roman" w:hAnsi="Times New Roman" w:cs="Times New Roman"/>
          <w:sz w:val="24"/>
        </w:rPr>
        <w:tab/>
        <w:t xml:space="preserve">Higher </w:t>
      </w:r>
      <w:del w:id="1716" w:author="Liu, Luyu" w:date="2020-07-29T17:26:00Z">
        <w:r w:rsidDel="00E71AC6">
          <w:rPr>
            <w:rFonts w:ascii="Times New Roman" w:hAnsi="Times New Roman" w:cs="Times New Roman"/>
            <w:sz w:val="24"/>
          </w:rPr>
          <w:delText>floor</w:delText>
        </w:r>
      </w:del>
      <w:ins w:id="171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also highly correlated with larger ratios of females in the population; however, we also d</w:t>
      </w:r>
      <w:ins w:id="1718" w:author="Liu, Luyu" w:date="2020-08-02T22:09:00Z">
        <w:r w:rsidR="009F217C">
          <w:rPr>
            <w:rFonts w:ascii="Times New Roman" w:hAnsi="Times New Roman" w:cs="Times New Roman"/>
            <w:sz w:val="24"/>
          </w:rPr>
          <w:t>id</w:t>
        </w:r>
      </w:ins>
      <w:del w:id="1719" w:author="Liu, Luyu" w:date="2020-08-02T22:09:00Z">
        <w:r w:rsidDel="009F217C">
          <w:rPr>
            <w:rFonts w:ascii="Times New Roman" w:hAnsi="Times New Roman" w:cs="Times New Roman"/>
            <w:sz w:val="24"/>
          </w:rPr>
          <w:delText>o</w:delText>
        </w:r>
      </w:del>
      <w:r>
        <w:rPr>
          <w:rFonts w:ascii="Times New Roman" w:hAnsi="Times New Roman" w:cs="Times New Roman"/>
          <w:sz w:val="24"/>
        </w:rPr>
        <w:t xml:space="preserve">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pPr>
        <w:spacing w:line="240" w:lineRule="auto"/>
        <w:rPr>
          <w:rFonts w:ascii="Times New Roman" w:hAnsi="Times New Roman" w:cs="Times New Roman"/>
          <w:sz w:val="24"/>
        </w:rPr>
        <w:pPrChange w:id="1720" w:author="Liu, Luyu" w:date="2020-07-20T23:14:00Z">
          <w:pPr>
            <w:spacing w:line="480" w:lineRule="auto"/>
          </w:pPr>
        </w:pPrChange>
      </w:pPr>
    </w:p>
    <w:p w14:paraId="64ED299A" w14:textId="77777777" w:rsidR="00077492" w:rsidRPr="00FF2732" w:rsidRDefault="00077492">
      <w:pPr>
        <w:spacing w:line="240" w:lineRule="auto"/>
        <w:jc w:val="both"/>
        <w:rPr>
          <w:rStyle w:val="Emphasis"/>
          <w:rPrChange w:id="1721" w:author="Liu, Luyu" w:date="2020-08-02T21:19:00Z">
            <w:rPr/>
          </w:rPrChange>
        </w:rPr>
        <w:pPrChange w:id="1722" w:author="Liu, Luyu" w:date="2020-08-02T21:19:00Z">
          <w:pPr>
            <w:pStyle w:val="ListParagraph"/>
            <w:numPr>
              <w:ilvl w:val="2"/>
              <w:numId w:val="2"/>
            </w:numPr>
            <w:spacing w:line="480" w:lineRule="auto"/>
            <w:ind w:hanging="720"/>
            <w:jc w:val="both"/>
          </w:pPr>
        </w:pPrChange>
      </w:pPr>
      <w:r w:rsidRPr="00FF2732">
        <w:rPr>
          <w:rStyle w:val="Emphasis"/>
          <w:rPrChange w:id="1723" w:author="Liu, Luyu" w:date="2020-08-02T21:19:00Z">
            <w:rPr/>
          </w:rPrChange>
        </w:rPr>
        <w:lastRenderedPageBreak/>
        <w:t>Awareness</w:t>
      </w:r>
    </w:p>
    <w:p w14:paraId="7961D780" w14:textId="2C6C439B" w:rsidR="00077492" w:rsidRDefault="00077492">
      <w:pPr>
        <w:spacing w:line="240" w:lineRule="auto"/>
        <w:ind w:firstLine="720"/>
        <w:jc w:val="both"/>
        <w:rPr>
          <w:rFonts w:ascii="Times New Roman" w:hAnsi="Times New Roman" w:cs="Times New Roman"/>
          <w:sz w:val="24"/>
        </w:rPr>
        <w:pPrChange w:id="1724" w:author="Liu, Luyu" w:date="2020-08-02T21:21:00Z">
          <w:pPr>
            <w:spacing w:line="480" w:lineRule="auto"/>
            <w:jc w:val="both"/>
          </w:pPr>
        </w:pPrChange>
      </w:pPr>
      <w:r>
        <w:rPr>
          <w:rFonts w:ascii="Times New Roman" w:hAnsi="Times New Roman" w:cs="Times New Roman"/>
          <w:sz w:val="24"/>
        </w:rPr>
        <w:t xml:space="preserve">The Google search trend index for </w:t>
      </w:r>
      <w:del w:id="1725" w:author="Liu, Luyu" w:date="2020-08-05T22:46:00Z">
        <w:r w:rsidDel="005D7633">
          <w:rPr>
            <w:rFonts w:ascii="Times New Roman" w:hAnsi="Times New Roman" w:cs="Times New Roman"/>
            <w:sz w:val="24"/>
          </w:rPr>
          <w:delText>COVID-19</w:delText>
        </w:r>
      </w:del>
      <w:ins w:id="1726" w:author="Liu, Luyu" w:date="2020-08-05T22:46:00Z">
        <w:r w:rsidR="005D7633">
          <w:rPr>
            <w:rFonts w:ascii="Times New Roman" w:hAnsi="Times New Roman" w:cs="Times New Roman"/>
            <w:sz w:val="24"/>
          </w:rPr>
          <w:t>the keyword “Coronavirus”</w:t>
        </w:r>
      </w:ins>
      <w:r>
        <w:rPr>
          <w:rFonts w:ascii="Times New Roman" w:hAnsi="Times New Roman" w:cs="Times New Roman"/>
          <w:sz w:val="24"/>
        </w:rPr>
        <w:t xml:space="preserve"> is significantly associated with the </w:t>
      </w:r>
      <w:del w:id="1727" w:author="Liu, Luyu" w:date="2020-07-29T17:26:00Z">
        <w:r w:rsidDel="00E71AC6">
          <w:rPr>
            <w:rFonts w:ascii="Times New Roman" w:hAnsi="Times New Roman" w:cs="Times New Roman"/>
            <w:sz w:val="24"/>
          </w:rPr>
          <w:delText>floor</w:delText>
        </w:r>
      </w:del>
      <w:ins w:id="172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cities with a higher search index tend to have a lower </w:t>
      </w:r>
      <w:del w:id="1729" w:author="Liu, Luyu" w:date="2020-07-29T17:26:00Z">
        <w:r w:rsidDel="00E71AC6">
          <w:rPr>
            <w:rFonts w:ascii="Times New Roman" w:hAnsi="Times New Roman" w:cs="Times New Roman"/>
            <w:sz w:val="24"/>
          </w:rPr>
          <w:delText>floor</w:delText>
        </w:r>
      </w:del>
      <w:ins w:id="173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s a higher search index means </w:t>
      </w:r>
      <w:ins w:id="1731" w:author="Liu, Luyu" w:date="2020-08-05T22:46:00Z">
        <w:r w:rsidR="005D7633">
          <w:rPr>
            <w:rFonts w:ascii="Times New Roman" w:hAnsi="Times New Roman" w:cs="Times New Roman"/>
            <w:sz w:val="24"/>
          </w:rPr>
          <w:t xml:space="preserve">“Coronavirus” </w:t>
        </w:r>
      </w:ins>
      <w:del w:id="1732" w:author="Liu, Luyu" w:date="2020-08-05T22:46:00Z">
        <w:r w:rsidDel="005D7633">
          <w:rPr>
            <w:rFonts w:ascii="Times New Roman" w:hAnsi="Times New Roman" w:cs="Times New Roman"/>
            <w:sz w:val="24"/>
          </w:rPr>
          <w:delText xml:space="preserve">COVID-19 </w:delText>
        </w:r>
      </w:del>
      <w:r>
        <w:rPr>
          <w:rFonts w:ascii="Times New Roman" w:hAnsi="Times New Roman" w:cs="Times New Roman"/>
          <w:sz w:val="24"/>
        </w:rPr>
        <w:t>has a higher ratio among all Google searches in that region. This indicates the effects of people’s awareness and concern</w:t>
      </w:r>
      <w:ins w:id="1733" w:author="Miller, Harvey J." w:date="2020-08-04T15:20:00Z">
        <w:r w:rsidR="00EB0148">
          <w:rPr>
            <w:rFonts w:ascii="Times New Roman" w:hAnsi="Times New Roman" w:cs="Times New Roman"/>
            <w:sz w:val="24"/>
          </w:rPr>
          <w:t xml:space="preserve"> on avoiding</w:t>
        </w:r>
      </w:ins>
      <w:del w:id="1734" w:author="Miller, Harvey J." w:date="2020-08-04T15:20:00Z">
        <w:r w:rsidDel="00EB0148">
          <w:rPr>
            <w:rFonts w:ascii="Times New Roman" w:hAnsi="Times New Roman" w:cs="Times New Roman"/>
            <w:sz w:val="24"/>
          </w:rPr>
          <w:delText>: with more people perhaps following the stay-at-home order, more will avoid</w:delText>
        </w:r>
      </w:del>
      <w:r>
        <w:rPr>
          <w:rFonts w:ascii="Times New Roman" w:hAnsi="Times New Roman" w:cs="Times New Roman"/>
          <w:sz w:val="24"/>
        </w:rPr>
        <w:t xml:space="preserve"> </w:t>
      </w:r>
      <w:ins w:id="1735" w:author="Miller, Harvey J." w:date="2020-08-04T15:20:00Z">
        <w:r w:rsidR="00EB0148">
          <w:rPr>
            <w:rFonts w:ascii="Times New Roman" w:hAnsi="Times New Roman" w:cs="Times New Roman"/>
            <w:sz w:val="24"/>
          </w:rPr>
          <w:t>non-</w:t>
        </w:r>
      </w:ins>
      <w:del w:id="1736" w:author="Miller, Harvey J." w:date="2020-08-04T15:20:00Z">
        <w:r w:rsidDel="00EB0148">
          <w:rPr>
            <w:rFonts w:ascii="Times New Roman" w:hAnsi="Times New Roman" w:cs="Times New Roman"/>
            <w:sz w:val="24"/>
          </w:rPr>
          <w:delText>un</w:delText>
        </w:r>
      </w:del>
      <w:r>
        <w:rPr>
          <w:rFonts w:ascii="Times New Roman" w:hAnsi="Times New Roman" w:cs="Times New Roman"/>
          <w:sz w:val="24"/>
        </w:rPr>
        <w:t>essential public transit trips. However, in</w:t>
      </w:r>
      <w:ins w:id="1737" w:author="Liu, Luyu" w:date="2020-07-29T23:39:00Z">
        <w:r w:rsidR="00F13EE2">
          <w:rPr>
            <w:rFonts w:ascii="Times New Roman" w:hAnsi="Times New Roman" w:cs="Times New Roman"/>
            <w:sz w:val="24"/>
          </w:rPr>
          <w:t xml:space="preserve"> </w:t>
        </w:r>
      </w:ins>
      <w:ins w:id="1738"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739" w:author="Liu, Luyu" w:date="2020-08-02T21:33: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740" w:author="Liu, Luyu" w:date="2020-08-02T21:32:00Z">
        <w:r w:rsidR="00057EE9">
          <w:rPr>
            <w:rFonts w:ascii="Times New Roman" w:hAnsi="Times New Roman" w:cs="Times New Roman"/>
            <w:sz w:val="24"/>
          </w:rPr>
          <w:fldChar w:fldCharType="end"/>
        </w:r>
      </w:ins>
      <w:del w:id="1741" w:author="Liu, Luyu" w:date="2020-07-29T23:39:00Z">
        <w:r w:rsidDel="00F13EE2">
          <w:rPr>
            <w:rFonts w:ascii="Times New Roman" w:hAnsi="Times New Roman" w:cs="Times New Roman"/>
            <w:sz w:val="24"/>
          </w:rPr>
          <w:delText xml:space="preserve"> </w:delText>
        </w:r>
        <w:r w:rsidDel="00F13EE2">
          <w:rPr>
            <w:rFonts w:ascii="Times New Roman" w:hAnsi="Times New Roman" w:cs="Times New Roman"/>
            <w:sz w:val="24"/>
          </w:rPr>
          <w:fldChar w:fldCharType="begin"/>
        </w:r>
        <w:r w:rsidRPr="00F13EE2" w:rsidDel="00F13EE2">
          <w:rPr>
            <w:rFonts w:ascii="Times New Roman" w:hAnsi="Times New Roman" w:cs="Times New Roman"/>
            <w:sz w:val="24"/>
          </w:rPr>
          <w:delInstrText xml:space="preserve"> REF _Ref38480053 \h  \* MERGEFORMAT </w:delInstrText>
        </w:r>
        <w:r w:rsidDel="00F13EE2">
          <w:rPr>
            <w:rFonts w:ascii="Times New Roman" w:hAnsi="Times New Roman" w:cs="Times New Roman"/>
            <w:sz w:val="24"/>
          </w:rPr>
        </w:r>
        <w:r w:rsidDel="00F13EE2">
          <w:rPr>
            <w:rFonts w:ascii="Times New Roman" w:hAnsi="Times New Roman" w:cs="Times New Roman"/>
            <w:sz w:val="24"/>
          </w:rPr>
          <w:fldChar w:fldCharType="separate"/>
        </w:r>
        <w:r w:rsidRPr="008A6B31" w:rsidDel="00F13EE2">
          <w:rPr>
            <w:rFonts w:ascii="Times New Roman" w:hAnsi="Times New Roman" w:cs="Times New Roman"/>
            <w:sz w:val="24"/>
          </w:rPr>
          <w:delText xml:space="preserve">Table </w:delText>
        </w:r>
        <w:r w:rsidRPr="008A6B31" w:rsidDel="00F13EE2">
          <w:rPr>
            <w:rFonts w:ascii="Times New Roman" w:hAnsi="Times New Roman" w:cs="Times New Roman"/>
            <w:noProof/>
            <w:sz w:val="24"/>
          </w:rPr>
          <w:delText>1</w:delText>
        </w:r>
        <w:r w:rsidDel="00F13EE2">
          <w:rPr>
            <w:rFonts w:ascii="Times New Roman" w:hAnsi="Times New Roman" w:cs="Times New Roman"/>
            <w:sz w:val="24"/>
          </w:rPr>
          <w:fldChar w:fldCharType="end"/>
        </w:r>
      </w:del>
      <w:ins w:id="1742" w:author="Liu, Luyu" w:date="2020-07-29T23:39:00Z">
        <w:r w:rsidR="00F13EE2">
          <w:rPr>
            <w:rFonts w:ascii="Times New Roman" w:hAnsi="Times New Roman" w:cs="Times New Roman"/>
            <w:sz w:val="24"/>
          </w:rPr>
          <w:fldChar w:fldCharType="begin"/>
        </w:r>
        <w:r w:rsidR="00F13EE2">
          <w:rPr>
            <w:rFonts w:ascii="Times New Roman" w:hAnsi="Times New Roman" w:cs="Times New Roman"/>
            <w:sz w:val="24"/>
          </w:rPr>
          <w:instrText xml:space="preserve"> REF _Ref46957630 \h </w:instrText>
        </w:r>
      </w:ins>
      <w:r w:rsidR="00F13EE2">
        <w:rPr>
          <w:rFonts w:ascii="Times New Roman" w:hAnsi="Times New Roman" w:cs="Times New Roman"/>
          <w:sz w:val="24"/>
        </w:rPr>
      </w:r>
      <w:ins w:id="1743" w:author="Liu, Luyu" w:date="2020-07-29T23:39:00Z">
        <w:r w:rsidR="00F13EE2">
          <w:rPr>
            <w:rFonts w:ascii="Times New Roman" w:hAnsi="Times New Roman" w:cs="Times New Roman"/>
            <w:sz w:val="24"/>
          </w:rPr>
          <w:fldChar w:fldCharType="end"/>
        </w:r>
      </w:ins>
      <w:r>
        <w:rPr>
          <w:rFonts w:ascii="Times New Roman" w:hAnsi="Times New Roman" w:cs="Times New Roman"/>
          <w:sz w:val="24"/>
        </w:rPr>
        <w:t>, Google search trend index is not highly influential: it has the lowest R-squared</w:t>
      </w:r>
      <w:del w:id="1744" w:author="Miller, Harvey J." w:date="2020-08-04T15:20:00Z">
        <w:r w:rsidDel="00EB0148">
          <w:rPr>
            <w:rFonts w:ascii="Times New Roman" w:hAnsi="Times New Roman" w:cs="Times New Roman"/>
            <w:sz w:val="24"/>
          </w:rPr>
          <w:delText xml:space="preserve"> </w:delText>
        </w:r>
      </w:del>
      <w:ins w:id="1745" w:author="Miller, Harvey J." w:date="2020-08-04T15:20:00Z">
        <w:r w:rsidR="00EB0148">
          <w:rPr>
            <w:rFonts w:ascii="Times New Roman" w:hAnsi="Times New Roman" w:cs="Times New Roman"/>
            <w:sz w:val="24"/>
          </w:rPr>
          <w:t xml:space="preserve"> improvement</w:t>
        </w:r>
      </w:ins>
      <w:del w:id="1746" w:author="Miller, Harvey J." w:date="2020-08-04T15:20:00Z">
        <w:r w:rsidDel="00EB0148">
          <w:rPr>
            <w:rFonts w:ascii="Times New Roman" w:hAnsi="Times New Roman" w:cs="Times New Roman"/>
            <w:sz w:val="24"/>
          </w:rPr>
          <w:delText>increase</w:delText>
        </w:r>
      </w:del>
      <w:r>
        <w:rPr>
          <w:rFonts w:ascii="Times New Roman" w:hAnsi="Times New Roman" w:cs="Times New Roman"/>
          <w:sz w:val="24"/>
        </w:rPr>
        <w:t xml:space="preserve">. It shows that people’s race, job, and age composition outweigh the awareness or preference when it comes to whether people will stay at home. </w:t>
      </w:r>
    </w:p>
    <w:p w14:paraId="3995528B" w14:textId="77777777" w:rsidR="00077492" w:rsidRPr="009457DC" w:rsidRDefault="00077492">
      <w:pPr>
        <w:spacing w:line="240" w:lineRule="auto"/>
        <w:rPr>
          <w:rFonts w:ascii="Times New Roman" w:hAnsi="Times New Roman" w:cs="Times New Roman"/>
          <w:b/>
          <w:sz w:val="24"/>
        </w:rPr>
        <w:pPrChange w:id="1747" w:author="Liu, Luyu" w:date="2020-07-20T23:14:00Z">
          <w:pPr>
            <w:spacing w:line="480" w:lineRule="auto"/>
          </w:pPr>
        </w:pPrChange>
      </w:pPr>
    </w:p>
    <w:p w14:paraId="308C80E1" w14:textId="77777777" w:rsidR="00077492" w:rsidRPr="00FF2732" w:rsidRDefault="00077492">
      <w:pPr>
        <w:spacing w:line="240" w:lineRule="auto"/>
        <w:jc w:val="both"/>
        <w:rPr>
          <w:rStyle w:val="Emphasis"/>
          <w:rPrChange w:id="1748" w:author="Liu, Luyu" w:date="2020-08-02T21:19:00Z">
            <w:rPr/>
          </w:rPrChange>
        </w:rPr>
        <w:pPrChange w:id="1749" w:author="Liu, Luyu" w:date="2020-08-02T21:19:00Z">
          <w:pPr>
            <w:pStyle w:val="ListParagraph"/>
            <w:numPr>
              <w:ilvl w:val="2"/>
              <w:numId w:val="2"/>
            </w:numPr>
            <w:spacing w:line="480" w:lineRule="auto"/>
            <w:ind w:hanging="720"/>
            <w:jc w:val="both"/>
          </w:pPr>
        </w:pPrChange>
      </w:pPr>
      <w:r w:rsidRPr="00FF2732">
        <w:rPr>
          <w:rStyle w:val="Emphasis"/>
          <w:rPrChange w:id="1750" w:author="Liu, Luyu" w:date="2020-08-02T21:19:00Z">
            <w:rPr/>
          </w:rPrChange>
        </w:rPr>
        <w:t>Transit dependency</w:t>
      </w:r>
    </w:p>
    <w:p w14:paraId="1938FE2C" w14:textId="643CFED5" w:rsidR="00077492" w:rsidRDefault="00077492">
      <w:pPr>
        <w:spacing w:line="240" w:lineRule="auto"/>
        <w:ind w:firstLine="720"/>
        <w:jc w:val="both"/>
        <w:rPr>
          <w:rFonts w:ascii="Times New Roman" w:hAnsi="Times New Roman" w:cs="Times New Roman"/>
          <w:b/>
          <w:sz w:val="24"/>
        </w:rPr>
        <w:pPrChange w:id="1751" w:author="Liu, Luyu" w:date="2020-08-02T21:21: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w:t>
      </w:r>
      <w:del w:id="1752" w:author="Liu, Luyu" w:date="2020-07-29T17:26:00Z">
        <w:r w:rsidDel="00E71AC6">
          <w:rPr>
            <w:rFonts w:ascii="Times New Roman" w:hAnsi="Times New Roman" w:cs="Times New Roman"/>
            <w:sz w:val="24"/>
          </w:rPr>
          <w:delText>floor</w:delText>
        </w:r>
      </w:del>
      <w:ins w:id="175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This suggests that the ACS dataset may not be a good metric for transit dependency during an emergency such as a pandemic. </w:t>
      </w:r>
      <w:del w:id="1754" w:author="Miller, Harvey J." w:date="2020-08-04T15:21:00Z">
        <w:r w:rsidDel="00EB0148">
          <w:rPr>
            <w:rFonts w:ascii="Times New Roman" w:hAnsi="Times New Roman" w:cs="Times New Roman"/>
            <w:sz w:val="24"/>
          </w:rPr>
          <w:delText xml:space="preserve">For example, </w:delText>
        </w:r>
      </w:del>
      <w:ins w:id="1755" w:author="Miller, Harvey J." w:date="2020-08-04T15:21:00Z">
        <w:r w:rsidR="00EB0148">
          <w:rPr>
            <w:rFonts w:ascii="Times New Roman" w:hAnsi="Times New Roman" w:cs="Times New Roman"/>
            <w:sz w:val="24"/>
          </w:rPr>
          <w:t>T</w:t>
        </w:r>
      </w:ins>
      <w:ins w:id="1756" w:author="Miller, Harvey J." w:date="2020-08-04T15:23:00Z">
        <w:del w:id="1757" w:author="Liu, Luyu" w:date="2020-08-05T12:08:00Z">
          <w:r w:rsidR="00EB0148" w:rsidDel="00356580">
            <w:rPr>
              <w:rFonts w:ascii="Times New Roman" w:hAnsi="Times New Roman" w:cs="Times New Roman"/>
              <w:sz w:val="24"/>
            </w:rPr>
            <w:delText xml:space="preserve"> </w:delText>
          </w:r>
        </w:del>
      </w:ins>
      <w:del w:id="1758" w:author="Miller, Harvey J." w:date="2020-08-04T15:21:00Z">
        <w:r w:rsidDel="00EB0148">
          <w:rPr>
            <w:rFonts w:ascii="Times New Roman" w:hAnsi="Times New Roman" w:cs="Times New Roman"/>
            <w:sz w:val="24"/>
          </w:rPr>
          <w:delText>t</w:delText>
        </w:r>
      </w:del>
      <w:r>
        <w:rPr>
          <w:rFonts w:ascii="Times New Roman" w:hAnsi="Times New Roman" w:cs="Times New Roman"/>
          <w:sz w:val="24"/>
        </w:rPr>
        <w:t xml:space="preserve">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40,41]","plainTextFormattedCitation":"[40,41]","previouslyFormattedCitation":"[40,4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40,41]</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pPr>
        <w:spacing w:line="240" w:lineRule="auto"/>
        <w:rPr>
          <w:rFonts w:ascii="Times New Roman" w:hAnsi="Times New Roman" w:cs="Times New Roman"/>
          <w:b/>
          <w:sz w:val="24"/>
        </w:rPr>
        <w:pPrChange w:id="1759" w:author="Liu, Luyu" w:date="2020-07-20T23:14:00Z">
          <w:pPr>
            <w:spacing w:line="480" w:lineRule="auto"/>
          </w:pPr>
        </w:pPrChange>
      </w:pPr>
    </w:p>
    <w:p w14:paraId="35CC7C65" w14:textId="77777777" w:rsidR="00077492" w:rsidRPr="00FF2732" w:rsidRDefault="00077492">
      <w:pPr>
        <w:spacing w:line="240" w:lineRule="auto"/>
        <w:rPr>
          <w:rStyle w:val="SubtleEmphasis"/>
          <w:rPrChange w:id="1760" w:author="Liu, Luyu" w:date="2020-08-02T21:19:00Z">
            <w:rPr/>
          </w:rPrChange>
        </w:rPr>
        <w:pPrChange w:id="1761" w:author="Liu, Luyu" w:date="2020-08-02T21:19:00Z">
          <w:pPr>
            <w:pStyle w:val="ListParagraph"/>
            <w:numPr>
              <w:ilvl w:val="1"/>
              <w:numId w:val="2"/>
            </w:numPr>
            <w:spacing w:line="480" w:lineRule="auto"/>
            <w:ind w:left="360" w:hanging="360"/>
          </w:pPr>
        </w:pPrChange>
      </w:pPr>
      <w:del w:id="1762" w:author="Liu, Luyu" w:date="2020-08-02T21:19:00Z">
        <w:r w:rsidRPr="00FF2732" w:rsidDel="00FF2732">
          <w:rPr>
            <w:rStyle w:val="SubtleEmphasis"/>
            <w:rPrChange w:id="1763" w:author="Liu, Luyu" w:date="2020-08-02T21:19:00Z">
              <w:rPr/>
            </w:rPrChange>
          </w:rPr>
          <w:delText xml:space="preserve"> </w:delText>
        </w:r>
      </w:del>
      <w:r w:rsidRPr="00FF2732">
        <w:rPr>
          <w:rStyle w:val="SubtleEmphasis"/>
          <w:rPrChange w:id="1764" w:author="Liu, Luyu" w:date="2020-08-02T21:19:00Z">
            <w:rPr/>
          </w:rPrChange>
        </w:rPr>
        <w:t>Response intervals</w:t>
      </w:r>
      <w:del w:id="1765" w:author="Liu, Luyu" w:date="2020-08-02T22:10:00Z">
        <w:r w:rsidRPr="00FF2732" w:rsidDel="00012747">
          <w:rPr>
            <w:rStyle w:val="SubtleEmphasis"/>
            <w:rPrChange w:id="1766" w:author="Liu, Luyu" w:date="2020-08-02T21:19:00Z">
              <w:rPr/>
            </w:rPrChange>
          </w:rPr>
          <w:delText xml:space="preserve"> </w:delText>
        </w:r>
      </w:del>
    </w:p>
    <w:p w14:paraId="7D8E8C91" w14:textId="1E9FA32D" w:rsidR="00637D19" w:rsidRDefault="00AF26FD">
      <w:pPr>
        <w:spacing w:line="240" w:lineRule="auto"/>
        <w:ind w:firstLine="720"/>
        <w:jc w:val="both"/>
        <w:rPr>
          <w:ins w:id="1767" w:author="Liu, Luyu" w:date="2020-08-02T23:01:00Z"/>
          <w:rFonts w:ascii="Times New Roman" w:hAnsi="Times New Roman" w:cs="Times New Roman"/>
          <w:sz w:val="24"/>
        </w:rPr>
        <w:pPrChange w:id="1768" w:author="Liu, Luyu" w:date="2020-08-02T23:02:00Z">
          <w:pPr>
            <w:spacing w:line="240" w:lineRule="auto"/>
            <w:jc w:val="both"/>
          </w:pPr>
        </w:pPrChange>
      </w:pPr>
      <w:ins w:id="1769" w:author="Liu, Luyu" w:date="2020-08-02T23:02:00Z">
        <w:r>
          <w:rPr>
            <w:rFonts w:ascii="Times New Roman" w:hAnsi="Times New Roman" w:cs="Times New Roman"/>
            <w:sz w:val="24"/>
          </w:rPr>
          <w:fldChar w:fldCharType="begin"/>
        </w:r>
        <w:r>
          <w:rPr>
            <w:rFonts w:ascii="Times New Roman" w:hAnsi="Times New Roman" w:cs="Times New Roman"/>
            <w:sz w:val="24"/>
          </w:rPr>
          <w:instrText xml:space="preserve"> REF _Ref47301743 \h </w:instrText>
        </w:r>
      </w:ins>
      <w:r>
        <w:rPr>
          <w:rFonts w:ascii="Times New Roman" w:hAnsi="Times New Roman" w:cs="Times New Roman"/>
          <w:sz w:val="24"/>
        </w:rPr>
      </w:r>
      <w:r>
        <w:rPr>
          <w:rFonts w:ascii="Times New Roman" w:hAnsi="Times New Roman" w:cs="Times New Roman"/>
          <w:sz w:val="24"/>
        </w:rPr>
        <w:fldChar w:fldCharType="separate"/>
      </w:r>
      <w:ins w:id="1770" w:author="Liu, Luyu" w:date="2020-08-02T23:02:00Z">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ins>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1983922 \h </w:instrText>
      </w:r>
      <w:r w:rsidR="00077492">
        <w:rPr>
          <w:rFonts w:ascii="Times New Roman" w:hAnsi="Times New Roman" w:cs="Times New Roman"/>
          <w:sz w:val="24"/>
        </w:rPr>
      </w:r>
      <w:del w:id="1771" w:author="Liu, Luyu" w:date="2020-08-02T23:01:00Z">
        <w:r w:rsidR="00077492">
          <w:rPr>
            <w:rFonts w:ascii="Times New Roman" w:hAnsi="Times New Roman" w:cs="Times New Roman"/>
            <w:sz w:val="24"/>
          </w:rPr>
          <w:fldChar w:fldCharType="separate"/>
        </w:r>
      </w:del>
      <w:del w:id="1772" w:author="Liu, Luyu" w:date="2020-07-29T23:39:00Z">
        <w:r w:rsidR="00077492" w:rsidRPr="0078451C" w:rsidDel="00263C5F">
          <w:rPr>
            <w:rFonts w:ascii="Times New Roman" w:hAnsi="Times New Roman" w:cs="Times New Roman"/>
            <w:sz w:val="24"/>
          </w:rPr>
          <w:delText xml:space="preserve">Fig </w:delText>
        </w:r>
        <w:r w:rsidR="00077492" w:rsidDel="00263C5F">
          <w:rPr>
            <w:rFonts w:ascii="Times New Roman" w:hAnsi="Times New Roman" w:cs="Times New Roman"/>
            <w:noProof/>
            <w:sz w:val="24"/>
          </w:rPr>
          <w:delText>3</w:delText>
        </w:r>
      </w:del>
      <w:r w:rsidR="00077492">
        <w:rPr>
          <w:rFonts w:ascii="Times New Roman" w:hAnsi="Times New Roman" w:cs="Times New Roman"/>
          <w:sz w:val="24"/>
        </w:rPr>
        <w:fldChar w:fldCharType="end"/>
      </w:r>
      <w:r w:rsidR="00077492">
        <w:rPr>
          <w:rFonts w:ascii="Times New Roman" w:hAnsi="Times New Roman" w:cs="Times New Roman"/>
          <w:sz w:val="24"/>
        </w:rPr>
        <w:t xml:space="preserve"> shows the distribution of the response interval measures in the US relative to the cliff and </w:t>
      </w:r>
      <w:del w:id="1773" w:author="Liu, Luyu" w:date="2020-07-29T17:26:00Z">
        <w:r w:rsidR="00077492" w:rsidDel="00E71AC6">
          <w:rPr>
            <w:rFonts w:ascii="Times New Roman" w:hAnsi="Times New Roman" w:cs="Times New Roman"/>
            <w:sz w:val="24"/>
          </w:rPr>
          <w:delText>floor</w:delText>
        </w:r>
      </w:del>
      <w:ins w:id="1774"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077492">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42]","plainTextFormattedCitation":"[42]","previouslyFormattedCitation":"[42]"},"properties":{"noteIndex":0},"schema":"https://github.com/citation-style-language/schema/raw/master/csl-citation.json"}</w:instrText>
      </w:r>
      <w:r w:rsidR="00077492">
        <w:rPr>
          <w:rFonts w:ascii="Times New Roman" w:hAnsi="Times New Roman" w:cs="Times New Roman"/>
          <w:sz w:val="24"/>
        </w:rPr>
        <w:fldChar w:fldCharType="separate"/>
      </w:r>
      <w:r w:rsidR="00A02E2F" w:rsidRPr="00A02E2F">
        <w:rPr>
          <w:rFonts w:ascii="Times New Roman" w:hAnsi="Times New Roman" w:cs="Times New Roman"/>
          <w:noProof/>
          <w:sz w:val="24"/>
        </w:rPr>
        <w:t>[42]</w:t>
      </w:r>
      <w:r w:rsidR="00077492">
        <w:rPr>
          <w:rFonts w:ascii="Times New Roman" w:hAnsi="Times New Roman" w:cs="Times New Roman"/>
          <w:sz w:val="24"/>
        </w:rPr>
        <w:fldChar w:fldCharType="end"/>
      </w:r>
      <w:r w:rsidR="00077492">
        <w:rPr>
          <w:rFonts w:ascii="Times New Roman" w:hAnsi="Times New Roman" w:cs="Times New Roman"/>
          <w:sz w:val="24"/>
        </w:rPr>
        <w:t xml:space="preserve">. </w:t>
      </w:r>
    </w:p>
    <w:p w14:paraId="00CD0EFA" w14:textId="7E762C99" w:rsidR="00077492" w:rsidRPr="00C94C81" w:rsidRDefault="00637D19">
      <w:pPr>
        <w:spacing w:line="240" w:lineRule="auto"/>
        <w:rPr>
          <w:rFonts w:ascii="Times New Roman" w:hAnsi="Times New Roman" w:cs="Times New Roman"/>
          <w:b/>
          <w:sz w:val="24"/>
          <w:rPrChange w:id="1775" w:author="Liu, Luyu" w:date="2020-08-02T23:07:00Z">
            <w:rPr>
              <w:rFonts w:ascii="Times New Roman" w:hAnsi="Times New Roman" w:cs="Times New Roman"/>
              <w:sz w:val="24"/>
            </w:rPr>
          </w:rPrChange>
        </w:rPr>
        <w:pPrChange w:id="1776" w:author="Liu, Luyu" w:date="2020-08-02T23:07:00Z">
          <w:pPr>
            <w:spacing w:line="480" w:lineRule="auto"/>
            <w:jc w:val="both"/>
          </w:pPr>
        </w:pPrChange>
      </w:pPr>
      <w:bookmarkStart w:id="1777" w:name="_Ref47301743"/>
      <w:ins w:id="1778" w:author="Liu, Luyu" w:date="2020-08-02T23:01:00Z">
        <w:r w:rsidRPr="00C94C81">
          <w:rPr>
            <w:rFonts w:ascii="Times New Roman" w:hAnsi="Times New Roman" w:cs="Times New Roman"/>
            <w:b/>
            <w:sz w:val="24"/>
            <w:rPrChange w:id="1779"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780"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781"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782" w:author="Liu, Luyu" w:date="2020-08-02T23:07:00Z">
              <w:rPr>
                <w:rFonts w:ascii="Times New Roman" w:hAnsi="Times New Roman" w:cs="Times New Roman"/>
                <w:sz w:val="24"/>
              </w:rPr>
            </w:rPrChange>
          </w:rPr>
          <w:fldChar w:fldCharType="separate"/>
        </w:r>
        <w:r w:rsidR="00AF26FD" w:rsidRPr="00C94C81">
          <w:rPr>
            <w:rFonts w:ascii="Times New Roman" w:hAnsi="Times New Roman" w:cs="Times New Roman"/>
            <w:b/>
            <w:noProof/>
            <w:sz w:val="24"/>
            <w:rPrChange w:id="1783" w:author="Liu, Luyu" w:date="2020-08-02T23:07:00Z">
              <w:rPr>
                <w:rFonts w:ascii="Times New Roman" w:hAnsi="Times New Roman" w:cs="Times New Roman"/>
                <w:noProof/>
                <w:sz w:val="24"/>
              </w:rPr>
            </w:rPrChange>
          </w:rPr>
          <w:t>5</w:t>
        </w:r>
        <w:r w:rsidRPr="00C94C81">
          <w:rPr>
            <w:rFonts w:ascii="Times New Roman" w:hAnsi="Times New Roman" w:cs="Times New Roman"/>
            <w:b/>
            <w:sz w:val="24"/>
            <w:rPrChange w:id="1784" w:author="Liu, Luyu" w:date="2020-08-02T23:07:00Z">
              <w:rPr>
                <w:rFonts w:ascii="Times New Roman" w:hAnsi="Times New Roman" w:cs="Times New Roman"/>
                <w:sz w:val="24"/>
              </w:rPr>
            </w:rPrChange>
          </w:rPr>
          <w:fldChar w:fldCharType="end"/>
        </w:r>
        <w:bookmarkEnd w:id="1777"/>
        <w:r w:rsidRPr="00C94C81">
          <w:rPr>
            <w:rFonts w:ascii="Times New Roman" w:hAnsi="Times New Roman" w:cs="Times New Roman"/>
            <w:b/>
            <w:sz w:val="24"/>
            <w:rPrChange w:id="1785" w:author="Liu, Luyu" w:date="2020-08-02T23:07:00Z">
              <w:rPr>
                <w:rFonts w:ascii="Times New Roman" w:hAnsi="Times New Roman" w:cs="Times New Roman"/>
                <w:sz w:val="24"/>
              </w:rPr>
            </w:rPrChange>
          </w:rPr>
          <w:t>. The geographic pattern of response interval with incubation lag =</w:t>
        </w:r>
      </w:ins>
      <w:ins w:id="1786" w:author="Miller, Harvey J." w:date="2020-08-04T15:23:00Z">
        <w:r w:rsidR="00EB0148">
          <w:rPr>
            <w:rFonts w:ascii="Times New Roman" w:hAnsi="Times New Roman" w:cs="Times New Roman"/>
            <w:b/>
            <w:sz w:val="24"/>
          </w:rPr>
          <w:t xml:space="preserve"> </w:t>
        </w:r>
      </w:ins>
      <w:ins w:id="1787" w:author="Liu, Luyu" w:date="2020-08-02T23:01:00Z">
        <w:r w:rsidRPr="00C94C81">
          <w:rPr>
            <w:rFonts w:ascii="Times New Roman" w:hAnsi="Times New Roman" w:cs="Times New Roman"/>
            <w:b/>
            <w:sz w:val="24"/>
            <w:rPrChange w:id="1788" w:author="Liu, Luyu" w:date="2020-08-02T23:07:00Z">
              <w:rPr>
                <w:rFonts w:ascii="Times New Roman" w:hAnsi="Times New Roman" w:cs="Times New Roman"/>
                <w:sz w:val="24"/>
              </w:rPr>
            </w:rPrChange>
          </w:rPr>
          <w:t>0 from cliff point (quantile classification).</w:t>
        </w:r>
      </w:ins>
    </w:p>
    <w:p w14:paraId="55C44FF4" w14:textId="74494641" w:rsidR="00077492" w:rsidDel="003E4344" w:rsidRDefault="00077492">
      <w:pPr>
        <w:spacing w:line="240" w:lineRule="auto"/>
        <w:jc w:val="both"/>
        <w:rPr>
          <w:del w:id="1789" w:author="Liu, Luyu" w:date="2020-07-29T17:38:00Z"/>
          <w:rFonts w:ascii="Times New Roman" w:hAnsi="Times New Roman" w:cs="Times New Roman"/>
          <w:sz w:val="24"/>
        </w:rPr>
        <w:pPrChange w:id="1790" w:author="Liu, Luyu" w:date="2020-07-20T23:14:00Z">
          <w:pPr>
            <w:spacing w:line="480" w:lineRule="auto"/>
            <w:jc w:val="both"/>
          </w:pPr>
        </w:pPrChange>
      </w:pPr>
      <w:r>
        <w:rPr>
          <w:rFonts w:ascii="Times New Roman" w:hAnsi="Times New Roman" w:cs="Times New Roman"/>
          <w:sz w:val="24"/>
        </w:rPr>
        <w:tab/>
        <w:t xml:space="preserve">The response interval patterns in </w:t>
      </w:r>
      <w:ins w:id="1791" w:author="Liu, Luyu" w:date="2020-08-02T23:02:00Z">
        <w:r w:rsidR="00AF26FD">
          <w:rPr>
            <w:rFonts w:ascii="Times New Roman" w:hAnsi="Times New Roman" w:cs="Times New Roman"/>
            <w:sz w:val="24"/>
          </w:rPr>
          <w:fldChar w:fldCharType="begin"/>
        </w:r>
        <w:r w:rsidR="00AF26FD">
          <w:rPr>
            <w:rFonts w:ascii="Times New Roman" w:hAnsi="Times New Roman" w:cs="Times New Roman"/>
            <w:sz w:val="24"/>
          </w:rPr>
          <w:instrText xml:space="preserve"> REF _Ref47301743 \h </w:instrText>
        </w:r>
      </w:ins>
      <w:r w:rsidR="00AF26FD">
        <w:rPr>
          <w:rFonts w:ascii="Times New Roman" w:hAnsi="Times New Roman" w:cs="Times New Roman"/>
          <w:sz w:val="24"/>
        </w:rPr>
      </w:r>
      <w:r w:rsidR="00AF26FD">
        <w:rPr>
          <w:rFonts w:ascii="Times New Roman" w:hAnsi="Times New Roman" w:cs="Times New Roman"/>
          <w:sz w:val="24"/>
        </w:rPr>
        <w:fldChar w:fldCharType="separate"/>
      </w:r>
      <w:ins w:id="1792" w:author="Liu, Luyu" w:date="2020-08-02T23:02:00Z">
        <w:r w:rsidR="00AF26FD" w:rsidRPr="0078451C">
          <w:rPr>
            <w:rFonts w:ascii="Times New Roman" w:hAnsi="Times New Roman" w:cs="Times New Roman"/>
            <w:sz w:val="24"/>
          </w:rPr>
          <w:t xml:space="preserve">Fig </w:t>
        </w:r>
        <w:r w:rsidR="00AF26FD">
          <w:rPr>
            <w:rFonts w:ascii="Times New Roman" w:hAnsi="Times New Roman" w:cs="Times New Roman"/>
            <w:noProof/>
            <w:sz w:val="24"/>
          </w:rPr>
          <w:t>5</w:t>
        </w:r>
        <w:r w:rsidR="00AF26FD">
          <w:rPr>
            <w:rFonts w:ascii="Times New Roman" w:hAnsi="Times New Roman" w:cs="Times New Roman"/>
            <w:sz w:val="24"/>
          </w:rPr>
          <w:fldChar w:fldCharType="end"/>
        </w:r>
      </w:ins>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del w:id="1793" w:author="Liu, Luyu" w:date="2020-08-02T23:01:00Z">
        <w:r>
          <w:rPr>
            <w:rFonts w:ascii="Times New Roman" w:hAnsi="Times New Roman" w:cs="Times New Roman"/>
            <w:sz w:val="24"/>
          </w:rPr>
          <w:fldChar w:fldCharType="separate"/>
        </w:r>
      </w:del>
      <w:del w:id="1794"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3</w:delText>
        </w:r>
      </w:del>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w:t>
      </w:r>
      <w:ins w:id="1795" w:author="Miller, Harvey J." w:date="2020-08-04T15:29:00Z">
        <w:r w:rsidR="00C34785">
          <w:rPr>
            <w:rFonts w:ascii="Times New Roman" w:hAnsi="Times New Roman" w:cs="Times New Roman"/>
            <w:sz w:val="24"/>
          </w:rPr>
          <w:t xml:space="preserve">: </w:t>
        </w:r>
      </w:ins>
      <w:r>
        <w:rPr>
          <w:rFonts w:ascii="Times New Roman" w:hAnsi="Times New Roman" w:cs="Times New Roman"/>
          <w:sz w:val="24"/>
        </w:rPr>
        <w:t xml:space="preserve"> </w:t>
      </w:r>
      <w:del w:id="1796" w:author="Miller, Harvey J." w:date="2020-08-04T15:29:00Z">
        <w:r w:rsidDel="00C34785">
          <w:rPr>
            <w:rFonts w:ascii="Times New Roman" w:hAnsi="Times New Roman" w:cs="Times New Roman"/>
            <w:sz w:val="24"/>
          </w:rPr>
          <w:delText xml:space="preserve">and </w:delText>
        </w:r>
      </w:del>
      <w:r>
        <w:rPr>
          <w:rFonts w:ascii="Times New Roman" w:hAnsi="Times New Roman" w:cs="Times New Roman"/>
          <w:sz w:val="24"/>
        </w:rPr>
        <w:t xml:space="preserve">the ratio of positive response interval decreases to 33%. New York City is an illustrative example. With </w:t>
      </w:r>
      <w:ins w:id="1797" w:author="Miller, Harvey J." w:date="2020-08-04T15:29:00Z">
        <w:r w:rsidR="00C34785">
          <w:rPr>
            <w:rFonts w:ascii="Times New Roman" w:hAnsi="Times New Roman" w:cs="Times New Roman"/>
            <w:sz w:val="24"/>
          </w:rPr>
          <w:t xml:space="preserve">a </w:t>
        </w:r>
      </w:ins>
      <w:r>
        <w:rPr>
          <w:rFonts w:ascii="Times New Roman" w:hAnsi="Times New Roman" w:cs="Times New Roman"/>
          <w:sz w:val="24"/>
        </w:rPr>
        <w:t xml:space="preserve">lag </w:t>
      </w:r>
      <w:ins w:id="1798" w:author="Miller, Harvey J." w:date="2020-08-04T15:29:00Z">
        <w:r w:rsidR="00C34785">
          <w:rPr>
            <w:rFonts w:ascii="Times New Roman" w:hAnsi="Times New Roman" w:cs="Times New Roman"/>
            <w:sz w:val="24"/>
          </w:rPr>
          <w:t>of</w:t>
        </w:r>
      </w:ins>
      <w:del w:id="1799" w:author="Miller, Harvey J." w:date="2020-08-04T15:29:00Z">
        <w:r w:rsidDel="00C34785">
          <w:rPr>
            <w:rFonts w:ascii="Times New Roman" w:hAnsi="Times New Roman" w:cs="Times New Roman"/>
            <w:sz w:val="24"/>
          </w:rPr>
          <w:delText>=</w:delText>
        </w:r>
      </w:del>
      <w:r>
        <w:rPr>
          <w:rFonts w:ascii="Times New Roman" w:hAnsi="Times New Roman" w:cs="Times New Roman"/>
          <w:sz w:val="24"/>
        </w:rPr>
        <w:t xml:space="preserve"> zero days, five of 13 systems </w:t>
      </w:r>
      <w:ins w:id="1800" w:author="Miller, Harvey J." w:date="2020-08-04T15:29:00Z">
        <w:r w:rsidR="00C34785">
          <w:rPr>
            <w:rFonts w:ascii="Times New Roman" w:hAnsi="Times New Roman" w:cs="Times New Roman"/>
            <w:sz w:val="24"/>
          </w:rPr>
          <w:t xml:space="preserve">in the New York </w:t>
        </w:r>
      </w:ins>
      <w:ins w:id="1801" w:author="Liu, Luyu" w:date="2020-08-05T22:46:00Z">
        <w:r w:rsidR="00997E7C">
          <w:rPr>
            <w:rFonts w:ascii="Times New Roman" w:hAnsi="Times New Roman" w:cs="Times New Roman"/>
            <w:sz w:val="24"/>
          </w:rPr>
          <w:t xml:space="preserve">City </w:t>
        </w:r>
      </w:ins>
      <w:ins w:id="1802" w:author="Miller, Harvey J." w:date="2020-08-04T15:29:00Z">
        <w:r w:rsidR="00C34785">
          <w:rPr>
            <w:rFonts w:ascii="Times New Roman" w:hAnsi="Times New Roman" w:cs="Times New Roman"/>
            <w:sz w:val="24"/>
          </w:rPr>
          <w:t xml:space="preserve">area </w:t>
        </w:r>
      </w:ins>
      <w:r>
        <w:rPr>
          <w:rFonts w:ascii="Times New Roman" w:hAnsi="Times New Roman" w:cs="Times New Roman"/>
          <w:sz w:val="24"/>
        </w:rPr>
        <w:t xml:space="preserve">have positive response intervals, suggesting declines in transit usage in advance of community spread. With </w:t>
      </w:r>
      <w:ins w:id="1803" w:author="Miller, Harvey J." w:date="2020-08-04T15:30:00Z">
        <w:r w:rsidR="00C34785">
          <w:rPr>
            <w:rFonts w:ascii="Times New Roman" w:hAnsi="Times New Roman" w:cs="Times New Roman"/>
            <w:sz w:val="24"/>
          </w:rPr>
          <w:t xml:space="preserve">a </w:t>
        </w:r>
      </w:ins>
      <w:r>
        <w:rPr>
          <w:rFonts w:ascii="Times New Roman" w:hAnsi="Times New Roman" w:cs="Times New Roman"/>
          <w:sz w:val="24"/>
        </w:rPr>
        <w:t xml:space="preserve">lag </w:t>
      </w:r>
      <w:ins w:id="1804" w:author="Miller, Harvey J." w:date="2020-08-04T15:30:00Z">
        <w:del w:id="1805" w:author="Liu, Luyu" w:date="2020-08-05T22:46:00Z">
          <w:r w:rsidR="00C34785" w:rsidDel="00997E7C">
            <w:rPr>
              <w:rFonts w:ascii="Times New Roman" w:hAnsi="Times New Roman" w:cs="Times New Roman"/>
              <w:sz w:val="24"/>
            </w:rPr>
            <w:delText>i</w:delText>
          </w:r>
        </w:del>
      </w:ins>
      <w:ins w:id="1806" w:author="Liu, Luyu" w:date="2020-08-05T22:46:00Z">
        <w:r w:rsidR="00997E7C">
          <w:rPr>
            <w:rFonts w:ascii="Times New Roman" w:hAnsi="Times New Roman" w:cs="Times New Roman"/>
            <w:sz w:val="24"/>
          </w:rPr>
          <w:t>o</w:t>
        </w:r>
      </w:ins>
      <w:ins w:id="1807" w:author="Miller, Harvey J." w:date="2020-08-04T15:30:00Z">
        <w:r w:rsidR="00C34785">
          <w:rPr>
            <w:rFonts w:ascii="Times New Roman" w:hAnsi="Times New Roman" w:cs="Times New Roman"/>
            <w:sz w:val="24"/>
          </w:rPr>
          <w:t>f</w:t>
        </w:r>
      </w:ins>
      <w:del w:id="1808"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w:t>
      </w:r>
      <w:r>
        <w:rPr>
          <w:rFonts w:ascii="Times New Roman" w:hAnsi="Times New Roman" w:cs="Times New Roman"/>
          <w:sz w:val="24"/>
        </w:rPr>
        <w:lastRenderedPageBreak/>
        <w:t>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43]</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4097E70A" w:rsidR="00077492" w:rsidDel="003E4344" w:rsidRDefault="00077492">
      <w:pPr>
        <w:spacing w:line="240" w:lineRule="auto"/>
        <w:rPr>
          <w:del w:id="1809" w:author="Liu, Luyu" w:date="2020-07-29T17:38:00Z"/>
          <w:rFonts w:ascii="Times New Roman" w:hAnsi="Times New Roman" w:cs="Times New Roman"/>
          <w:sz w:val="24"/>
        </w:rPr>
        <w:pPrChange w:id="1810" w:author="Liu, Luyu" w:date="2020-07-20T23:14:00Z">
          <w:pPr>
            <w:spacing w:line="480" w:lineRule="auto"/>
          </w:pPr>
        </w:pPrChange>
      </w:pPr>
    </w:p>
    <w:p w14:paraId="0C93A329" w14:textId="370F2470" w:rsidR="00077492" w:rsidDel="00637D19" w:rsidRDefault="00077492">
      <w:pPr>
        <w:spacing w:line="240" w:lineRule="auto"/>
        <w:jc w:val="both"/>
        <w:rPr>
          <w:del w:id="1811" w:author="Liu, Luyu" w:date="2020-08-02T23:01:00Z"/>
          <w:rFonts w:ascii="Times New Roman" w:hAnsi="Times New Roman" w:cs="Times New Roman"/>
          <w:sz w:val="24"/>
        </w:rPr>
        <w:pPrChange w:id="1812" w:author="Liu, Luyu" w:date="2020-08-02T23:01:00Z">
          <w:pPr>
            <w:keepNext/>
            <w:spacing w:line="480" w:lineRule="auto"/>
          </w:pPr>
        </w:pPrChange>
      </w:pPr>
      <w:del w:id="1813" w:author="Liu, Luyu" w:date="2020-07-29T17:38:00Z">
        <w:r w:rsidDel="003E4344">
          <w:rPr>
            <w:noProof/>
          </w:rPr>
          <w:drawing>
            <wp:inline distT="0" distB="0" distL="0" distR="0" wp14:anchorId="397B421A" wp14:editId="0266D79E">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r w:rsidDel="00A46592">
        <w:rPr>
          <w:noProof/>
        </w:rPr>
        <w:t xml:space="preserve"> </w:t>
      </w:r>
    </w:p>
    <w:p w14:paraId="16E723AE" w14:textId="43C1AFEC" w:rsidR="00077492" w:rsidRPr="0078451C" w:rsidRDefault="00077492">
      <w:pPr>
        <w:spacing w:line="240" w:lineRule="auto"/>
        <w:jc w:val="both"/>
        <w:rPr>
          <w:rFonts w:ascii="Times New Roman" w:hAnsi="Times New Roman" w:cs="Times New Roman"/>
          <w:sz w:val="24"/>
        </w:rPr>
        <w:pPrChange w:id="1814" w:author="Liu, Luyu" w:date="2020-08-02T23:01:00Z">
          <w:pPr>
            <w:spacing w:line="480" w:lineRule="auto"/>
            <w:jc w:val="center"/>
          </w:pPr>
        </w:pPrChange>
      </w:pPr>
      <w:bookmarkStart w:id="1815" w:name="_Ref41983922"/>
      <w:del w:id="1816" w:author="Liu, Luyu" w:date="2020-08-02T23:01:00Z">
        <w:r w:rsidRPr="0078451C" w:rsidDel="00637D19">
          <w:rPr>
            <w:rFonts w:ascii="Times New Roman" w:hAnsi="Times New Roman" w:cs="Times New Roman"/>
            <w:sz w:val="24"/>
          </w:rPr>
          <w:delText xml:space="preserve">Fig </w:delText>
        </w:r>
        <w:r w:rsidRPr="0078451C" w:rsidDel="00637D19">
          <w:rPr>
            <w:rFonts w:ascii="Times New Roman" w:hAnsi="Times New Roman" w:cs="Times New Roman"/>
            <w:sz w:val="24"/>
          </w:rPr>
          <w:fldChar w:fldCharType="begin"/>
        </w:r>
        <w:r w:rsidRPr="0078451C" w:rsidDel="00637D19">
          <w:rPr>
            <w:rFonts w:ascii="Times New Roman" w:hAnsi="Times New Roman" w:cs="Times New Roman"/>
            <w:sz w:val="24"/>
          </w:rPr>
          <w:delInstrText xml:space="preserve"> SEQ Fig \* ARABIC </w:delInstrText>
        </w:r>
        <w:r w:rsidRPr="0078451C" w:rsidDel="00637D19">
          <w:rPr>
            <w:rFonts w:ascii="Times New Roman" w:hAnsi="Times New Roman" w:cs="Times New Roman"/>
            <w:sz w:val="24"/>
          </w:rPr>
          <w:fldChar w:fldCharType="separate"/>
        </w:r>
      </w:del>
      <w:del w:id="1817" w:author="Liu, Luyu" w:date="2020-07-29T23:11:00Z">
        <w:r w:rsidDel="006C64A6">
          <w:rPr>
            <w:rFonts w:ascii="Times New Roman" w:hAnsi="Times New Roman" w:cs="Times New Roman"/>
            <w:noProof/>
            <w:sz w:val="24"/>
          </w:rPr>
          <w:delText>3</w:delText>
        </w:r>
      </w:del>
      <w:del w:id="1818" w:author="Liu, Luyu" w:date="2020-08-02T23:01:00Z">
        <w:r w:rsidRPr="0078451C" w:rsidDel="00637D19">
          <w:rPr>
            <w:rFonts w:ascii="Times New Roman" w:hAnsi="Times New Roman" w:cs="Times New Roman"/>
            <w:sz w:val="24"/>
          </w:rPr>
          <w:fldChar w:fldCharType="end"/>
        </w:r>
        <w:bookmarkEnd w:id="1815"/>
        <w:r w:rsidDel="00637D19">
          <w:rPr>
            <w:rFonts w:ascii="Times New Roman" w:hAnsi="Times New Roman" w:cs="Times New Roman"/>
            <w:sz w:val="24"/>
          </w:rPr>
          <w:delText>.</w:delText>
        </w:r>
        <w:r w:rsidRPr="0078451C" w:rsidDel="00637D19">
          <w:rPr>
            <w:rFonts w:ascii="Times New Roman" w:hAnsi="Times New Roman" w:cs="Times New Roman"/>
            <w:sz w:val="24"/>
          </w:rPr>
          <w:delText xml:space="preserve"> </w:delText>
        </w:r>
        <w:r w:rsidDel="00637D19">
          <w:rPr>
            <w:rFonts w:ascii="Times New Roman" w:hAnsi="Times New Roman" w:cs="Times New Roman"/>
            <w:sz w:val="24"/>
          </w:rPr>
          <w:delText>T</w:delText>
        </w:r>
        <w:r w:rsidRPr="0078451C" w:rsidDel="00637D19">
          <w:rPr>
            <w:rFonts w:ascii="Times New Roman" w:hAnsi="Times New Roman" w:cs="Times New Roman"/>
            <w:sz w:val="24"/>
          </w:rPr>
          <w:delText>he geographic pattern of response interval with incubation lag =0 from cliff point (quantile classification)</w:delText>
        </w:r>
        <w:r w:rsidDel="00637D19">
          <w:rPr>
            <w:rFonts w:ascii="Times New Roman" w:hAnsi="Times New Roman" w:cs="Times New Roman"/>
            <w:sz w:val="24"/>
          </w:rPr>
          <w:delText>.</w:delText>
        </w:r>
      </w:del>
    </w:p>
    <w:p w14:paraId="3C507E23" w14:textId="4271EC9B" w:rsidR="00077492" w:rsidRDefault="00077492">
      <w:pPr>
        <w:keepNext/>
        <w:spacing w:line="240" w:lineRule="auto"/>
        <w:jc w:val="both"/>
        <w:rPr>
          <w:rFonts w:ascii="Times New Roman" w:hAnsi="Times New Roman" w:cs="Times New Roman"/>
          <w:sz w:val="24"/>
        </w:rPr>
        <w:pPrChange w:id="1819" w:author="Miller, Harvey J." w:date="2020-08-04T15:31:00Z">
          <w:pPr>
            <w:keepNext/>
            <w:spacing w:line="480" w:lineRule="auto"/>
          </w:pPr>
        </w:pPrChange>
      </w:pPr>
      <w:r>
        <w:rPr>
          <w:rFonts w:ascii="Times New Roman" w:hAnsi="Times New Roman" w:cs="Times New Roman"/>
          <w:sz w:val="24"/>
        </w:rPr>
        <w:tab/>
        <w:t xml:space="preserve">However, the geographic pattern is highly homogeneous for the response intervals from </w:t>
      </w:r>
      <w:del w:id="1820" w:author="Liu, Luyu" w:date="2020-07-29T17:26:00Z">
        <w:r w:rsidDel="00E71AC6">
          <w:rPr>
            <w:rFonts w:ascii="Times New Roman" w:hAnsi="Times New Roman" w:cs="Times New Roman"/>
            <w:sz w:val="24"/>
          </w:rPr>
          <w:delText>floor</w:delText>
        </w:r>
      </w:del>
      <w:ins w:id="182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hich represent how early each transit system’s users finished the stay-at-home process compared to the community spread. </w:t>
      </w:r>
      <w:ins w:id="1822" w:author="Miller, Harvey J." w:date="2020-08-04T15:30:00Z">
        <w:r w:rsidR="00C34785">
          <w:rPr>
            <w:rFonts w:ascii="Times New Roman" w:hAnsi="Times New Roman" w:cs="Times New Roman"/>
            <w:sz w:val="24"/>
          </w:rPr>
          <w:t xml:space="preserve">With </w:t>
        </w:r>
        <w:proofErr w:type="spellStart"/>
        <w:proofErr w:type="gramStart"/>
        <w:r w:rsidR="00C34785">
          <w:rPr>
            <w:rFonts w:ascii="Times New Roman" w:hAnsi="Times New Roman" w:cs="Times New Roman"/>
            <w:sz w:val="24"/>
          </w:rPr>
          <w:t>a</w:t>
        </w:r>
        <w:proofErr w:type="spellEnd"/>
        <w:proofErr w:type="gramEnd"/>
        <w:r w:rsidR="00C34785">
          <w:rPr>
            <w:rFonts w:ascii="Times New Roman" w:hAnsi="Times New Roman" w:cs="Times New Roman"/>
            <w:sz w:val="24"/>
          </w:rPr>
          <w:t xml:space="preserve"> incubation </w:t>
        </w:r>
      </w:ins>
      <w:del w:id="1823" w:author="Miller, Harvey J." w:date="2020-08-04T15:30:00Z">
        <w:r w:rsidDel="00C34785">
          <w:rPr>
            <w:rFonts w:ascii="Times New Roman" w:hAnsi="Times New Roman" w:cs="Times New Roman"/>
            <w:sz w:val="24"/>
          </w:rPr>
          <w:delText xml:space="preserve">For the scenario of </w:delText>
        </w:r>
      </w:del>
      <w:r>
        <w:rPr>
          <w:rFonts w:ascii="Times New Roman" w:hAnsi="Times New Roman" w:cs="Times New Roman"/>
          <w:sz w:val="24"/>
        </w:rPr>
        <w:t xml:space="preserve">lag </w:t>
      </w:r>
      <w:ins w:id="1824" w:author="Miller, Harvey J." w:date="2020-08-04T15:30:00Z">
        <w:r w:rsidR="00C34785">
          <w:rPr>
            <w:rFonts w:ascii="Times New Roman" w:hAnsi="Times New Roman" w:cs="Times New Roman"/>
            <w:sz w:val="24"/>
          </w:rPr>
          <w:t>of</w:t>
        </w:r>
      </w:ins>
      <w:del w:id="1825"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0</w:t>
      </w:r>
      <w:ins w:id="1826" w:author="Miller, Harvey J." w:date="2020-08-04T15:30:00Z">
        <w:r w:rsidR="00C34785">
          <w:rPr>
            <w:rFonts w:ascii="Times New Roman" w:hAnsi="Times New Roman" w:cs="Times New Roman"/>
            <w:sz w:val="24"/>
          </w:rPr>
          <w:t xml:space="preserve"> days</w:t>
        </w:r>
      </w:ins>
      <w:r>
        <w:rPr>
          <w:rFonts w:ascii="Times New Roman" w:hAnsi="Times New Roman" w:cs="Times New Roman"/>
          <w:sz w:val="24"/>
        </w:rPr>
        <w:t>,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44]</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analysis between the cliff point and the date of declaring state emergency moreover support this claim: it shows that an earlier cliff point is positively correlated (p = 0.002) with an earlier emergency date. It </w:t>
      </w:r>
      <w:ins w:id="1827" w:author="Miller, Harvey J." w:date="2020-08-04T15:31:00Z">
        <w:r w:rsidR="00C34785">
          <w:rPr>
            <w:rFonts w:ascii="Times New Roman" w:hAnsi="Times New Roman" w:cs="Times New Roman"/>
            <w:sz w:val="24"/>
          </w:rPr>
          <w:t xml:space="preserve">suggests that </w:t>
        </w:r>
      </w:ins>
      <w:del w:id="1828" w:author="Miller, Harvey J." w:date="2020-08-04T15:31:00Z">
        <w:r w:rsidDel="00C34785">
          <w:rPr>
            <w:rFonts w:ascii="Times New Roman" w:hAnsi="Times New Roman" w:cs="Times New Roman"/>
            <w:sz w:val="24"/>
          </w:rPr>
          <w:delText>shows</w:delText>
        </w:r>
      </w:del>
      <w:ins w:id="1829" w:author="Miller, Harvey J." w:date="2020-08-04T15:31:00Z">
        <w:r w:rsidR="00C34785">
          <w:rPr>
            <w:rFonts w:ascii="Times New Roman" w:hAnsi="Times New Roman" w:cs="Times New Roman"/>
            <w:sz w:val="24"/>
          </w:rPr>
          <w:t xml:space="preserve">transit users’ </w:t>
        </w:r>
      </w:ins>
      <w:del w:id="1830" w:author="Miller, Harvey J." w:date="2020-08-04T15:31:00Z">
        <w:r w:rsidDel="00C34785">
          <w:rPr>
            <w:rFonts w:ascii="Times New Roman" w:hAnsi="Times New Roman" w:cs="Times New Roman"/>
            <w:sz w:val="24"/>
          </w:rPr>
          <w:delText xml:space="preserve"> people’s </w:delText>
        </w:r>
      </w:del>
      <w:r>
        <w:rPr>
          <w:rFonts w:ascii="Times New Roman" w:hAnsi="Times New Roman" w:cs="Times New Roman"/>
          <w:sz w:val="24"/>
        </w:rPr>
        <w:t>response time</w:t>
      </w:r>
      <w:ins w:id="1831" w:author="Miller, Harvey J." w:date="2020-08-04T15:32:00Z">
        <w:r w:rsidR="00C34785">
          <w:rPr>
            <w:rFonts w:ascii="Times New Roman" w:hAnsi="Times New Roman" w:cs="Times New Roman"/>
            <w:sz w:val="24"/>
          </w:rPr>
          <w:t>s</w:t>
        </w:r>
      </w:ins>
      <w:r>
        <w:rPr>
          <w:rFonts w:ascii="Times New Roman" w:hAnsi="Times New Roman" w:cs="Times New Roman"/>
          <w:sz w:val="24"/>
        </w:rPr>
        <w:t xml:space="preserve"> </w:t>
      </w:r>
      <w:ins w:id="1832" w:author="Miller, Harvey J." w:date="2020-08-04T15:32:00Z">
        <w:r w:rsidR="00C34785">
          <w:rPr>
            <w:rFonts w:ascii="Times New Roman" w:hAnsi="Times New Roman" w:cs="Times New Roman"/>
            <w:sz w:val="24"/>
          </w:rPr>
          <w:t>are</w:t>
        </w:r>
      </w:ins>
      <w:del w:id="1833" w:author="Miller, Harvey J." w:date="2020-08-04T15:32:00Z">
        <w:r w:rsidDel="00C34785">
          <w:rPr>
            <w:rFonts w:ascii="Times New Roman" w:hAnsi="Times New Roman" w:cs="Times New Roman"/>
            <w:sz w:val="24"/>
          </w:rPr>
          <w:delText>is</w:delText>
        </w:r>
      </w:del>
      <w:r>
        <w:rPr>
          <w:rFonts w:ascii="Times New Roman" w:hAnsi="Times New Roman" w:cs="Times New Roman"/>
          <w:sz w:val="24"/>
        </w:rPr>
        <w:t xml:space="preserve"> not synchronized with the evolution of the pandemic, but with the local government’s policy.</w:t>
      </w:r>
    </w:p>
    <w:p w14:paraId="7703D9D5" w14:textId="77777777" w:rsidR="00077492" w:rsidDel="003E4344" w:rsidRDefault="00077492">
      <w:pPr>
        <w:spacing w:line="240" w:lineRule="auto"/>
        <w:jc w:val="both"/>
        <w:rPr>
          <w:del w:id="1834" w:author="Liu, Luyu" w:date="2020-07-29T17:38:00Z"/>
          <w:rFonts w:ascii="Times New Roman" w:hAnsi="Times New Roman" w:cs="Times New Roman"/>
          <w:sz w:val="24"/>
        </w:rPr>
        <w:pPrChange w:id="1835" w:author="Liu, Luyu" w:date="2020-07-20T23:14:00Z">
          <w:pPr>
            <w:spacing w:line="480" w:lineRule="auto"/>
            <w:jc w:val="both"/>
          </w:pPr>
        </w:pPrChange>
      </w:pPr>
      <w:r>
        <w:rPr>
          <w:rFonts w:ascii="Times New Roman" w:hAnsi="Times New Roman" w:cs="Times New Roman"/>
          <w:sz w:val="24"/>
        </w:rPr>
        <w:t xml:space="preserve"> </w:t>
      </w:r>
    </w:p>
    <w:p w14:paraId="69C8A767" w14:textId="77777777" w:rsidR="00077492" w:rsidDel="003E4344" w:rsidRDefault="00077492">
      <w:pPr>
        <w:keepNext/>
        <w:spacing w:line="240" w:lineRule="auto"/>
        <w:rPr>
          <w:del w:id="1836" w:author="Liu, Luyu" w:date="2020-07-29T17:38:00Z"/>
          <w:noProof/>
        </w:rPr>
        <w:pPrChange w:id="1837" w:author="Liu, Luyu" w:date="2020-07-20T23:14:00Z">
          <w:pPr>
            <w:keepNext/>
            <w:spacing w:line="480" w:lineRule="auto"/>
          </w:pPr>
        </w:pPrChange>
      </w:pPr>
    </w:p>
    <w:p w14:paraId="51CB1154" w14:textId="77777777" w:rsidR="00077492" w:rsidDel="003E4344" w:rsidRDefault="00077492">
      <w:pPr>
        <w:spacing w:line="240" w:lineRule="auto"/>
        <w:rPr>
          <w:del w:id="1838" w:author="Liu, Luyu" w:date="2020-07-29T17:38:00Z"/>
          <w:rFonts w:ascii="Times New Roman" w:hAnsi="Times New Roman" w:cs="Times New Roman"/>
          <w:sz w:val="24"/>
        </w:rPr>
        <w:pPrChange w:id="1839" w:author="Liu, Luyu" w:date="2020-07-20T23:14:00Z">
          <w:pPr>
            <w:spacing w:line="480" w:lineRule="auto"/>
          </w:pPr>
        </w:pPrChange>
      </w:pPr>
    </w:p>
    <w:p w14:paraId="7664A778" w14:textId="77777777" w:rsidR="00077492" w:rsidRDefault="00077492">
      <w:pPr>
        <w:spacing w:line="240" w:lineRule="auto"/>
        <w:jc w:val="both"/>
        <w:rPr>
          <w:rFonts w:ascii="Times New Roman" w:hAnsi="Times New Roman" w:cs="Times New Roman"/>
          <w:sz w:val="24"/>
        </w:rPr>
        <w:pPrChange w:id="1840" w:author="Liu, Luyu" w:date="2020-07-29T17:38:00Z">
          <w:pPr>
            <w:spacing w:line="480" w:lineRule="auto"/>
          </w:pPr>
        </w:pPrChange>
      </w:pPr>
    </w:p>
    <w:p w14:paraId="0E798C46" w14:textId="77777777" w:rsidR="00077492" w:rsidRPr="00FF2732" w:rsidRDefault="00077492">
      <w:pPr>
        <w:spacing w:line="240" w:lineRule="auto"/>
        <w:rPr>
          <w:rStyle w:val="SubtleEmphasis"/>
          <w:rPrChange w:id="1841" w:author="Liu, Luyu" w:date="2020-08-02T21:19:00Z">
            <w:rPr/>
          </w:rPrChange>
        </w:rPr>
        <w:pPrChange w:id="1842" w:author="Liu, Luyu" w:date="2020-08-02T21:19:00Z">
          <w:pPr>
            <w:pStyle w:val="ListParagraph"/>
            <w:numPr>
              <w:ilvl w:val="1"/>
              <w:numId w:val="2"/>
            </w:numPr>
            <w:spacing w:line="480" w:lineRule="auto"/>
            <w:ind w:left="360" w:hanging="360"/>
          </w:pPr>
        </w:pPrChange>
      </w:pPr>
      <w:del w:id="1843" w:author="Liu, Luyu" w:date="2020-08-02T21:19:00Z">
        <w:r w:rsidRPr="00FF2732" w:rsidDel="00FF2732">
          <w:rPr>
            <w:rStyle w:val="SubtleEmphasis"/>
            <w:rPrChange w:id="1844" w:author="Liu, Luyu" w:date="2020-08-02T21:19:00Z">
              <w:rPr/>
            </w:rPrChange>
          </w:rPr>
          <w:delText xml:space="preserve"> </w:delText>
        </w:r>
      </w:del>
      <w:r w:rsidRPr="00FF2732">
        <w:rPr>
          <w:rStyle w:val="SubtleEmphasis"/>
          <w:rPrChange w:id="1845" w:author="Liu, Luyu" w:date="2020-08-02T21:19:00Z">
            <w:rPr/>
          </w:rPrChange>
        </w:rPr>
        <w:t>Decay rate</w:t>
      </w:r>
    </w:p>
    <w:p w14:paraId="68071FA3" w14:textId="3C19C51B" w:rsidR="00077492" w:rsidRDefault="00263C5F">
      <w:pPr>
        <w:spacing w:line="240" w:lineRule="auto"/>
        <w:ind w:firstLine="720"/>
        <w:jc w:val="both"/>
        <w:rPr>
          <w:ins w:id="1846" w:author="Miller, Harvey J." w:date="2020-08-04T15:32:00Z"/>
          <w:rFonts w:ascii="Times New Roman" w:hAnsi="Times New Roman" w:cs="Times New Roman"/>
          <w:sz w:val="24"/>
        </w:rPr>
      </w:pPr>
      <w:ins w:id="1847" w:author="Liu, Luyu" w:date="2020-07-29T23:40:00Z">
        <w:r>
          <w:rPr>
            <w:rFonts w:ascii="Times New Roman" w:hAnsi="Times New Roman" w:cs="Times New Roman"/>
            <w:sz w:val="24"/>
          </w:rPr>
          <w:fldChar w:fldCharType="begin"/>
        </w:r>
        <w:r>
          <w:rPr>
            <w:rFonts w:ascii="Times New Roman" w:hAnsi="Times New Roman" w:cs="Times New Roman"/>
            <w:sz w:val="24"/>
          </w:rPr>
          <w:instrText xml:space="preserve"> REF _Ref46958465 \h </w:instrText>
        </w:r>
      </w:ins>
      <w:r>
        <w:rPr>
          <w:rFonts w:ascii="Times New Roman" w:hAnsi="Times New Roman" w:cs="Times New Roman"/>
          <w:sz w:val="24"/>
        </w:rPr>
      </w:r>
      <w:r>
        <w:rPr>
          <w:rFonts w:ascii="Times New Roman" w:hAnsi="Times New Roman" w:cs="Times New Roman"/>
          <w:sz w:val="24"/>
        </w:rPr>
        <w:fldChar w:fldCharType="separate"/>
      </w:r>
      <w:ins w:id="1848" w:author="Liu, Luyu" w:date="2020-08-02T23:02: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6</w:t>
        </w:r>
      </w:ins>
      <w:ins w:id="1849" w:author="Liu, Luyu" w:date="2020-07-29T23:40:00Z">
        <w:r>
          <w:rPr>
            <w:rFonts w:ascii="Times New Roman" w:hAnsi="Times New Roman" w:cs="Times New Roman"/>
            <w:sz w:val="24"/>
          </w:rPr>
          <w:fldChar w:fldCharType="end"/>
        </w:r>
        <w:r>
          <w:rPr>
            <w:rFonts w:ascii="Times New Roman" w:hAnsi="Times New Roman" w:cs="Times New Roman"/>
            <w:sz w:val="24"/>
          </w:rPr>
          <w:t xml:space="preserve"> </w:t>
        </w:r>
      </w:ins>
      <w:del w:id="1850" w:author="Liu, Luyu" w:date="2020-07-29T23:40:00Z">
        <w:r w:rsidR="00077492" w:rsidDel="00263C5F">
          <w:rPr>
            <w:rFonts w:ascii="Times New Roman" w:hAnsi="Times New Roman" w:cs="Times New Roman"/>
            <w:sz w:val="24"/>
          </w:rPr>
          <w:fldChar w:fldCharType="begin"/>
        </w:r>
        <w:r w:rsidR="00077492" w:rsidRPr="00263C5F" w:rsidDel="00263C5F">
          <w:rPr>
            <w:rFonts w:ascii="Times New Roman" w:hAnsi="Times New Roman" w:cs="Times New Roman"/>
            <w:sz w:val="24"/>
          </w:rPr>
          <w:delInstrText xml:space="preserve"> REF _Ref41985219 \h </w:delInstrText>
        </w:r>
        <w:r w:rsidR="00077492" w:rsidDel="00263C5F">
          <w:rPr>
            <w:rFonts w:ascii="Times New Roman" w:hAnsi="Times New Roman" w:cs="Times New Roman"/>
            <w:sz w:val="24"/>
          </w:rPr>
        </w:r>
        <w:r w:rsidR="00077492" w:rsidDel="00263C5F">
          <w:rPr>
            <w:rFonts w:ascii="Times New Roman" w:hAnsi="Times New Roman" w:cs="Times New Roman"/>
            <w:sz w:val="24"/>
          </w:rPr>
          <w:fldChar w:fldCharType="separate"/>
        </w:r>
        <w:r w:rsidR="00077492" w:rsidRPr="008A6B31" w:rsidDel="00263C5F">
          <w:rPr>
            <w:rFonts w:ascii="Times New Roman" w:hAnsi="Times New Roman" w:cs="Times New Roman"/>
            <w:sz w:val="24"/>
          </w:rPr>
          <w:delText xml:space="preserve">Fig </w:delText>
        </w:r>
        <w:r w:rsidR="00077492" w:rsidRPr="008A6B31" w:rsidDel="00263C5F">
          <w:rPr>
            <w:rFonts w:ascii="Times New Roman" w:hAnsi="Times New Roman" w:cs="Times New Roman"/>
            <w:noProof/>
            <w:sz w:val="24"/>
          </w:rPr>
          <w:delText>5</w:delText>
        </w:r>
        <w:r w:rsidR="00077492" w:rsidDel="00263C5F">
          <w:rPr>
            <w:rFonts w:ascii="Times New Roman" w:hAnsi="Times New Roman" w:cs="Times New Roman"/>
            <w:sz w:val="24"/>
          </w:rPr>
          <w:fldChar w:fldCharType="end"/>
        </w:r>
        <w:r w:rsidR="00077492" w:rsidDel="00263C5F">
          <w:rPr>
            <w:rFonts w:ascii="Times New Roman" w:hAnsi="Times New Roman" w:cs="Times New Roman"/>
            <w:sz w:val="24"/>
          </w:rPr>
          <w:delText xml:space="preserve"> </w:delText>
        </w:r>
      </w:del>
      <w:r w:rsidR="00077492">
        <w:rPr>
          <w:rFonts w:ascii="Times New Roman" w:hAnsi="Times New Roman" w:cs="Times New Roman"/>
          <w:sz w:val="24"/>
        </w:rPr>
        <w:t xml:space="preserve">shows the geographic pattern of decay rate. Transit systems in the north, especially those in larger communities, and college towns reached their </w:t>
      </w:r>
      <w:del w:id="1851" w:author="Liu, Luyu" w:date="2020-07-29T17:26:00Z">
        <w:r w:rsidR="00077492" w:rsidDel="00E71AC6">
          <w:rPr>
            <w:rFonts w:ascii="Times New Roman" w:hAnsi="Times New Roman" w:cs="Times New Roman"/>
            <w:sz w:val="24"/>
          </w:rPr>
          <w:delText>floor</w:delText>
        </w:r>
      </w:del>
      <w:ins w:id="1852"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values the quickest while transit systems in the Midwest and southern communities took the longest to reach their </w:t>
      </w:r>
      <w:del w:id="1853" w:author="Liu, Luyu" w:date="2020-07-29T17:26:00Z">
        <w:r w:rsidR="00077492" w:rsidDel="00E71AC6">
          <w:rPr>
            <w:rFonts w:ascii="Times New Roman" w:hAnsi="Times New Roman" w:cs="Times New Roman"/>
            <w:sz w:val="24"/>
          </w:rPr>
          <w:delText>floor</w:delText>
        </w:r>
      </w:del>
      <w:ins w:id="1854" w:author="Liu, Luyu" w:date="2020-07-29T17:26:00Z">
        <w:r w:rsidR="00E71AC6">
          <w:rPr>
            <w:rFonts w:ascii="Times New Roman" w:hAnsi="Times New Roman" w:cs="Times New Roman"/>
            <w:sz w:val="24"/>
          </w:rPr>
          <w:t>base</w:t>
        </w:r>
      </w:ins>
      <w:r w:rsidR="00077492">
        <w:rPr>
          <w:rFonts w:ascii="Times New Roman" w:hAnsi="Times New Roman" w:cs="Times New Roman"/>
          <w:sz w:val="24"/>
        </w:rPr>
        <w:t>s. College towns emptied quickly during the pandemic. The slower decay rate in the Midwest and South may be explained by businesses staying open longer during the pandemic.</w:t>
      </w:r>
    </w:p>
    <w:p w14:paraId="43AB78D2" w14:textId="77777777" w:rsidR="00C34785" w:rsidRDefault="00C34785">
      <w:pPr>
        <w:spacing w:line="240" w:lineRule="auto"/>
        <w:ind w:firstLine="720"/>
        <w:jc w:val="both"/>
        <w:rPr>
          <w:rFonts w:ascii="Times New Roman" w:hAnsi="Times New Roman" w:cs="Times New Roman"/>
          <w:sz w:val="24"/>
        </w:rPr>
        <w:pPrChange w:id="1855" w:author="Liu, Luyu" w:date="2020-08-02T21:21:00Z">
          <w:pPr>
            <w:spacing w:line="480" w:lineRule="auto"/>
            <w:jc w:val="both"/>
          </w:pPr>
        </w:pPrChange>
      </w:pPr>
    </w:p>
    <w:p w14:paraId="7455919E" w14:textId="77777777" w:rsidR="00077492" w:rsidRPr="00C94C81" w:rsidDel="003E4344" w:rsidRDefault="00077492">
      <w:pPr>
        <w:spacing w:line="240" w:lineRule="auto"/>
        <w:rPr>
          <w:del w:id="1856" w:author="Liu, Luyu" w:date="2020-07-29T17:38:00Z"/>
          <w:rFonts w:ascii="Times New Roman" w:hAnsi="Times New Roman" w:cs="Times New Roman"/>
          <w:b/>
          <w:sz w:val="24"/>
          <w:rPrChange w:id="1857" w:author="Liu, Luyu" w:date="2020-08-02T23:07:00Z">
            <w:rPr>
              <w:del w:id="1858" w:author="Liu, Luyu" w:date="2020-07-29T17:38:00Z"/>
              <w:rFonts w:ascii="Times New Roman" w:hAnsi="Times New Roman" w:cs="Times New Roman"/>
              <w:sz w:val="24"/>
            </w:rPr>
          </w:rPrChange>
        </w:rPr>
        <w:pPrChange w:id="1859" w:author="Liu, Luyu" w:date="2020-08-02T23:07:00Z">
          <w:pPr>
            <w:spacing w:line="480" w:lineRule="auto"/>
          </w:pPr>
        </w:pPrChange>
      </w:pPr>
    </w:p>
    <w:p w14:paraId="11C05FB3" w14:textId="7609D2CA" w:rsidR="00077492" w:rsidRPr="00C94C81" w:rsidDel="003E4344" w:rsidRDefault="00077492">
      <w:pPr>
        <w:keepNext/>
        <w:spacing w:line="240" w:lineRule="auto"/>
        <w:rPr>
          <w:del w:id="1860" w:author="Liu, Luyu" w:date="2020-07-29T17:38:00Z"/>
          <w:rFonts w:ascii="Times New Roman" w:hAnsi="Times New Roman" w:cs="Times New Roman"/>
          <w:b/>
          <w:sz w:val="24"/>
          <w:rPrChange w:id="1861" w:author="Liu, Luyu" w:date="2020-08-02T23:07:00Z">
            <w:rPr>
              <w:del w:id="1862" w:author="Liu, Luyu" w:date="2020-07-29T17:38:00Z"/>
              <w:rFonts w:ascii="Times New Roman" w:hAnsi="Times New Roman" w:cs="Times New Roman"/>
              <w:sz w:val="24"/>
            </w:rPr>
          </w:rPrChange>
        </w:rPr>
        <w:pPrChange w:id="1863" w:author="Liu, Luyu" w:date="2020-08-02T23:07:00Z">
          <w:pPr>
            <w:keepNext/>
            <w:spacing w:line="480" w:lineRule="auto"/>
          </w:pPr>
        </w:pPrChange>
      </w:pPr>
      <w:del w:id="1864" w:author="Liu, Luyu" w:date="2020-07-29T17:38:00Z">
        <w:r w:rsidRPr="00C94C81" w:rsidDel="003E4344">
          <w:rPr>
            <w:b/>
            <w:noProof/>
            <w:rPrChange w:id="1865" w:author="Liu, Luyu" w:date="2020-08-02T23:07:00Z">
              <w:rPr>
                <w:noProof/>
              </w:rPr>
            </w:rPrChange>
          </w:rPr>
          <w:delText xml:space="preserve"> </w:delText>
        </w:r>
        <w:r w:rsidRPr="00C94C81" w:rsidDel="003E4344">
          <w:rPr>
            <w:b/>
            <w:noProof/>
            <w:rPrChange w:id="1866" w:author="Liu, Luyu" w:date="2020-08-02T23:07:00Z">
              <w:rPr>
                <w:noProof/>
              </w:rPr>
            </w:rPrChange>
          </w:rPr>
          <w:drawing>
            <wp:inline distT="0" distB="0" distL="0" distR="0" wp14:anchorId="4C587392" wp14:editId="2C0E92B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1C240EE7" w14:textId="59C90C1B" w:rsidR="00077492" w:rsidRPr="00C94C81" w:rsidDel="003E4344" w:rsidRDefault="00077492">
      <w:pPr>
        <w:spacing w:line="240" w:lineRule="auto"/>
        <w:rPr>
          <w:del w:id="1867" w:author="Liu, Luyu" w:date="2020-07-29T17:38:00Z"/>
          <w:rFonts w:ascii="Times New Roman" w:hAnsi="Times New Roman" w:cs="Times New Roman"/>
          <w:b/>
          <w:sz w:val="24"/>
          <w:rPrChange w:id="1868" w:author="Liu, Luyu" w:date="2020-08-02T23:07:00Z">
            <w:rPr>
              <w:del w:id="1869" w:author="Liu, Luyu" w:date="2020-07-29T17:38:00Z"/>
              <w:rFonts w:ascii="Times New Roman" w:hAnsi="Times New Roman" w:cs="Times New Roman"/>
              <w:sz w:val="24"/>
            </w:rPr>
          </w:rPrChange>
        </w:rPr>
        <w:pPrChange w:id="1870" w:author="Liu, Luyu" w:date="2020-08-02T23:07:00Z">
          <w:pPr>
            <w:spacing w:line="480" w:lineRule="auto"/>
            <w:jc w:val="center"/>
          </w:pPr>
        </w:pPrChange>
      </w:pPr>
      <w:bookmarkStart w:id="1871" w:name="_Ref46958465"/>
      <w:r w:rsidRPr="00C94C81">
        <w:rPr>
          <w:rFonts w:ascii="Times New Roman" w:hAnsi="Times New Roman" w:cs="Times New Roman"/>
          <w:b/>
          <w:sz w:val="24"/>
          <w:rPrChange w:id="1872"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873"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874"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875" w:author="Liu, Luyu" w:date="2020-08-02T23:07:00Z">
            <w:rPr>
              <w:rFonts w:ascii="Times New Roman" w:hAnsi="Times New Roman" w:cs="Times New Roman"/>
              <w:sz w:val="24"/>
            </w:rPr>
          </w:rPrChange>
        </w:rPr>
        <w:fldChar w:fldCharType="separate"/>
      </w:r>
      <w:ins w:id="1876" w:author="Liu, Luyu" w:date="2020-07-29T23:40:00Z">
        <w:r w:rsidR="00263C5F" w:rsidRPr="00C94C81">
          <w:rPr>
            <w:rFonts w:ascii="Times New Roman" w:hAnsi="Times New Roman" w:cs="Times New Roman"/>
            <w:b/>
            <w:noProof/>
            <w:sz w:val="24"/>
            <w:rPrChange w:id="1877" w:author="Liu, Luyu" w:date="2020-08-02T23:07:00Z">
              <w:rPr>
                <w:rFonts w:ascii="Times New Roman" w:hAnsi="Times New Roman" w:cs="Times New Roman"/>
                <w:noProof/>
                <w:sz w:val="24"/>
              </w:rPr>
            </w:rPrChange>
          </w:rPr>
          <w:t>6</w:t>
        </w:r>
      </w:ins>
      <w:del w:id="1878" w:author="Liu, Luyu" w:date="2020-07-29T23:11:00Z">
        <w:r w:rsidRPr="00C94C81" w:rsidDel="006C64A6">
          <w:rPr>
            <w:rFonts w:ascii="Times New Roman" w:hAnsi="Times New Roman" w:cs="Times New Roman"/>
            <w:b/>
            <w:noProof/>
            <w:sz w:val="24"/>
            <w:rPrChange w:id="1879" w:author="Liu, Luyu" w:date="2020-08-02T23:07:00Z">
              <w:rPr>
                <w:rFonts w:ascii="Times New Roman" w:hAnsi="Times New Roman" w:cs="Times New Roman"/>
                <w:noProof/>
                <w:sz w:val="24"/>
              </w:rPr>
            </w:rPrChange>
          </w:rPr>
          <w:delText>4</w:delText>
        </w:r>
      </w:del>
      <w:r w:rsidRPr="00C94C81">
        <w:rPr>
          <w:rFonts w:ascii="Times New Roman" w:hAnsi="Times New Roman" w:cs="Times New Roman"/>
          <w:b/>
          <w:sz w:val="24"/>
          <w:rPrChange w:id="1880" w:author="Liu, Luyu" w:date="2020-08-02T23:07:00Z">
            <w:rPr>
              <w:rFonts w:ascii="Times New Roman" w:hAnsi="Times New Roman" w:cs="Times New Roman"/>
              <w:sz w:val="24"/>
            </w:rPr>
          </w:rPrChange>
        </w:rPr>
        <w:fldChar w:fldCharType="end"/>
      </w:r>
      <w:bookmarkEnd w:id="1871"/>
      <w:r w:rsidRPr="00C94C81">
        <w:rPr>
          <w:rFonts w:ascii="Times New Roman" w:hAnsi="Times New Roman" w:cs="Times New Roman"/>
          <w:b/>
          <w:sz w:val="24"/>
          <w:rPrChange w:id="1881" w:author="Liu, Luyu" w:date="2020-08-02T23:07:00Z">
            <w:rPr>
              <w:rFonts w:ascii="Times New Roman" w:hAnsi="Times New Roman" w:cs="Times New Roman"/>
              <w:sz w:val="24"/>
            </w:rPr>
          </w:rPrChange>
        </w:rPr>
        <w:t>. Geographic distribution of decay rate (quantile classification).</w:t>
      </w:r>
    </w:p>
    <w:p w14:paraId="2E5C623A" w14:textId="77777777" w:rsidR="00077492" w:rsidRPr="00C94C81" w:rsidRDefault="00077492">
      <w:pPr>
        <w:spacing w:line="240" w:lineRule="auto"/>
        <w:rPr>
          <w:rFonts w:ascii="Times New Roman" w:hAnsi="Times New Roman" w:cs="Times New Roman"/>
          <w:b/>
          <w:sz w:val="24"/>
          <w:rPrChange w:id="1882" w:author="Liu, Luyu" w:date="2020-08-02T23:07:00Z">
            <w:rPr>
              <w:rFonts w:ascii="Times New Roman" w:hAnsi="Times New Roman" w:cs="Times New Roman"/>
              <w:sz w:val="24"/>
            </w:rPr>
          </w:rPrChange>
        </w:rPr>
        <w:pPrChange w:id="1883" w:author="Liu, Luyu" w:date="2020-08-02T23:07:00Z">
          <w:pPr>
            <w:keepNext/>
            <w:spacing w:line="480" w:lineRule="auto"/>
          </w:pPr>
        </w:pPrChange>
      </w:pPr>
    </w:p>
    <w:p w14:paraId="03373DA1" w14:textId="77777777" w:rsidR="00C34785" w:rsidRDefault="00C34785">
      <w:pPr>
        <w:spacing w:line="240" w:lineRule="auto"/>
        <w:ind w:firstLine="720"/>
        <w:jc w:val="both"/>
        <w:rPr>
          <w:ins w:id="1884" w:author="Miller, Harvey J." w:date="2020-08-04T15:32:00Z"/>
          <w:rFonts w:ascii="Times New Roman" w:hAnsi="Times New Roman" w:cs="Times New Roman"/>
          <w:sz w:val="24"/>
        </w:rPr>
      </w:pPr>
    </w:p>
    <w:p w14:paraId="2931084A" w14:textId="3704268E" w:rsidR="00077492" w:rsidRPr="00AC2AE6" w:rsidDel="00F92F58" w:rsidRDefault="00077492">
      <w:pPr>
        <w:spacing w:line="240" w:lineRule="auto"/>
        <w:ind w:firstLine="720"/>
        <w:jc w:val="both"/>
        <w:rPr>
          <w:del w:id="1885" w:author="Liu, Luyu" w:date="2020-07-29T17:41:00Z"/>
          <w:rFonts w:ascii="Times New Roman" w:hAnsi="Times New Roman" w:cs="Times New Roman"/>
          <w:sz w:val="24"/>
        </w:rPr>
        <w:pPrChange w:id="1886" w:author="Liu, Luyu" w:date="2020-07-29T17:41: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ins w:id="1887"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7</w:t>
        </w:r>
      </w:ins>
      <w:del w:id="1888"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w:t>
      </w:r>
      <w:del w:id="1889" w:author="Liu, Luyu" w:date="2020-07-29T17:26:00Z">
        <w:r w:rsidDel="00E71AC6">
          <w:rPr>
            <w:rFonts w:ascii="Times New Roman" w:hAnsi="Times New Roman" w:cs="Times New Roman"/>
            <w:sz w:val="24"/>
          </w:rPr>
          <w:delText>floor</w:delText>
        </w:r>
      </w:del>
      <w:ins w:id="189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1891"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1892"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ins w:id="1893"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eastAsia="Yu Mincho" w:hAnsi="Times New Roman" w:cs="Times New Roman"/>
            <w:noProof/>
            <w:sz w:val="24"/>
            <w:szCs w:val="24"/>
            <w:lang w:eastAsia="ja-JP"/>
          </w:rPr>
          <w:t>6</w:t>
        </w:r>
      </w:ins>
      <w:del w:id="1894"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eastAsia="Yu Mincho" w:hAnsi="Times New Roman" w:cs="Times New Roman"/>
            <w:noProof/>
            <w:sz w:val="24"/>
            <w:szCs w:val="24"/>
            <w:lang w:eastAsia="ja-JP"/>
          </w:rPr>
          <w:delText>6</w:delText>
        </w:r>
      </w:del>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xml:space="preserve">. This could be because the general transit passengers may be more aware of the risk of COVID-19 when more cases are reported nationally; the perceived fear grows higher as </w:t>
      </w:r>
      <w:del w:id="1895" w:author="Miller, Harvey J." w:date="2020-08-04T15:33:00Z">
        <w:r w:rsidRPr="00AC2AE6" w:rsidDel="00C34785">
          <w:rPr>
            <w:rFonts w:ascii="Times New Roman" w:hAnsi="Times New Roman" w:cs="Times New Roman"/>
            <w:sz w:val="24"/>
          </w:rPr>
          <w:delText xml:space="preserve">the </w:delText>
        </w:r>
      </w:del>
      <w:r w:rsidRPr="00AC2AE6">
        <w:rPr>
          <w:rFonts w:ascii="Times New Roman" w:hAnsi="Times New Roman" w:cs="Times New Roman"/>
          <w:sz w:val="24"/>
        </w:rPr>
        <w:t>time passe</w:t>
      </w:r>
      <w:ins w:id="1896" w:author="Miller, Harvey J." w:date="2020-08-04T15:33:00Z">
        <w:r w:rsidR="00C34785">
          <w:rPr>
            <w:rFonts w:ascii="Times New Roman" w:hAnsi="Times New Roman" w:cs="Times New Roman"/>
            <w:sz w:val="24"/>
          </w:rPr>
          <w:t>s</w:t>
        </w:r>
      </w:ins>
      <w:del w:id="1897" w:author="Miller, Harvey J." w:date="2020-08-04T15:33:00Z">
        <w:r w:rsidRPr="00AC2AE6" w:rsidDel="00C34785">
          <w:rPr>
            <w:rFonts w:ascii="Times New Roman" w:hAnsi="Times New Roman" w:cs="Times New Roman"/>
            <w:sz w:val="24"/>
          </w:rPr>
          <w:delText>d</w:delText>
        </w:r>
      </w:del>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w:t>
      </w:r>
      <w:del w:id="1898" w:author="Liu, Luyu" w:date="2020-07-29T17:26:00Z">
        <w:r w:rsidDel="00E71AC6">
          <w:rPr>
            <w:rFonts w:ascii="Times New Roman" w:hAnsi="Times New Roman" w:cs="Times New Roman"/>
            <w:sz w:val="24"/>
          </w:rPr>
          <w:delText>floor</w:delText>
        </w:r>
      </w:del>
      <w:ins w:id="189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earlier. This also suggests that the time when the decline finished is less related to when it started than to the speed of reaction. The major determinant of the cliff and </w:t>
      </w:r>
      <w:del w:id="1900" w:author="Liu, Luyu" w:date="2020-07-29T17:26:00Z">
        <w:r w:rsidDel="00E71AC6">
          <w:rPr>
            <w:rFonts w:ascii="Times New Roman" w:hAnsi="Times New Roman" w:cs="Times New Roman"/>
            <w:sz w:val="24"/>
          </w:rPr>
          <w:delText>floor</w:delText>
        </w:r>
      </w:del>
      <w:ins w:id="190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1902"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1903"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ins w:id="1904" w:author="Liu, Luyu" w:date="2020-07-29T17:41:00Z">
        <w:r w:rsidR="00F92F58" w:rsidRPr="00AC2AE6" w:rsidDel="00F92F58">
          <w:rPr>
            <w:rFonts w:ascii="Times New Roman" w:hAnsi="Times New Roman" w:cs="Times New Roman"/>
            <w:sz w:val="24"/>
          </w:rPr>
          <w:t xml:space="preserve"> </w:t>
        </w:r>
      </w:ins>
    </w:p>
    <w:p w14:paraId="5917C1B8" w14:textId="299E81D0" w:rsidR="00077492" w:rsidRDefault="00077492">
      <w:pPr>
        <w:spacing w:line="240" w:lineRule="auto"/>
        <w:ind w:firstLine="720"/>
        <w:jc w:val="both"/>
        <w:pPrChange w:id="1905" w:author="Liu, Luyu" w:date="2020-07-29T17:41:00Z">
          <w:pPr>
            <w:keepNext/>
            <w:spacing w:line="480" w:lineRule="auto"/>
            <w:jc w:val="center"/>
          </w:pPr>
        </w:pPrChange>
      </w:pPr>
      <w:del w:id="1906" w:author="Liu, Luyu" w:date="2020-07-29T17:41:00Z">
        <w:r w:rsidDel="00F92F58">
          <w:rPr>
            <w:noProof/>
          </w:rPr>
          <w:drawing>
            <wp:inline distT="0" distB="0" distL="0" distR="0" wp14:anchorId="29A4A7B4" wp14:editId="40E6DC2F">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del>
    </w:p>
    <w:p w14:paraId="5F0BD073" w14:textId="77777777" w:rsidR="00C34785" w:rsidRDefault="00C34785">
      <w:pPr>
        <w:spacing w:line="240" w:lineRule="auto"/>
        <w:rPr>
          <w:ins w:id="1907" w:author="Miller, Harvey J." w:date="2020-08-04T15:32:00Z"/>
          <w:rFonts w:ascii="Times New Roman" w:hAnsi="Times New Roman" w:cs="Times New Roman"/>
          <w:b/>
          <w:sz w:val="24"/>
        </w:rPr>
      </w:pPr>
      <w:bookmarkStart w:id="1908" w:name="_Ref41985219"/>
      <w:bookmarkStart w:id="1909" w:name="_Ref41947893"/>
    </w:p>
    <w:p w14:paraId="7F6F8A94" w14:textId="2C7D53FD" w:rsidR="00077492" w:rsidRPr="00C94C81" w:rsidRDefault="00077492">
      <w:pPr>
        <w:spacing w:line="240" w:lineRule="auto"/>
        <w:rPr>
          <w:rFonts w:ascii="Times New Roman" w:hAnsi="Times New Roman" w:cs="Times New Roman"/>
          <w:b/>
          <w:sz w:val="24"/>
          <w:rPrChange w:id="1910" w:author="Liu, Luyu" w:date="2020-08-02T23:07:00Z">
            <w:rPr>
              <w:rFonts w:ascii="Times New Roman" w:hAnsi="Times New Roman" w:cs="Times New Roman"/>
              <w:sz w:val="24"/>
            </w:rPr>
          </w:rPrChange>
        </w:rPr>
        <w:pPrChange w:id="1911" w:author="Liu, Luyu" w:date="2020-08-02T23:07:00Z">
          <w:pPr>
            <w:spacing w:line="480" w:lineRule="auto"/>
            <w:jc w:val="center"/>
          </w:pPr>
        </w:pPrChange>
      </w:pPr>
      <w:r w:rsidRPr="00C94C81">
        <w:rPr>
          <w:rFonts w:ascii="Times New Roman" w:hAnsi="Times New Roman" w:cs="Times New Roman"/>
          <w:b/>
          <w:sz w:val="24"/>
          <w:rPrChange w:id="1912"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913"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914"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915" w:author="Liu, Luyu" w:date="2020-08-02T23:07:00Z">
            <w:rPr>
              <w:rFonts w:ascii="Times New Roman" w:hAnsi="Times New Roman" w:cs="Times New Roman"/>
              <w:sz w:val="24"/>
            </w:rPr>
          </w:rPrChange>
        </w:rPr>
        <w:fldChar w:fldCharType="separate"/>
      </w:r>
      <w:ins w:id="1916" w:author="Liu, Luyu" w:date="2020-07-29T23:34:00Z">
        <w:r w:rsidR="00810688" w:rsidRPr="00C94C81">
          <w:rPr>
            <w:rFonts w:ascii="Times New Roman" w:hAnsi="Times New Roman" w:cs="Times New Roman"/>
            <w:b/>
            <w:noProof/>
            <w:sz w:val="24"/>
            <w:rPrChange w:id="1917" w:author="Liu, Luyu" w:date="2020-08-02T23:07:00Z">
              <w:rPr>
                <w:rFonts w:ascii="Times New Roman" w:hAnsi="Times New Roman" w:cs="Times New Roman"/>
                <w:noProof/>
                <w:sz w:val="24"/>
              </w:rPr>
            </w:rPrChange>
          </w:rPr>
          <w:t>7</w:t>
        </w:r>
      </w:ins>
      <w:del w:id="1918" w:author="Liu, Luyu" w:date="2020-07-29T23:11:00Z">
        <w:r w:rsidRPr="00C94C81" w:rsidDel="006C64A6">
          <w:rPr>
            <w:rFonts w:ascii="Times New Roman" w:hAnsi="Times New Roman" w:cs="Times New Roman"/>
            <w:b/>
            <w:noProof/>
            <w:sz w:val="24"/>
            <w:rPrChange w:id="1919" w:author="Liu, Luyu" w:date="2020-08-02T23:07:00Z">
              <w:rPr>
                <w:rFonts w:ascii="Times New Roman" w:hAnsi="Times New Roman" w:cs="Times New Roman"/>
                <w:noProof/>
                <w:sz w:val="24"/>
              </w:rPr>
            </w:rPrChange>
          </w:rPr>
          <w:delText>5</w:delText>
        </w:r>
      </w:del>
      <w:r w:rsidRPr="00C94C81">
        <w:rPr>
          <w:rFonts w:ascii="Times New Roman" w:hAnsi="Times New Roman" w:cs="Times New Roman"/>
          <w:b/>
          <w:sz w:val="24"/>
          <w:rPrChange w:id="1920" w:author="Liu, Luyu" w:date="2020-08-02T23:07:00Z">
            <w:rPr>
              <w:rFonts w:ascii="Times New Roman" w:hAnsi="Times New Roman" w:cs="Times New Roman"/>
              <w:sz w:val="24"/>
            </w:rPr>
          </w:rPrChange>
        </w:rPr>
        <w:fldChar w:fldCharType="end"/>
      </w:r>
      <w:bookmarkEnd w:id="1908"/>
      <w:r w:rsidRPr="00C94C81">
        <w:rPr>
          <w:rFonts w:ascii="Times New Roman" w:hAnsi="Times New Roman" w:cs="Times New Roman"/>
          <w:b/>
          <w:sz w:val="24"/>
          <w:rPrChange w:id="1921" w:author="Liu, Luyu" w:date="2020-08-02T23:07:00Z">
            <w:rPr>
              <w:rFonts w:ascii="Times New Roman" w:hAnsi="Times New Roman" w:cs="Times New Roman"/>
              <w:sz w:val="24"/>
            </w:rPr>
          </w:rPrChange>
        </w:rPr>
        <w:t>. Hyperbolic relationship between decay rates and cliff</w:t>
      </w:r>
      <w:ins w:id="1922" w:author="Liu, Luyu" w:date="2020-07-29T17:41:00Z">
        <w:r w:rsidR="00C60F4B" w:rsidRPr="00C94C81">
          <w:rPr>
            <w:rFonts w:ascii="Times New Roman" w:hAnsi="Times New Roman" w:cs="Times New Roman"/>
            <w:b/>
            <w:sz w:val="24"/>
            <w:rPrChange w:id="1923" w:author="Liu, Luyu" w:date="2020-08-02T23:07:00Z">
              <w:rPr>
                <w:rFonts w:ascii="Times New Roman" w:hAnsi="Times New Roman" w:cs="Times New Roman"/>
                <w:sz w:val="24"/>
              </w:rPr>
            </w:rPrChange>
          </w:rPr>
          <w:t>/base</w:t>
        </w:r>
      </w:ins>
      <w:r w:rsidRPr="00C94C81">
        <w:rPr>
          <w:rFonts w:ascii="Times New Roman" w:hAnsi="Times New Roman" w:cs="Times New Roman"/>
          <w:b/>
          <w:sz w:val="24"/>
          <w:rPrChange w:id="1924" w:author="Liu, Luyu" w:date="2020-08-02T23:07:00Z">
            <w:rPr>
              <w:rFonts w:ascii="Times New Roman" w:hAnsi="Times New Roman" w:cs="Times New Roman"/>
              <w:sz w:val="24"/>
            </w:rPr>
          </w:rPrChange>
        </w:rPr>
        <w:t xml:space="preserve"> points.</w:t>
      </w:r>
    </w:p>
    <w:bookmarkEnd w:id="1909"/>
    <w:p w14:paraId="75244EB1" w14:textId="77777777" w:rsidR="00077492" w:rsidRDefault="00077492">
      <w:pPr>
        <w:spacing w:line="240" w:lineRule="auto"/>
        <w:rPr>
          <w:rFonts w:ascii="Times New Roman" w:hAnsi="Times New Roman" w:cs="Times New Roman"/>
          <w:sz w:val="24"/>
        </w:rPr>
        <w:pPrChange w:id="1925" w:author="Liu, Luyu" w:date="2020-07-20T23:14:00Z">
          <w:pPr>
            <w:spacing w:line="480" w:lineRule="auto"/>
          </w:pPr>
        </w:pPrChange>
      </w:pPr>
    </w:p>
    <w:p w14:paraId="0CEBD11E" w14:textId="77777777" w:rsidR="00077492" w:rsidRPr="00FF2732" w:rsidRDefault="00077492">
      <w:pPr>
        <w:spacing w:line="240" w:lineRule="auto"/>
        <w:rPr>
          <w:rStyle w:val="SubtleEmphasis"/>
          <w:highlight w:val="yellow"/>
          <w:rPrChange w:id="1926" w:author="Liu, Luyu" w:date="2020-08-02T21:19:00Z">
            <w:rPr>
              <w:rFonts w:ascii="Times New Roman" w:hAnsi="Times New Roman" w:cs="Times New Roman"/>
              <w:b/>
              <w:sz w:val="24"/>
              <w:highlight w:val="yellow"/>
            </w:rPr>
          </w:rPrChange>
        </w:rPr>
        <w:pPrChange w:id="1927" w:author="Liu, Luyu" w:date="2020-07-20T23:14:00Z">
          <w:pPr>
            <w:spacing w:line="480" w:lineRule="auto"/>
          </w:pPr>
        </w:pPrChange>
      </w:pPr>
      <w:del w:id="1928" w:author="Liu, Luyu" w:date="2020-08-02T21:19:00Z">
        <w:r w:rsidRPr="00FF2732" w:rsidDel="00FF2732">
          <w:rPr>
            <w:rStyle w:val="SubtleEmphasis"/>
            <w:rPrChange w:id="1929" w:author="Liu, Luyu" w:date="2020-08-02T21:19:00Z">
              <w:rPr>
                <w:rFonts w:ascii="Times New Roman" w:hAnsi="Times New Roman" w:cs="Times New Roman"/>
                <w:b/>
                <w:sz w:val="24"/>
              </w:rPr>
            </w:rPrChange>
          </w:rPr>
          <w:delText>3.4.</w:delText>
        </w:r>
        <w:r w:rsidRPr="00FF2732" w:rsidDel="00FF2732">
          <w:rPr>
            <w:rStyle w:val="SubtleEmphasis"/>
            <w:rPrChange w:id="1930" w:author="Liu, Luyu" w:date="2020-08-02T21:19:00Z">
              <w:rPr>
                <w:rFonts w:ascii="Times New Roman" w:hAnsi="Times New Roman" w:cs="Times New Roman"/>
                <w:sz w:val="24"/>
              </w:rPr>
            </w:rPrChange>
          </w:rPr>
          <w:delText xml:space="preserve"> </w:delText>
        </w:r>
      </w:del>
      <w:r w:rsidRPr="00FF2732">
        <w:rPr>
          <w:rStyle w:val="SubtleEmphasis"/>
          <w:rPrChange w:id="1931" w:author="Liu, Luyu" w:date="2020-08-02T21:19:00Z">
            <w:rPr>
              <w:rFonts w:ascii="Times New Roman" w:hAnsi="Times New Roman" w:cs="Times New Roman"/>
              <w:b/>
              <w:sz w:val="24"/>
            </w:rPr>
          </w:rPrChange>
        </w:rPr>
        <w:t>Change in daily transit demand dynamics</w:t>
      </w:r>
      <w:r w:rsidRPr="00FF2732" w:rsidDel="00AC2AE6">
        <w:rPr>
          <w:rStyle w:val="SubtleEmphasis"/>
          <w:highlight w:val="yellow"/>
          <w:rPrChange w:id="1932" w:author="Liu, Luyu" w:date="2020-08-02T21:19:00Z">
            <w:rPr>
              <w:rFonts w:ascii="Times New Roman" w:hAnsi="Times New Roman" w:cs="Times New Roman"/>
              <w:b/>
              <w:sz w:val="24"/>
              <w:highlight w:val="yellow"/>
            </w:rPr>
          </w:rPrChange>
        </w:rPr>
        <w:t xml:space="preserve"> </w:t>
      </w:r>
    </w:p>
    <w:p w14:paraId="4DC22644" w14:textId="298B822E" w:rsidR="00077492" w:rsidDel="00C34785" w:rsidRDefault="00077492" w:rsidP="00C34785">
      <w:pPr>
        <w:keepNext/>
        <w:spacing w:line="240" w:lineRule="auto"/>
        <w:jc w:val="both"/>
        <w:rPr>
          <w:del w:id="1933" w:author="Liu, Luyu" w:date="2020-07-29T17:45:00Z"/>
          <w:rFonts w:ascii="Times New Roman" w:hAnsi="Times New Roman" w:cs="Times New Roman"/>
          <w:sz w:val="24"/>
        </w:rPr>
      </w:pPr>
      <w:commentRangeStart w:id="1934"/>
      <w:r>
        <w:rPr>
          <w:rFonts w:ascii="Times New Roman" w:hAnsi="Times New Roman" w:cs="Times New Roman"/>
          <w:sz w:val="24"/>
        </w:rPr>
        <w:lastRenderedPageBreak/>
        <w:t xml:space="preserve">Overall, we observe a connection between a change in hourly demand patterns (measured by the Procrustes distance) and the total drop in demand due to COVID-19 (measured by the </w:t>
      </w:r>
      <w:del w:id="1935" w:author="Liu, Luyu" w:date="2020-07-29T17:26:00Z">
        <w:r w:rsidDel="00E71AC6">
          <w:rPr>
            <w:rFonts w:ascii="Times New Roman" w:hAnsi="Times New Roman" w:cs="Times New Roman"/>
            <w:sz w:val="24"/>
          </w:rPr>
          <w:delText>floor</w:delText>
        </w:r>
      </w:del>
      <w:ins w:id="193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1937"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8</w:t>
        </w:r>
      </w:ins>
      <w:del w:id="1938"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w:t>
      </w:r>
      <w:del w:id="1939" w:author="Liu, Luyu" w:date="2020-07-29T17:26:00Z">
        <w:r w:rsidDel="00E71AC6">
          <w:rPr>
            <w:rFonts w:ascii="Times New Roman" w:hAnsi="Times New Roman" w:cs="Times New Roman"/>
            <w:sz w:val="24"/>
          </w:rPr>
          <w:delText>floor</w:delText>
        </w:r>
      </w:del>
      <w:ins w:id="194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1941"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4</w:t>
        </w:r>
      </w:ins>
      <w:del w:id="1942"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2</w:delText>
        </w:r>
      </w:del>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1943"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9</w:t>
        </w:r>
      </w:ins>
      <w:del w:id="1944"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7</w:delText>
        </w:r>
      </w:del>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distance and </w:t>
      </w:r>
      <w:del w:id="1945" w:author="Liu, Luyu" w:date="2020-07-29T17:26:00Z">
        <w:r w:rsidDel="00E71AC6">
          <w:rPr>
            <w:rFonts w:ascii="Times New Roman" w:hAnsi="Times New Roman" w:cs="Times New Roman"/>
            <w:sz w:val="24"/>
          </w:rPr>
          <w:delText>floor</w:delText>
        </w:r>
      </w:del>
      <w:ins w:id="194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higher levels of base demand during the pandemic also means less shift from the typical hourly demand profile.</w:t>
      </w:r>
      <w:del w:id="1947" w:author="Liu, Luyu" w:date="2020-07-29T17:45:00Z">
        <w:r w:rsidRPr="00AD14EC" w:rsidDel="00913806">
          <w:rPr>
            <w:rFonts w:ascii="Times New Roman" w:hAnsi="Times New Roman" w:cs="Times New Roman"/>
            <w:sz w:val="24"/>
          </w:rPr>
          <w:delText xml:space="preserve"> </w:delText>
        </w:r>
      </w:del>
    </w:p>
    <w:p w14:paraId="680DE870" w14:textId="77777777" w:rsidR="00C34785" w:rsidRPr="00AD14EC" w:rsidRDefault="00C34785">
      <w:pPr>
        <w:spacing w:line="240" w:lineRule="auto"/>
        <w:ind w:firstLine="720"/>
        <w:jc w:val="both"/>
        <w:rPr>
          <w:ins w:id="1948" w:author="Miller, Harvey J." w:date="2020-08-04T15:34:00Z"/>
          <w:rFonts w:ascii="Times New Roman" w:hAnsi="Times New Roman" w:cs="Times New Roman"/>
          <w:sz w:val="24"/>
        </w:rPr>
        <w:pPrChange w:id="1949" w:author="Miller, Harvey J." w:date="2020-08-04T15:34:00Z">
          <w:pPr>
            <w:spacing w:line="480" w:lineRule="auto"/>
            <w:jc w:val="both"/>
          </w:pPr>
        </w:pPrChange>
      </w:pPr>
    </w:p>
    <w:p w14:paraId="2C42EBA6" w14:textId="79558FC1" w:rsidR="00077492" w:rsidDel="00356BD4" w:rsidRDefault="00077492">
      <w:pPr>
        <w:spacing w:line="240" w:lineRule="auto"/>
        <w:ind w:firstLine="720"/>
        <w:jc w:val="both"/>
        <w:rPr>
          <w:del w:id="1950" w:author="Liu, Luyu" w:date="2020-08-02T23:11:00Z"/>
          <w:rFonts w:ascii="Times New Roman" w:hAnsi="Times New Roman" w:cs="Times New Roman"/>
          <w:sz w:val="24"/>
        </w:rPr>
        <w:pPrChange w:id="1951" w:author="Miller, Harvey J." w:date="2020-08-04T15:34:00Z">
          <w:pPr>
            <w:spacing w:line="480" w:lineRule="auto"/>
            <w:jc w:val="both"/>
          </w:pPr>
        </w:pPrChange>
      </w:pPr>
    </w:p>
    <w:p w14:paraId="1E571D31" w14:textId="6AE377C9" w:rsidR="00077492" w:rsidRDefault="00077492">
      <w:pPr>
        <w:keepNext/>
        <w:spacing w:line="240" w:lineRule="auto"/>
        <w:jc w:val="both"/>
        <w:rPr>
          <w:noProof/>
        </w:rPr>
        <w:pPrChange w:id="1952" w:author="Miller, Harvey J." w:date="2020-08-04T15:34:00Z">
          <w:pPr>
            <w:keepNext/>
            <w:spacing w:line="480" w:lineRule="auto"/>
          </w:pPr>
        </w:pPrChange>
      </w:pPr>
      <w:del w:id="1953" w:author="Liu, Luyu" w:date="2020-08-02T23:11:00Z">
        <w:r w:rsidRPr="00BA5A34" w:rsidDel="00356BD4">
          <w:rPr>
            <w:noProof/>
          </w:rPr>
          <w:delText xml:space="preserve"> </w:delText>
        </w:r>
      </w:del>
      <w:del w:id="1954" w:author="Liu, Luyu" w:date="2020-07-29T17:41:00Z">
        <w:r w:rsidDel="00913806">
          <w:rPr>
            <w:noProof/>
          </w:rPr>
          <w:drawing>
            <wp:inline distT="0" distB="0" distL="0" distR="0" wp14:anchorId="3CCD6AF8" wp14:editId="3377428C">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commentRangeEnd w:id="1934"/>
      <w:r w:rsidR="00C34785">
        <w:rPr>
          <w:rStyle w:val="CommentReference"/>
        </w:rPr>
        <w:commentReference w:id="1934"/>
      </w:r>
    </w:p>
    <w:p w14:paraId="0F07AB22" w14:textId="72905EF4" w:rsidR="00077492" w:rsidDel="00C34785" w:rsidRDefault="00077492">
      <w:pPr>
        <w:spacing w:line="240" w:lineRule="auto"/>
        <w:rPr>
          <w:del w:id="1955" w:author="Liu, Luyu" w:date="2020-07-29T17:45:00Z"/>
          <w:rFonts w:ascii="Times New Roman" w:hAnsi="Times New Roman" w:cs="Times New Roman"/>
          <w:b/>
          <w:sz w:val="24"/>
        </w:rPr>
      </w:pPr>
      <w:bookmarkStart w:id="1956" w:name="_Ref41985257"/>
      <w:r w:rsidRPr="00C94C81">
        <w:rPr>
          <w:rFonts w:ascii="Times New Roman" w:hAnsi="Times New Roman" w:cs="Times New Roman"/>
          <w:b/>
          <w:sz w:val="24"/>
          <w:rPrChange w:id="1957"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1958"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1959"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960" w:author="Liu, Luyu" w:date="2020-08-02T23:08:00Z">
            <w:rPr>
              <w:rFonts w:ascii="Times New Roman" w:hAnsi="Times New Roman" w:cs="Times New Roman"/>
              <w:sz w:val="24"/>
            </w:rPr>
          </w:rPrChange>
        </w:rPr>
        <w:fldChar w:fldCharType="separate"/>
      </w:r>
      <w:ins w:id="1961" w:author="Liu, Luyu" w:date="2020-07-29T23:42:00Z">
        <w:r w:rsidR="00B82F19" w:rsidRPr="00C94C81">
          <w:rPr>
            <w:rFonts w:ascii="Times New Roman" w:hAnsi="Times New Roman" w:cs="Times New Roman"/>
            <w:b/>
            <w:noProof/>
            <w:sz w:val="24"/>
            <w:rPrChange w:id="1962" w:author="Liu, Luyu" w:date="2020-08-02T23:08:00Z">
              <w:rPr>
                <w:rFonts w:ascii="Times New Roman" w:hAnsi="Times New Roman" w:cs="Times New Roman"/>
                <w:noProof/>
                <w:sz w:val="24"/>
              </w:rPr>
            </w:rPrChange>
          </w:rPr>
          <w:t>8</w:t>
        </w:r>
      </w:ins>
      <w:del w:id="1963" w:author="Liu, Luyu" w:date="2020-07-29T23:11:00Z">
        <w:r w:rsidRPr="00C94C81" w:rsidDel="006C64A6">
          <w:rPr>
            <w:rFonts w:ascii="Times New Roman" w:hAnsi="Times New Roman" w:cs="Times New Roman"/>
            <w:b/>
            <w:noProof/>
            <w:sz w:val="24"/>
            <w:rPrChange w:id="1964" w:author="Liu, Luyu" w:date="2020-08-02T23:08:00Z">
              <w:rPr>
                <w:rFonts w:ascii="Times New Roman" w:hAnsi="Times New Roman" w:cs="Times New Roman"/>
                <w:noProof/>
                <w:sz w:val="24"/>
              </w:rPr>
            </w:rPrChange>
          </w:rPr>
          <w:delText>6</w:delText>
        </w:r>
      </w:del>
      <w:r w:rsidRPr="00C94C81">
        <w:rPr>
          <w:rFonts w:ascii="Times New Roman" w:hAnsi="Times New Roman" w:cs="Times New Roman"/>
          <w:b/>
          <w:sz w:val="24"/>
          <w:rPrChange w:id="1965" w:author="Liu, Luyu" w:date="2020-08-02T23:08:00Z">
            <w:rPr>
              <w:rFonts w:ascii="Times New Roman" w:hAnsi="Times New Roman" w:cs="Times New Roman"/>
              <w:sz w:val="24"/>
            </w:rPr>
          </w:rPrChange>
        </w:rPr>
        <w:fldChar w:fldCharType="end"/>
      </w:r>
      <w:bookmarkEnd w:id="1956"/>
      <w:r w:rsidRPr="00C94C81">
        <w:rPr>
          <w:rFonts w:ascii="Times New Roman" w:hAnsi="Times New Roman" w:cs="Times New Roman"/>
          <w:b/>
          <w:sz w:val="24"/>
          <w:rPrChange w:id="1966" w:author="Liu, Luyu" w:date="2020-08-02T23:08:00Z">
            <w:rPr>
              <w:rFonts w:ascii="Times New Roman" w:hAnsi="Times New Roman" w:cs="Times New Roman"/>
              <w:sz w:val="24"/>
            </w:rPr>
          </w:rPrChange>
        </w:rPr>
        <w:t>. Geographic distribution average Procrustes distance between normal and pandemic weekday hourly demand curves.</w:t>
      </w:r>
      <w:bookmarkStart w:id="1967" w:name="_Ref41947978"/>
    </w:p>
    <w:p w14:paraId="2797AEFA" w14:textId="77777777" w:rsidR="00C34785" w:rsidRPr="00C94C81" w:rsidRDefault="00C34785">
      <w:pPr>
        <w:spacing w:line="240" w:lineRule="auto"/>
        <w:rPr>
          <w:ins w:id="1968" w:author="Miller, Harvey J." w:date="2020-08-04T15:34:00Z"/>
          <w:rFonts w:ascii="Times New Roman" w:hAnsi="Times New Roman" w:cs="Times New Roman"/>
          <w:b/>
          <w:sz w:val="24"/>
          <w:rPrChange w:id="1969" w:author="Liu, Luyu" w:date="2020-08-02T23:08:00Z">
            <w:rPr>
              <w:ins w:id="1970" w:author="Miller, Harvey J." w:date="2020-08-04T15:34:00Z"/>
              <w:rFonts w:ascii="Times New Roman" w:hAnsi="Times New Roman" w:cs="Times New Roman"/>
              <w:sz w:val="24"/>
            </w:rPr>
          </w:rPrChange>
        </w:rPr>
        <w:pPrChange w:id="1971" w:author="Liu, Luyu" w:date="2020-08-02T23:08:00Z">
          <w:pPr>
            <w:spacing w:line="480" w:lineRule="auto"/>
            <w:jc w:val="center"/>
          </w:pPr>
        </w:pPrChange>
      </w:pPr>
    </w:p>
    <w:p w14:paraId="343CF205" w14:textId="21C72C93" w:rsidR="00077492" w:rsidRPr="00C94C81" w:rsidRDefault="00077492">
      <w:pPr>
        <w:spacing w:line="240" w:lineRule="auto"/>
        <w:rPr>
          <w:rFonts w:ascii="Times New Roman" w:hAnsi="Times New Roman" w:cs="Times New Roman"/>
          <w:b/>
          <w:sz w:val="24"/>
          <w:rPrChange w:id="1972" w:author="Liu, Luyu" w:date="2020-08-02T23:08:00Z">
            <w:rPr>
              <w:rFonts w:ascii="Times New Roman" w:hAnsi="Times New Roman" w:cs="Times New Roman"/>
              <w:sz w:val="24"/>
            </w:rPr>
          </w:rPrChange>
        </w:rPr>
        <w:pPrChange w:id="1973" w:author="Liu, Luyu" w:date="2020-08-02T23:08:00Z">
          <w:pPr>
            <w:spacing w:line="480" w:lineRule="auto"/>
            <w:jc w:val="center"/>
          </w:pPr>
        </w:pPrChange>
      </w:pPr>
      <w:del w:id="1974" w:author="Liu, Luyu" w:date="2020-07-29T17:45:00Z">
        <w:r w:rsidRPr="00C94C81" w:rsidDel="00913806">
          <w:rPr>
            <w:rFonts w:ascii="Times New Roman" w:hAnsi="Times New Roman" w:cs="Times New Roman"/>
            <w:b/>
            <w:noProof/>
            <w:sz w:val="24"/>
            <w:rPrChange w:id="1975" w:author="Liu, Luyu" w:date="2020-08-02T23:08:00Z">
              <w:rPr>
                <w:rFonts w:ascii="Times New Roman" w:hAnsi="Times New Roman" w:cs="Times New Roman"/>
                <w:noProof/>
                <w:sz w:val="24"/>
              </w:rPr>
            </w:rPrChange>
          </w:rPr>
          <w:drawing>
            <wp:inline distT="0" distB="0" distL="0" distR="0" wp14:anchorId="60C2D13D" wp14:editId="7105D6CB">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del>
      <w:bookmarkEnd w:id="1967"/>
    </w:p>
    <w:p w14:paraId="211D8C46" w14:textId="20C2AF72" w:rsidR="00077492" w:rsidRPr="00C94C81" w:rsidDel="00913806" w:rsidRDefault="00077492">
      <w:pPr>
        <w:spacing w:line="240" w:lineRule="auto"/>
        <w:rPr>
          <w:del w:id="1976" w:author="Liu, Luyu" w:date="2020-07-29T17:45:00Z"/>
          <w:rFonts w:ascii="Times New Roman" w:hAnsi="Times New Roman" w:cs="Times New Roman"/>
          <w:b/>
          <w:sz w:val="24"/>
          <w:rPrChange w:id="1977" w:author="Liu, Luyu" w:date="2020-08-02T23:08:00Z">
            <w:rPr>
              <w:del w:id="1978" w:author="Liu, Luyu" w:date="2020-07-29T17:45:00Z"/>
              <w:rFonts w:ascii="Times New Roman" w:hAnsi="Times New Roman" w:cs="Times New Roman"/>
              <w:sz w:val="24"/>
            </w:rPr>
          </w:rPrChange>
        </w:rPr>
        <w:pPrChange w:id="1979" w:author="Liu, Luyu" w:date="2020-08-02T23:08:00Z">
          <w:pPr>
            <w:spacing w:line="480" w:lineRule="auto"/>
            <w:jc w:val="center"/>
          </w:pPr>
        </w:pPrChange>
      </w:pPr>
      <w:bookmarkStart w:id="1980" w:name="_Ref41985274"/>
      <w:r w:rsidRPr="00C94C81">
        <w:rPr>
          <w:rFonts w:ascii="Times New Roman" w:hAnsi="Times New Roman" w:cs="Times New Roman"/>
          <w:b/>
          <w:sz w:val="24"/>
          <w:rPrChange w:id="1981"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1982"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1983"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984" w:author="Liu, Luyu" w:date="2020-08-02T23:08:00Z">
            <w:rPr>
              <w:rFonts w:ascii="Times New Roman" w:hAnsi="Times New Roman" w:cs="Times New Roman"/>
              <w:sz w:val="24"/>
            </w:rPr>
          </w:rPrChange>
        </w:rPr>
        <w:fldChar w:fldCharType="separate"/>
      </w:r>
      <w:ins w:id="1985" w:author="Liu, Luyu" w:date="2020-07-29T23:42:00Z">
        <w:r w:rsidR="00B82F19" w:rsidRPr="00C94C81">
          <w:rPr>
            <w:rFonts w:ascii="Times New Roman" w:hAnsi="Times New Roman" w:cs="Times New Roman"/>
            <w:b/>
            <w:noProof/>
            <w:sz w:val="24"/>
            <w:rPrChange w:id="1986" w:author="Liu, Luyu" w:date="2020-08-02T23:08:00Z">
              <w:rPr>
                <w:rFonts w:ascii="Times New Roman" w:hAnsi="Times New Roman" w:cs="Times New Roman"/>
                <w:noProof/>
                <w:sz w:val="24"/>
              </w:rPr>
            </w:rPrChange>
          </w:rPr>
          <w:t>9</w:t>
        </w:r>
      </w:ins>
      <w:del w:id="1987" w:author="Liu, Luyu" w:date="2020-07-29T23:11:00Z">
        <w:r w:rsidRPr="00C94C81" w:rsidDel="006C64A6">
          <w:rPr>
            <w:rFonts w:ascii="Times New Roman" w:hAnsi="Times New Roman" w:cs="Times New Roman"/>
            <w:b/>
            <w:noProof/>
            <w:sz w:val="24"/>
            <w:rPrChange w:id="1988" w:author="Liu, Luyu" w:date="2020-08-02T23:08:00Z">
              <w:rPr>
                <w:rFonts w:ascii="Times New Roman" w:hAnsi="Times New Roman" w:cs="Times New Roman"/>
                <w:noProof/>
                <w:sz w:val="24"/>
              </w:rPr>
            </w:rPrChange>
          </w:rPr>
          <w:delText>7</w:delText>
        </w:r>
      </w:del>
      <w:r w:rsidRPr="00C94C81">
        <w:rPr>
          <w:rFonts w:ascii="Times New Roman" w:hAnsi="Times New Roman" w:cs="Times New Roman"/>
          <w:b/>
          <w:sz w:val="24"/>
          <w:rPrChange w:id="1989" w:author="Liu, Luyu" w:date="2020-08-02T23:08:00Z">
            <w:rPr>
              <w:rFonts w:ascii="Times New Roman" w:hAnsi="Times New Roman" w:cs="Times New Roman"/>
              <w:sz w:val="24"/>
            </w:rPr>
          </w:rPrChange>
        </w:rPr>
        <w:fldChar w:fldCharType="end"/>
      </w:r>
      <w:bookmarkEnd w:id="1980"/>
      <w:r w:rsidRPr="00C94C81">
        <w:rPr>
          <w:rFonts w:ascii="Times New Roman" w:hAnsi="Times New Roman" w:cs="Times New Roman"/>
          <w:b/>
          <w:sz w:val="24"/>
          <w:rPrChange w:id="1990" w:author="Liu, Luyu" w:date="2020-08-02T23:08:00Z">
            <w:rPr>
              <w:rFonts w:ascii="Times New Roman" w:hAnsi="Times New Roman" w:cs="Times New Roman"/>
              <w:sz w:val="24"/>
            </w:rPr>
          </w:rPrChange>
        </w:rPr>
        <w:t xml:space="preserve">. Relationship between average Procrustes distance and </w:t>
      </w:r>
      <w:del w:id="1991" w:author="Liu, Luyu" w:date="2020-07-29T17:26:00Z">
        <w:r w:rsidRPr="00C94C81" w:rsidDel="00E71AC6">
          <w:rPr>
            <w:rFonts w:ascii="Times New Roman" w:hAnsi="Times New Roman" w:cs="Times New Roman"/>
            <w:b/>
            <w:sz w:val="24"/>
            <w:rPrChange w:id="1992" w:author="Liu, Luyu" w:date="2020-08-02T23:08:00Z">
              <w:rPr>
                <w:rFonts w:ascii="Times New Roman" w:hAnsi="Times New Roman" w:cs="Times New Roman"/>
                <w:sz w:val="24"/>
              </w:rPr>
            </w:rPrChange>
          </w:rPr>
          <w:delText>floor</w:delText>
        </w:r>
      </w:del>
      <w:ins w:id="1993" w:author="Liu, Luyu" w:date="2020-07-29T17:26:00Z">
        <w:r w:rsidR="00E71AC6" w:rsidRPr="00C94C81">
          <w:rPr>
            <w:rFonts w:ascii="Times New Roman" w:hAnsi="Times New Roman" w:cs="Times New Roman"/>
            <w:b/>
            <w:sz w:val="24"/>
            <w:rPrChange w:id="1994" w:author="Liu, Luyu" w:date="2020-08-02T23:08:00Z">
              <w:rPr>
                <w:rFonts w:ascii="Times New Roman" w:hAnsi="Times New Roman" w:cs="Times New Roman"/>
                <w:sz w:val="24"/>
              </w:rPr>
            </w:rPrChange>
          </w:rPr>
          <w:t>base</w:t>
        </w:r>
      </w:ins>
      <w:r w:rsidRPr="00C94C81">
        <w:rPr>
          <w:rFonts w:ascii="Times New Roman" w:hAnsi="Times New Roman" w:cs="Times New Roman"/>
          <w:b/>
          <w:sz w:val="24"/>
          <w:rPrChange w:id="1995" w:author="Liu, Luyu" w:date="2020-08-02T23:08:00Z">
            <w:rPr>
              <w:rFonts w:ascii="Times New Roman" w:hAnsi="Times New Roman" w:cs="Times New Roman"/>
              <w:sz w:val="24"/>
            </w:rPr>
          </w:rPrChange>
        </w:rPr>
        <w:t xml:space="preserve"> value.</w:t>
      </w:r>
    </w:p>
    <w:p w14:paraId="059B26D6" w14:textId="77777777" w:rsidR="00077492" w:rsidRPr="00C94C81" w:rsidRDefault="00077492">
      <w:pPr>
        <w:spacing w:line="240" w:lineRule="auto"/>
        <w:rPr>
          <w:rFonts w:ascii="Times New Roman" w:hAnsi="Times New Roman" w:cs="Times New Roman"/>
          <w:b/>
          <w:sz w:val="24"/>
          <w:rPrChange w:id="1996" w:author="Liu, Luyu" w:date="2020-08-02T23:08:00Z">
            <w:rPr>
              <w:rFonts w:ascii="Times New Roman" w:hAnsi="Times New Roman" w:cs="Times New Roman"/>
              <w:sz w:val="24"/>
            </w:rPr>
          </w:rPrChange>
        </w:rPr>
        <w:pPrChange w:id="1997" w:author="Liu, Luyu" w:date="2020-08-02T23:08:00Z">
          <w:pPr>
            <w:spacing w:line="480" w:lineRule="auto"/>
            <w:ind w:firstLine="720"/>
            <w:jc w:val="both"/>
          </w:pPr>
        </w:pPrChange>
      </w:pPr>
      <w:del w:id="1998" w:author="Liu, Luyu" w:date="2020-07-29T17:45:00Z">
        <w:r w:rsidRPr="00C94C81" w:rsidDel="00913806">
          <w:rPr>
            <w:rFonts w:ascii="Times New Roman" w:hAnsi="Times New Roman" w:cs="Times New Roman"/>
            <w:b/>
            <w:sz w:val="24"/>
            <w:rPrChange w:id="1999" w:author="Liu, Luyu" w:date="2020-08-02T23:08:00Z">
              <w:rPr>
                <w:rFonts w:ascii="Times New Roman" w:hAnsi="Times New Roman" w:cs="Times New Roman"/>
                <w:sz w:val="24"/>
              </w:rPr>
            </w:rPrChange>
          </w:rPr>
          <w:tab/>
        </w:r>
      </w:del>
    </w:p>
    <w:p w14:paraId="6B619213" w14:textId="77777777" w:rsidR="00C34785" w:rsidRDefault="00C34785">
      <w:pPr>
        <w:spacing w:line="240" w:lineRule="auto"/>
        <w:ind w:firstLine="720"/>
        <w:jc w:val="both"/>
        <w:rPr>
          <w:ins w:id="2000" w:author="Miller, Harvey J." w:date="2020-08-04T15:34:00Z"/>
          <w:rFonts w:ascii="Times New Roman" w:hAnsi="Times New Roman" w:cs="Times New Roman"/>
          <w:sz w:val="24"/>
        </w:rPr>
      </w:pPr>
    </w:p>
    <w:p w14:paraId="2C2D8535" w14:textId="76927363" w:rsidR="00077492" w:rsidRDefault="00077492">
      <w:pPr>
        <w:spacing w:line="240" w:lineRule="auto"/>
        <w:ind w:firstLine="720"/>
        <w:jc w:val="both"/>
        <w:rPr>
          <w:rFonts w:ascii="Times New Roman" w:hAnsi="Times New Roman" w:cs="Times New Roman"/>
          <w:sz w:val="24"/>
        </w:rPr>
        <w:pPrChange w:id="2001"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ins w:id="2002" w:author="Liu, Luyu" w:date="2020-08-02T23:03: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10</w:t>
        </w:r>
      </w:ins>
      <w:del w:id="2003" w:author="Liu, Luyu" w:date="2020-07-29T23:42:00Z">
        <w:r w:rsidRPr="0078451C" w:rsidDel="00B82F19">
          <w:rPr>
            <w:rFonts w:ascii="Times New Roman" w:hAnsi="Times New Roman" w:cs="Times New Roman"/>
            <w:sz w:val="24"/>
          </w:rPr>
          <w:delText>Fig 8</w:delText>
        </w:r>
      </w:del>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6D2BA8E" w14:textId="77777777" w:rsidR="00C34785" w:rsidRDefault="00C34785">
      <w:pPr>
        <w:spacing w:line="240" w:lineRule="auto"/>
        <w:rPr>
          <w:ins w:id="2004" w:author="Miller, Harvey J." w:date="2020-08-04T15:35:00Z"/>
          <w:rFonts w:ascii="Times New Roman" w:hAnsi="Times New Roman" w:cs="Times New Roman"/>
          <w:b/>
          <w:sz w:val="24"/>
        </w:rPr>
      </w:pPr>
    </w:p>
    <w:p w14:paraId="695C1533" w14:textId="73B877A4" w:rsidR="00077492" w:rsidRPr="00C94C81" w:rsidDel="00ED521E" w:rsidRDefault="00077492">
      <w:pPr>
        <w:spacing w:line="240" w:lineRule="auto"/>
        <w:ind w:firstLine="720"/>
        <w:rPr>
          <w:del w:id="2005" w:author="Liu, Luyu" w:date="2020-08-02T23:03:00Z"/>
          <w:rFonts w:ascii="Times New Roman" w:hAnsi="Times New Roman" w:cs="Times New Roman"/>
          <w:b/>
          <w:sz w:val="24"/>
          <w:rPrChange w:id="2006" w:author="Liu, Luyu" w:date="2020-08-02T23:08:00Z">
            <w:rPr>
              <w:del w:id="2007" w:author="Liu, Luyu" w:date="2020-08-02T23:03:00Z"/>
              <w:rFonts w:ascii="Times New Roman" w:hAnsi="Times New Roman" w:cs="Times New Roman"/>
              <w:sz w:val="24"/>
            </w:rPr>
          </w:rPrChange>
        </w:rPr>
        <w:pPrChange w:id="2008" w:author="Liu, Luyu" w:date="2020-08-02T23:08:00Z">
          <w:pPr>
            <w:spacing w:line="480" w:lineRule="auto"/>
            <w:ind w:firstLine="720"/>
            <w:jc w:val="both"/>
          </w:pPr>
        </w:pPrChange>
      </w:pPr>
      <w:del w:id="2009" w:author="Liu, Luyu" w:date="2020-08-02T23:03:00Z">
        <w:r w:rsidRPr="00C94C81" w:rsidDel="00ED521E">
          <w:rPr>
            <w:rFonts w:ascii="Times New Roman" w:hAnsi="Times New Roman" w:cs="Times New Roman"/>
            <w:b/>
            <w:sz w:val="24"/>
            <w:rPrChange w:id="2010" w:author="Liu, Luyu" w:date="2020-08-02T23:08:00Z">
              <w:rPr>
                <w:rFonts w:ascii="Times New Roman" w:hAnsi="Times New Roman" w:cs="Times New Roman"/>
                <w:sz w:val="24"/>
              </w:rPr>
            </w:rPrChange>
          </w:rPr>
          <w:delText xml:space="preserve">The Procrustes distance value also shows a regular periodical pattern: the distances are higher for weekdays (black points in </w:delText>
        </w:r>
        <w:r w:rsidRPr="00C94C81" w:rsidDel="00ED521E">
          <w:rPr>
            <w:rFonts w:ascii="Times New Roman" w:hAnsi="Times New Roman" w:cs="Times New Roman"/>
            <w:b/>
            <w:sz w:val="24"/>
            <w:rPrChange w:id="2011"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012"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013" w:author="Liu, Luyu" w:date="2020-08-02T23:08:00Z">
            <w:rPr>
              <w:rFonts w:ascii="Times New Roman" w:hAnsi="Times New Roman" w:cs="Times New Roman"/>
              <w:sz w:val="24"/>
            </w:rPr>
          </w:rPrChange>
        </w:rPr>
        <w:instrText xml:space="preserve"> \* MERGEFORMAT </w:instrText>
      </w:r>
      <w:del w:id="2014" w:author="Liu, Luyu" w:date="2020-08-02T23:03:00Z">
        <w:r w:rsidRPr="00C94C81" w:rsidDel="00ED521E">
          <w:rPr>
            <w:rFonts w:ascii="Times New Roman" w:hAnsi="Times New Roman" w:cs="Times New Roman"/>
            <w:b/>
            <w:sz w:val="24"/>
            <w:rPrChange w:id="2015"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016" w:author="Liu, Luyu" w:date="2020-08-02T23:08:00Z">
              <w:rPr>
                <w:rFonts w:ascii="Times New Roman" w:hAnsi="Times New Roman" w:cs="Times New Roman"/>
                <w:sz w:val="24"/>
              </w:rPr>
            </w:rPrChange>
          </w:rPr>
          <w:fldChar w:fldCharType="separate"/>
        </w:r>
      </w:del>
      <w:del w:id="2017" w:author="Liu, Luyu" w:date="2020-07-29T23:42:00Z">
        <w:r w:rsidRPr="00C94C81" w:rsidDel="00B82F19">
          <w:rPr>
            <w:rFonts w:ascii="Times New Roman" w:hAnsi="Times New Roman" w:cs="Times New Roman"/>
            <w:b/>
            <w:sz w:val="24"/>
            <w:rPrChange w:id="2018" w:author="Liu, Luyu" w:date="2020-08-02T23:08:00Z">
              <w:rPr>
                <w:rFonts w:ascii="Times New Roman" w:hAnsi="Times New Roman" w:cs="Times New Roman"/>
                <w:sz w:val="24"/>
              </w:rPr>
            </w:rPrChange>
          </w:rPr>
          <w:delText>Fig 8</w:delText>
        </w:r>
      </w:del>
      <w:del w:id="2019" w:author="Liu, Luyu" w:date="2020-08-02T23:03:00Z">
        <w:r w:rsidRPr="00C94C81" w:rsidDel="00ED521E">
          <w:rPr>
            <w:rFonts w:ascii="Times New Roman" w:hAnsi="Times New Roman" w:cs="Times New Roman"/>
            <w:b/>
            <w:sz w:val="24"/>
            <w:rPrChange w:id="2020"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021" w:author="Liu, Luyu" w:date="2020-08-02T23:08:00Z">
              <w:rPr>
                <w:rFonts w:ascii="Times New Roman" w:hAnsi="Times New Roman" w:cs="Times New Roman"/>
                <w:sz w:val="24"/>
              </w:rPr>
            </w:rPrChange>
          </w:rPr>
          <w:delText xml:space="preserve">) than weekends (blue points in </w:delText>
        </w:r>
        <w:r w:rsidRPr="00C94C81" w:rsidDel="00ED521E">
          <w:rPr>
            <w:rFonts w:ascii="Times New Roman" w:hAnsi="Times New Roman" w:cs="Times New Roman"/>
            <w:b/>
            <w:sz w:val="24"/>
            <w:rPrChange w:id="2022"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023"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024" w:author="Liu, Luyu" w:date="2020-08-02T23:08:00Z">
            <w:rPr>
              <w:rFonts w:ascii="Times New Roman" w:hAnsi="Times New Roman" w:cs="Times New Roman"/>
              <w:sz w:val="24"/>
            </w:rPr>
          </w:rPrChange>
        </w:rPr>
        <w:instrText xml:space="preserve"> \* MERGEFORMAT </w:instrText>
      </w:r>
      <w:del w:id="2025" w:author="Liu, Luyu" w:date="2020-08-02T23:03:00Z">
        <w:r w:rsidRPr="00C94C81" w:rsidDel="00ED521E">
          <w:rPr>
            <w:rFonts w:ascii="Times New Roman" w:hAnsi="Times New Roman" w:cs="Times New Roman"/>
            <w:b/>
            <w:sz w:val="24"/>
            <w:rPrChange w:id="2026"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027" w:author="Liu, Luyu" w:date="2020-08-02T23:08:00Z">
              <w:rPr>
                <w:rFonts w:ascii="Times New Roman" w:hAnsi="Times New Roman" w:cs="Times New Roman"/>
                <w:sz w:val="24"/>
              </w:rPr>
            </w:rPrChange>
          </w:rPr>
          <w:fldChar w:fldCharType="separate"/>
        </w:r>
      </w:del>
      <w:del w:id="2028" w:author="Liu, Luyu" w:date="2020-07-29T23:42:00Z">
        <w:r w:rsidRPr="00C94C81" w:rsidDel="00B82F19">
          <w:rPr>
            <w:rFonts w:ascii="Times New Roman" w:hAnsi="Times New Roman" w:cs="Times New Roman"/>
            <w:b/>
            <w:sz w:val="24"/>
            <w:rPrChange w:id="2029" w:author="Liu, Luyu" w:date="2020-08-02T23:08:00Z">
              <w:rPr>
                <w:rFonts w:ascii="Times New Roman" w:hAnsi="Times New Roman" w:cs="Times New Roman"/>
                <w:sz w:val="24"/>
              </w:rPr>
            </w:rPrChange>
          </w:rPr>
          <w:delText>Fig 8</w:delText>
        </w:r>
      </w:del>
      <w:del w:id="2030" w:author="Liu, Luyu" w:date="2020-08-02T23:03:00Z">
        <w:r w:rsidRPr="00C94C81" w:rsidDel="00ED521E">
          <w:rPr>
            <w:rFonts w:ascii="Times New Roman" w:hAnsi="Times New Roman" w:cs="Times New Roman"/>
            <w:b/>
            <w:sz w:val="24"/>
            <w:rPrChange w:id="2031"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032" w:author="Liu, Luyu" w:date="2020-08-02T23:08:00Z">
              <w:rPr>
                <w:rFonts w:ascii="Times New Roman" w:hAnsi="Times New Roman" w:cs="Times New Roman"/>
                <w:sz w:val="24"/>
              </w:rPr>
            </w:rPrChange>
          </w:rPr>
          <w:delTex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 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delText>
        </w:r>
      </w:del>
    </w:p>
    <w:p w14:paraId="0CA6224B" w14:textId="4807B594" w:rsidR="00077492" w:rsidRPr="00C94C81" w:rsidDel="00913806" w:rsidRDefault="00077492">
      <w:pPr>
        <w:spacing w:line="240" w:lineRule="auto"/>
        <w:ind w:firstLine="720"/>
        <w:rPr>
          <w:del w:id="2033" w:author="Liu, Luyu" w:date="2020-07-29T17:46:00Z"/>
          <w:rFonts w:ascii="Times New Roman" w:hAnsi="Times New Roman" w:cs="Times New Roman"/>
          <w:b/>
          <w:sz w:val="24"/>
          <w:rPrChange w:id="2034" w:author="Liu, Luyu" w:date="2020-08-02T23:08:00Z">
            <w:rPr>
              <w:del w:id="2035" w:author="Liu, Luyu" w:date="2020-07-29T17:46:00Z"/>
              <w:rFonts w:ascii="Times New Roman" w:hAnsi="Times New Roman" w:cs="Times New Roman"/>
              <w:sz w:val="24"/>
            </w:rPr>
          </w:rPrChange>
        </w:rPr>
        <w:pPrChange w:id="2036" w:author="Liu, Luyu" w:date="2020-08-02T23:08:00Z">
          <w:pPr>
            <w:spacing w:line="480" w:lineRule="auto"/>
            <w:ind w:firstLine="720"/>
            <w:jc w:val="both"/>
          </w:pPr>
        </w:pPrChange>
      </w:pPr>
    </w:p>
    <w:p w14:paraId="5C7E45C6" w14:textId="6ACDDAF6" w:rsidR="00077492" w:rsidRPr="00C94C81" w:rsidDel="00913806" w:rsidRDefault="00077492">
      <w:pPr>
        <w:keepNext/>
        <w:spacing w:line="240" w:lineRule="auto"/>
        <w:rPr>
          <w:del w:id="2037" w:author="Liu, Luyu" w:date="2020-07-29T17:46:00Z"/>
          <w:b/>
          <w:rPrChange w:id="2038" w:author="Liu, Luyu" w:date="2020-08-02T23:08:00Z">
            <w:rPr>
              <w:del w:id="2039" w:author="Liu, Luyu" w:date="2020-07-29T17:46:00Z"/>
            </w:rPr>
          </w:rPrChange>
        </w:rPr>
        <w:pPrChange w:id="2040" w:author="Liu, Luyu" w:date="2020-08-02T23:08:00Z">
          <w:pPr>
            <w:keepNext/>
            <w:spacing w:line="480" w:lineRule="auto"/>
            <w:jc w:val="center"/>
          </w:pPr>
        </w:pPrChange>
      </w:pPr>
      <w:del w:id="2041" w:author="Liu, Luyu" w:date="2020-07-29T17:46:00Z">
        <w:r w:rsidRPr="00C94C81" w:rsidDel="00913806">
          <w:rPr>
            <w:b/>
            <w:noProof/>
            <w:rPrChange w:id="2042" w:author="Liu, Luyu" w:date="2020-08-02T23:08:00Z">
              <w:rPr>
                <w:noProof/>
              </w:rPr>
            </w:rPrChange>
          </w:rPr>
          <w:drawing>
            <wp:inline distT="0" distB="0" distL="0" distR="0" wp14:anchorId="760082A1" wp14:editId="704A371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7347B569" w14:textId="540AB5E6" w:rsidR="00077492" w:rsidRPr="00C94C81" w:rsidDel="00C94C81" w:rsidRDefault="00077492">
      <w:pPr>
        <w:spacing w:line="240" w:lineRule="auto"/>
        <w:rPr>
          <w:del w:id="2043" w:author="Liu, Luyu" w:date="2020-08-02T23:08:00Z"/>
          <w:rFonts w:ascii="Times New Roman" w:hAnsi="Times New Roman" w:cs="Times New Roman"/>
          <w:b/>
          <w:sz w:val="24"/>
          <w:rPrChange w:id="2044" w:author="Liu, Luyu" w:date="2020-08-02T23:08:00Z">
            <w:rPr>
              <w:del w:id="2045" w:author="Liu, Luyu" w:date="2020-08-02T23:08:00Z"/>
              <w:rFonts w:ascii="Times New Roman" w:hAnsi="Times New Roman" w:cs="Times New Roman"/>
              <w:sz w:val="24"/>
            </w:rPr>
          </w:rPrChange>
        </w:rPr>
        <w:pPrChange w:id="2046" w:author="Liu, Luyu" w:date="2020-08-02T23:08:00Z">
          <w:pPr>
            <w:spacing w:line="480" w:lineRule="auto"/>
            <w:jc w:val="center"/>
          </w:pPr>
        </w:pPrChange>
      </w:pPr>
      <w:bookmarkStart w:id="2047" w:name="_Ref41985286"/>
      <w:r w:rsidRPr="00C94C81">
        <w:rPr>
          <w:rFonts w:ascii="Times New Roman" w:hAnsi="Times New Roman" w:cs="Times New Roman"/>
          <w:b/>
          <w:sz w:val="24"/>
          <w:rPrChange w:id="2048"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049"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050"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51" w:author="Liu, Luyu" w:date="2020-08-02T23:08:00Z">
            <w:rPr>
              <w:rFonts w:ascii="Times New Roman" w:hAnsi="Times New Roman" w:cs="Times New Roman"/>
              <w:sz w:val="24"/>
            </w:rPr>
          </w:rPrChange>
        </w:rPr>
        <w:fldChar w:fldCharType="separate"/>
      </w:r>
      <w:ins w:id="2052" w:author="Liu, Luyu" w:date="2020-08-02T23:03:00Z">
        <w:r w:rsidR="00ED521E" w:rsidRPr="00C94C81">
          <w:rPr>
            <w:rFonts w:ascii="Times New Roman" w:hAnsi="Times New Roman" w:cs="Times New Roman"/>
            <w:b/>
            <w:noProof/>
            <w:sz w:val="24"/>
            <w:rPrChange w:id="2053" w:author="Liu, Luyu" w:date="2020-08-02T23:08:00Z">
              <w:rPr>
                <w:rFonts w:ascii="Times New Roman" w:hAnsi="Times New Roman" w:cs="Times New Roman"/>
                <w:noProof/>
                <w:sz w:val="24"/>
              </w:rPr>
            </w:rPrChange>
          </w:rPr>
          <w:t>10</w:t>
        </w:r>
      </w:ins>
      <w:del w:id="2054" w:author="Liu, Luyu" w:date="2020-07-29T23:11:00Z">
        <w:r w:rsidRPr="00C94C81" w:rsidDel="006C64A6">
          <w:rPr>
            <w:rFonts w:ascii="Times New Roman" w:hAnsi="Times New Roman" w:cs="Times New Roman"/>
            <w:b/>
            <w:noProof/>
            <w:sz w:val="24"/>
            <w:rPrChange w:id="2055" w:author="Liu, Luyu" w:date="2020-08-02T23:08:00Z">
              <w:rPr>
                <w:rFonts w:ascii="Times New Roman" w:hAnsi="Times New Roman" w:cs="Times New Roman"/>
                <w:noProof/>
                <w:sz w:val="24"/>
              </w:rPr>
            </w:rPrChange>
          </w:rPr>
          <w:delText>8</w:delText>
        </w:r>
      </w:del>
      <w:r w:rsidRPr="00C94C81">
        <w:rPr>
          <w:rFonts w:ascii="Times New Roman" w:hAnsi="Times New Roman" w:cs="Times New Roman"/>
          <w:b/>
          <w:sz w:val="24"/>
          <w:rPrChange w:id="2056" w:author="Liu, Luyu" w:date="2020-08-02T23:08:00Z">
            <w:rPr>
              <w:rFonts w:ascii="Times New Roman" w:hAnsi="Times New Roman" w:cs="Times New Roman"/>
              <w:sz w:val="24"/>
            </w:rPr>
          </w:rPrChange>
        </w:rPr>
        <w:fldChar w:fldCharType="end"/>
      </w:r>
      <w:bookmarkEnd w:id="2047"/>
      <w:r w:rsidRPr="00C94C81">
        <w:rPr>
          <w:rFonts w:ascii="Times New Roman" w:hAnsi="Times New Roman" w:cs="Times New Roman"/>
          <w:b/>
          <w:sz w:val="24"/>
          <w:rPrChange w:id="2057" w:author="Liu, Luyu" w:date="2020-08-02T23:08:00Z">
            <w:rPr>
              <w:rFonts w:ascii="Times New Roman" w:hAnsi="Times New Roman" w:cs="Times New Roman"/>
              <w:sz w:val="24"/>
            </w:rPr>
          </w:rPrChange>
        </w:rPr>
        <w:t>. Temporal distribution of all transit system's average Procrustes distance between normal and pandemic curves.</w:t>
      </w:r>
      <w:ins w:id="2058" w:author="Liu, Luyu" w:date="2020-08-02T23:08:00Z">
        <w:r w:rsidR="00C94C81">
          <w:rPr>
            <w:rFonts w:ascii="Times New Roman" w:hAnsi="Times New Roman" w:cs="Times New Roman"/>
            <w:b/>
            <w:sz w:val="24"/>
          </w:rPr>
          <w:t xml:space="preserve"> </w:t>
        </w:r>
      </w:ins>
    </w:p>
    <w:p w14:paraId="21078059" w14:textId="77777777" w:rsidR="00077492" w:rsidRPr="0078451C" w:rsidRDefault="00077492">
      <w:pPr>
        <w:spacing w:line="240" w:lineRule="auto"/>
        <w:rPr>
          <w:rFonts w:ascii="Times New Roman" w:hAnsi="Times New Roman" w:cs="Times New Roman"/>
          <w:sz w:val="24"/>
        </w:rPr>
        <w:pPrChange w:id="2059" w:author="Liu, Luyu" w:date="2020-08-02T23:08:00Z">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442B08F6" w14:textId="77777777" w:rsidR="00C34785" w:rsidRDefault="00C34785">
      <w:pPr>
        <w:spacing w:line="240" w:lineRule="auto"/>
        <w:ind w:firstLine="720"/>
        <w:jc w:val="both"/>
        <w:rPr>
          <w:ins w:id="2060" w:author="Miller, Harvey J." w:date="2020-08-04T15:35:00Z"/>
          <w:rFonts w:ascii="Times New Roman" w:hAnsi="Times New Roman" w:cs="Times New Roman"/>
          <w:sz w:val="24"/>
        </w:rPr>
      </w:pPr>
    </w:p>
    <w:p w14:paraId="37D38BE8" w14:textId="6E44F1F6" w:rsidR="00077492" w:rsidRDefault="00ED521E">
      <w:pPr>
        <w:spacing w:line="240" w:lineRule="auto"/>
        <w:ind w:firstLine="720"/>
        <w:jc w:val="both"/>
        <w:rPr>
          <w:rFonts w:ascii="Times New Roman" w:hAnsi="Times New Roman" w:cs="Times New Roman"/>
          <w:sz w:val="24"/>
        </w:rPr>
        <w:pPrChange w:id="2061" w:author="Liu, Luyu" w:date="2020-08-02T23:11:00Z">
          <w:pPr>
            <w:keepNext/>
            <w:spacing w:line="480" w:lineRule="auto"/>
            <w:jc w:val="center"/>
          </w:pPr>
        </w:pPrChange>
      </w:pPr>
      <w:ins w:id="2062" w:author="Liu, Luyu" w:date="2020-08-02T23:03: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063"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064"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 Second, the reduction of </w:t>
        </w:r>
      </w:ins>
      <w:ins w:id="2065" w:author="Miller, Harvey J." w:date="2020-08-04T15:40:00Z">
        <w:r w:rsidR="00653AA7">
          <w:rPr>
            <w:rFonts w:ascii="Times New Roman" w:hAnsi="Times New Roman" w:cs="Times New Roman"/>
            <w:sz w:val="24"/>
          </w:rPr>
          <w:t>non-</w:t>
        </w:r>
      </w:ins>
      <w:ins w:id="2066" w:author="Liu, Luyu" w:date="2020-08-02T23:03:00Z">
        <w:del w:id="2067" w:author="Miller, Harvey J." w:date="2020-08-04T15:40:00Z">
          <w:r w:rsidDel="00653AA7">
            <w:rPr>
              <w:rFonts w:ascii="Times New Roman" w:hAnsi="Times New Roman" w:cs="Times New Roman"/>
              <w:sz w:val="24"/>
            </w:rPr>
            <w:delText>un</w:delText>
          </w:r>
        </w:del>
        <w:r>
          <w:rPr>
            <w:rFonts w:ascii="Times New Roman" w:hAnsi="Times New Roman" w:cs="Times New Roman"/>
            <w:sz w:val="24"/>
          </w:rPr>
          <w:t>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w:t>
        </w:r>
        <w:del w:id="2068" w:author="Miller, Harvey J." w:date="2020-08-04T15:40:00Z">
          <w:r w:rsidDel="00653AA7">
            <w:rPr>
              <w:rFonts w:ascii="Times New Roman" w:hAnsi="Times New Roman" w:cs="Times New Roman"/>
              <w:sz w:val="24"/>
            </w:rPr>
            <w:delText>’s</w:delText>
          </w:r>
        </w:del>
        <w:r>
          <w:rPr>
            <w:rFonts w:ascii="Times New Roman" w:hAnsi="Times New Roman" w:cs="Times New Roman"/>
            <w:sz w:val="24"/>
          </w:rPr>
          <w:t xml:space="preserve"> rate is not high. For </w:t>
        </w:r>
        <w:r>
          <w:rPr>
            <w:rFonts w:ascii="Times New Roman" w:hAnsi="Times New Roman" w:cs="Times New Roman"/>
            <w:sz w:val="24"/>
          </w:rPr>
          <w:lastRenderedPageBreak/>
          <w:t>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ins>
    </w:p>
    <w:p w14:paraId="49AB1840" w14:textId="77777777" w:rsidR="00077492" w:rsidRDefault="00077492">
      <w:pPr>
        <w:spacing w:line="240" w:lineRule="auto"/>
        <w:rPr>
          <w:rFonts w:ascii="Times New Roman" w:hAnsi="Times New Roman" w:cs="Times New Roman"/>
          <w:sz w:val="24"/>
        </w:rPr>
        <w:pPrChange w:id="2069" w:author="Liu, Luyu" w:date="2020-07-20T23:14:00Z">
          <w:pPr>
            <w:spacing w:line="480" w:lineRule="auto"/>
          </w:pPr>
        </w:pPrChange>
      </w:pPr>
    </w:p>
    <w:p w14:paraId="43CE2857" w14:textId="5AE1F5F7" w:rsidR="00077492" w:rsidRPr="00057EE9" w:rsidRDefault="00EA3154">
      <w:pPr>
        <w:pStyle w:val="Subtitle"/>
        <w:pPrChange w:id="2070" w:author="Liu, Luyu" w:date="2020-08-02T21:19:00Z">
          <w:pPr>
            <w:pStyle w:val="ListParagraph"/>
            <w:numPr>
              <w:numId w:val="2"/>
            </w:numPr>
            <w:spacing w:line="480" w:lineRule="auto"/>
            <w:ind w:left="360" w:hanging="360"/>
          </w:pPr>
        </w:pPrChange>
      </w:pPr>
      <w:ins w:id="2071" w:author="Miller, Harvey J." w:date="2020-08-04T15:54:00Z">
        <w:r>
          <w:t>Discussion</w:t>
        </w:r>
      </w:ins>
      <w:del w:id="2072" w:author="Miller, Harvey J." w:date="2020-08-04T15:54:00Z">
        <w:r w:rsidR="00077492" w:rsidRPr="00057EE9" w:rsidDel="00EA3154">
          <w:delText>Conclusion</w:delText>
        </w:r>
      </w:del>
    </w:p>
    <w:p w14:paraId="56EE6A52" w14:textId="24AB24B1" w:rsidR="00077492" w:rsidDel="00EA3154" w:rsidRDefault="00077492">
      <w:pPr>
        <w:spacing w:line="240" w:lineRule="auto"/>
        <w:ind w:firstLine="720"/>
        <w:jc w:val="both"/>
        <w:rPr>
          <w:del w:id="2073" w:author="Miller, Harvey J." w:date="2020-08-04T15:56:00Z"/>
          <w:rFonts w:ascii="Times New Roman" w:hAnsi="Times New Roman" w:cs="Times New Roman"/>
          <w:sz w:val="24"/>
        </w:rPr>
        <w:pPrChange w:id="2074" w:author="Liu, Luyu" w:date="2020-08-02T21:21:00Z">
          <w:pPr>
            <w:spacing w:line="480" w:lineRule="auto"/>
            <w:jc w:val="both"/>
          </w:pPr>
        </w:pPrChange>
      </w:pPr>
      <w:del w:id="2075" w:author="Miller, Harvey J." w:date="2020-08-04T15:56:00Z">
        <w:r w:rsidDel="00EA3154">
          <w:rPr>
            <w:rFonts w:ascii="Times New Roman" w:hAnsi="Times New Roman" w:cs="Times New Roman"/>
            <w:sz w:val="24"/>
          </w:rPr>
          <w:delText>In this paper, w</w:delText>
        </w:r>
        <w:r w:rsidRPr="00FA346C" w:rsidDel="00EA3154">
          <w:rPr>
            <w:rFonts w:ascii="Times New Roman" w:hAnsi="Times New Roman" w:cs="Times New Roman"/>
            <w:sz w:val="24"/>
          </w:rPr>
          <w:delText>e use</w:delText>
        </w:r>
      </w:del>
      <w:ins w:id="2076" w:author="Liu, Luyu" w:date="2020-08-02T23:12:00Z">
        <w:del w:id="2077" w:author="Miller, Harvey J." w:date="2020-08-04T15:54:00Z">
          <w:r w:rsidR="00A45F38" w:rsidDel="00EA3154">
            <w:rPr>
              <w:rFonts w:ascii="Times New Roman" w:hAnsi="Times New Roman" w:cs="Times New Roman"/>
              <w:sz w:val="24"/>
            </w:rPr>
            <w:delText>d</w:delText>
          </w:r>
        </w:del>
      </w:ins>
      <w:del w:id="2078" w:author="Miller, Harvey J." w:date="2020-08-04T15:56:00Z">
        <w:r w:rsidRPr="00FA346C" w:rsidDel="00EA3154">
          <w:rPr>
            <w:rFonts w:ascii="Times New Roman" w:hAnsi="Times New Roman" w:cs="Times New Roman"/>
            <w:sz w:val="24"/>
          </w:rPr>
          <w:delText xml:space="preserve"> </w:delText>
        </w:r>
        <w:r w:rsidDel="00EA3154">
          <w:rPr>
            <w:rFonts w:ascii="Times New Roman" w:hAnsi="Times New Roman" w:cs="Times New Roman"/>
            <w:sz w:val="24"/>
          </w:rPr>
          <w:delText xml:space="preserve">activity </w:delText>
        </w:r>
        <w:r w:rsidRPr="00FA346C" w:rsidDel="00EA3154">
          <w:rPr>
            <w:rFonts w:ascii="Times New Roman" w:hAnsi="Times New Roman" w:cs="Times New Roman"/>
            <w:sz w:val="24"/>
          </w:rPr>
          <w:delText>data</w:delText>
        </w:r>
        <w:r w:rsidDel="00EA3154">
          <w:rPr>
            <w:rFonts w:ascii="Times New Roman" w:hAnsi="Times New Roman" w:cs="Times New Roman"/>
            <w:sz w:val="24"/>
          </w:rPr>
          <w:delText xml:space="preserve"> from a widely used public transit navigation app to measure changes in demand for 113 transit systems across the United States during the COVID-19 pandemic.</w:delText>
        </w:r>
        <w:r w:rsidRPr="00FA346C" w:rsidDel="00EA3154">
          <w:rPr>
            <w:rFonts w:ascii="Times New Roman" w:hAnsi="Times New Roman" w:cs="Times New Roman"/>
            <w:sz w:val="24"/>
          </w:rPr>
          <w:delText xml:space="preserve"> We </w:delText>
        </w:r>
        <w:r w:rsidDel="00EA3154">
          <w:rPr>
            <w:rFonts w:ascii="Times New Roman" w:hAnsi="Times New Roman" w:cs="Times New Roman"/>
            <w:sz w:val="24"/>
          </w:rPr>
          <w:delText xml:space="preserve">fit </w:delText>
        </w:r>
        <w:r w:rsidRPr="00FA346C" w:rsidDel="00EA3154">
          <w:rPr>
            <w:rFonts w:ascii="Times New Roman" w:hAnsi="Times New Roman" w:cs="Times New Roman"/>
            <w:sz w:val="24"/>
          </w:rPr>
          <w:delText>logistic</w:delText>
        </w:r>
        <w:r w:rsidDel="00EA3154">
          <w:rPr>
            <w:rFonts w:ascii="Times New Roman" w:hAnsi="Times New Roman" w:cs="Times New Roman"/>
            <w:sz w:val="24"/>
          </w:rPr>
          <w:delText xml:space="preserve"> curves describing declines in daily transit system demand and derive parameters describing the decline dynamics. We also compare</w:delText>
        </w:r>
      </w:del>
      <w:ins w:id="2079" w:author="Liu, Luyu" w:date="2020-08-02T23:12:00Z">
        <w:del w:id="2080" w:author="Miller, Harvey J." w:date="2020-08-04T15:54:00Z">
          <w:r w:rsidR="00A50F10" w:rsidDel="00EA3154">
            <w:rPr>
              <w:rFonts w:ascii="Times New Roman" w:hAnsi="Times New Roman" w:cs="Times New Roman"/>
              <w:sz w:val="24"/>
            </w:rPr>
            <w:delText>d</w:delText>
          </w:r>
        </w:del>
      </w:ins>
      <w:del w:id="2081" w:author="Miller, Harvey J." w:date="2020-08-04T15:56:00Z">
        <w:r w:rsidDel="00EA3154">
          <w:rPr>
            <w:rFonts w:ascii="Times New Roman" w:hAnsi="Times New Roman" w:cs="Times New Roman"/>
            <w:sz w:val="24"/>
          </w:rPr>
          <w:delText xml:space="preserve"> differences in hourly demand profiles on weekdays and weekends.</w:delText>
        </w:r>
      </w:del>
    </w:p>
    <w:p w14:paraId="1371A807" w14:textId="051222EF" w:rsidR="00077492" w:rsidRDefault="00077492">
      <w:pPr>
        <w:spacing w:line="240" w:lineRule="auto"/>
        <w:ind w:firstLine="720"/>
        <w:jc w:val="both"/>
        <w:rPr>
          <w:rFonts w:ascii="Times New Roman" w:hAnsi="Times New Roman" w:cs="Times New Roman"/>
          <w:sz w:val="24"/>
        </w:rPr>
        <w:pPrChange w:id="2082" w:author="Liu, Luyu" w:date="2020-07-20T23:14:00Z">
          <w:pPr>
            <w:spacing w:line="480" w:lineRule="auto"/>
            <w:ind w:firstLine="720"/>
            <w:jc w:val="both"/>
          </w:pPr>
        </w:pPrChange>
      </w:pPr>
      <w:r>
        <w:rPr>
          <w:rFonts w:ascii="Times New Roman" w:hAnsi="Times New Roman" w:cs="Times New Roman"/>
          <w:sz w:val="24"/>
        </w:rPr>
        <w:t xml:space="preserve">The minimum value of the transit demand curve, </w:t>
      </w:r>
      <w:del w:id="2083" w:author="Liu, Luyu" w:date="2020-07-29T17:26:00Z">
        <w:r w:rsidRPr="007A4B18" w:rsidDel="00E71AC6">
          <w:rPr>
            <w:rFonts w:ascii="Times New Roman" w:hAnsi="Times New Roman" w:cs="Times New Roman"/>
            <w:i/>
            <w:sz w:val="24"/>
          </w:rPr>
          <w:delText>floor</w:delText>
        </w:r>
      </w:del>
      <w:ins w:id="2084" w:author="Liu, Luyu" w:date="2020-07-29T17:26:00Z">
        <w:r w:rsidR="00E71AC6">
          <w:rPr>
            <w:rFonts w:ascii="Times New Roman" w:hAnsi="Times New Roman" w:cs="Times New Roman"/>
            <w:i/>
            <w:sz w:val="24"/>
          </w:rPr>
          <w:t>base</w:t>
        </w:r>
      </w:ins>
      <w:r w:rsidRPr="007A4B18">
        <w:rPr>
          <w:rFonts w:ascii="Times New Roman" w:hAnsi="Times New Roman" w:cs="Times New Roman"/>
          <w:i/>
          <w:sz w:val="24"/>
        </w:rPr>
        <w:t xml:space="preserve">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w:t>
      </w:r>
      <w:del w:id="2085" w:author="Liu, Luyu" w:date="2020-07-29T17:26:00Z">
        <w:r w:rsidDel="00E71AC6">
          <w:rPr>
            <w:rFonts w:ascii="Times New Roman" w:hAnsi="Times New Roman" w:cs="Times New Roman"/>
            <w:sz w:val="24"/>
          </w:rPr>
          <w:delText>floor</w:delText>
        </w:r>
      </w:del>
      <w:ins w:id="208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Further linear regression with </w:t>
      </w:r>
      <w:del w:id="2087" w:author="Liu, Luyu" w:date="2020-07-29T17:26:00Z">
        <w:r w:rsidDel="00E71AC6">
          <w:rPr>
            <w:rFonts w:ascii="Times New Roman" w:hAnsi="Times New Roman" w:cs="Times New Roman"/>
            <w:sz w:val="24"/>
          </w:rPr>
          <w:delText>floor</w:delText>
        </w:r>
      </w:del>
      <w:ins w:id="208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w:t>
      </w:r>
      <w:del w:id="2089" w:author="Liu, Luyu" w:date="2020-07-29T17:26:00Z">
        <w:r w:rsidDel="00E71AC6">
          <w:rPr>
            <w:rFonts w:ascii="Times New Roman" w:hAnsi="Times New Roman" w:cs="Times New Roman"/>
            <w:sz w:val="24"/>
          </w:rPr>
          <w:delText>floor</w:delText>
        </w:r>
      </w:del>
      <w:ins w:id="209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 user demographic survey conducted by Transit app supports these conclusions. These results affirm a stark fact: </w:t>
      </w:r>
      <w:r w:rsidRPr="00653AA7">
        <w:rPr>
          <w:rFonts w:ascii="Times New Roman" w:hAnsi="Times New Roman" w:cs="Times New Roman"/>
          <w:bCs/>
          <w:sz w:val="24"/>
          <w:rPrChange w:id="2091" w:author="Miller, Harvey J." w:date="2020-08-04T15:40:00Z">
            <w:rPr>
              <w:rFonts w:ascii="Times New Roman" w:hAnsi="Times New Roman" w:cs="Times New Roman"/>
              <w:b/>
              <w:sz w:val="24"/>
            </w:rPr>
          </w:rPrChange>
        </w:rPr>
        <w:t>cities with more essential workers and a more vulnerable population tend to maintain higher transit demand levels during COVID-19</w:t>
      </w:r>
      <w:r>
        <w:rPr>
          <w:rFonts w:ascii="Times New Roman" w:hAnsi="Times New Roman" w:cs="Times New Roman"/>
          <w:sz w:val="24"/>
        </w:rPr>
        <w:t>. This moreover suggests the necessity of the transit system even during a pandemic when transit systems lose a great deal of discretionary demand. This should motivate transit planners, policy makers, political leaders, and taxpayers to 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0A47DF06" w14:textId="2BE2110D" w:rsidR="00077492" w:rsidRDefault="00077492">
      <w:pPr>
        <w:spacing w:line="240" w:lineRule="auto"/>
        <w:ind w:firstLine="720"/>
        <w:jc w:val="both"/>
        <w:rPr>
          <w:rFonts w:ascii="Times New Roman" w:hAnsi="Times New Roman" w:cs="Times New Roman"/>
          <w:sz w:val="24"/>
        </w:rPr>
        <w:pPrChange w:id="2092" w:author="Liu, Luyu" w:date="2020-07-20T23:14:00Z">
          <w:pPr>
            <w:spacing w:line="480" w:lineRule="auto"/>
            <w:ind w:firstLine="720"/>
            <w:jc w:val="both"/>
          </w:pPr>
        </w:pPrChange>
      </w:pPr>
      <w:r>
        <w:rPr>
          <w:rFonts w:ascii="Times New Roman" w:hAnsi="Times New Roman" w:cs="Times New Roman"/>
          <w:sz w:val="24"/>
        </w:rPr>
        <w:t xml:space="preserve">It is noteworthy that </w:t>
      </w:r>
      <w:del w:id="2093" w:author="Liu, Luyu" w:date="2020-07-29T17:26:00Z">
        <w:r w:rsidDel="00E71AC6">
          <w:rPr>
            <w:rFonts w:ascii="Times New Roman" w:hAnsi="Times New Roman" w:cs="Times New Roman"/>
            <w:sz w:val="24"/>
          </w:rPr>
          <w:delText>floor</w:delText>
        </w:r>
      </w:del>
      <w:ins w:id="209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1ABD70A1" w:rsidR="00077492" w:rsidRDefault="00077492">
      <w:pPr>
        <w:spacing w:line="240" w:lineRule="auto"/>
        <w:ind w:firstLine="720"/>
        <w:jc w:val="both"/>
        <w:rPr>
          <w:rFonts w:ascii="Times New Roman" w:hAnsi="Times New Roman" w:cs="Times New Roman"/>
          <w:sz w:val="24"/>
        </w:rPr>
        <w:pPrChange w:id="2095" w:author="Liu, Luyu" w:date="2020-07-20T23:14: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2096" w:author="Liu, Luyu" w:date="2020-07-29T17:26:00Z">
        <w:r w:rsidDel="00E71AC6">
          <w:rPr>
            <w:rFonts w:ascii="Times New Roman" w:hAnsi="Times New Roman" w:cs="Times New Roman"/>
            <w:i/>
            <w:sz w:val="24"/>
          </w:rPr>
          <w:delText>floor</w:delText>
        </w:r>
      </w:del>
      <w:ins w:id="2097" w:author="Liu, Luyu" w:date="2020-07-29T17:26:00Z">
        <w:r w:rsidR="00E71AC6">
          <w:rPr>
            <w:rFonts w:ascii="Times New Roman" w:hAnsi="Times New Roman" w:cs="Times New Roman"/>
            <w:i/>
            <w:sz w:val="24"/>
          </w:rPr>
          <w:t>base</w:t>
        </w:r>
      </w:ins>
      <w:r w:rsidRPr="00B1628F">
        <w:rPr>
          <w:rFonts w:ascii="Times New Roman" w:hAnsi="Times New Roman" w:cs="Times New Roman"/>
          <w:i/>
          <w:sz w:val="24"/>
        </w:rPr>
        <w:t xml:space="preserve"> point</w:t>
      </w:r>
      <w:r>
        <w:rPr>
          <w:rFonts w:ascii="Times New Roman" w:hAnsi="Times New Roman" w:cs="Times New Roman"/>
          <w:sz w:val="24"/>
        </w:rPr>
        <w:t>, show when discretionary transit demand—people who can work at home or do not work, and people who have other mobility options—started and finished its decline due to COVID-19. We moreover compare</w:t>
      </w:r>
      <w:ins w:id="2098" w:author="Liu, Luyu" w:date="2020-08-02T23:14:00Z">
        <w:r w:rsidR="00665863">
          <w:rPr>
            <w:rFonts w:ascii="Times New Roman" w:hAnsi="Times New Roman" w:cs="Times New Roman"/>
            <w:sz w:val="24"/>
          </w:rPr>
          <w:t>d</w:t>
        </w:r>
      </w:ins>
      <w:r>
        <w:rPr>
          <w:rFonts w:ascii="Times New Roman" w:hAnsi="Times New Roman" w:cs="Times New Roman"/>
          <w:sz w:val="24"/>
        </w:rPr>
        <w:t xml:space="preserve"> cliff/</w:t>
      </w:r>
      <w:del w:id="2099" w:author="Liu, Luyu" w:date="2020-07-29T17:26:00Z">
        <w:r w:rsidDel="00E71AC6">
          <w:rPr>
            <w:rFonts w:ascii="Times New Roman" w:hAnsi="Times New Roman" w:cs="Times New Roman"/>
            <w:sz w:val="24"/>
          </w:rPr>
          <w:delText>floor</w:delText>
        </w:r>
      </w:del>
      <w:ins w:id="210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w:t>
      </w:r>
      <w:del w:id="2101" w:author="Liu, Luyu" w:date="2020-07-29T17:27:00Z">
        <w:r w:rsidDel="00E71AC6">
          <w:rPr>
            <w:rFonts w:ascii="Times New Roman" w:hAnsi="Times New Roman" w:cs="Times New Roman"/>
            <w:sz w:val="24"/>
          </w:rPr>
          <w:delText>floor</w:delText>
        </w:r>
      </w:del>
      <w:ins w:id="2102"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before community spread. </w:t>
      </w:r>
    </w:p>
    <w:p w14:paraId="7A08463B" w14:textId="345BCB61" w:rsidR="00077492" w:rsidRDefault="00077492">
      <w:pPr>
        <w:spacing w:line="240" w:lineRule="auto"/>
        <w:ind w:firstLine="720"/>
        <w:jc w:val="both"/>
        <w:rPr>
          <w:rFonts w:ascii="Times New Roman" w:hAnsi="Times New Roman" w:cs="Times New Roman"/>
          <w:sz w:val="24"/>
        </w:rPr>
        <w:pPrChange w:id="2103" w:author="Liu, Luyu" w:date="2020-07-20T23:14:00Z">
          <w:pPr>
            <w:spacing w:line="480" w:lineRule="auto"/>
            <w:ind w:firstLine="720"/>
            <w:jc w:val="both"/>
          </w:pPr>
        </w:pPrChange>
      </w:pPr>
      <w:r>
        <w:rPr>
          <w:rFonts w:ascii="Times New Roman" w:hAnsi="Times New Roman" w:cs="Times New Roman"/>
          <w:sz w:val="24"/>
        </w:rPr>
        <w:lastRenderedPageBreak/>
        <w:t xml:space="preserve">The </w:t>
      </w:r>
      <w:del w:id="2104" w:author="Miller, Harvey J." w:date="2020-08-04T15:49:00Z">
        <w:r w:rsidDel="00653AA7">
          <w:rPr>
            <w:rFonts w:ascii="Times New Roman" w:hAnsi="Times New Roman" w:cs="Times New Roman"/>
            <w:sz w:val="24"/>
          </w:rPr>
          <w:delText xml:space="preserve">speed of the decline, </w:delText>
        </w:r>
      </w:del>
      <w:r w:rsidRPr="00655904">
        <w:rPr>
          <w:rFonts w:ascii="Times New Roman" w:hAnsi="Times New Roman" w:cs="Times New Roman"/>
          <w:i/>
          <w:sz w:val="24"/>
        </w:rPr>
        <w:t>decay rate</w:t>
      </w:r>
      <w:del w:id="2105" w:author="Miller, Harvey J." w:date="2020-08-04T15:49:00Z">
        <w:r w:rsidDel="00653AA7">
          <w:rPr>
            <w:rFonts w:ascii="Times New Roman" w:hAnsi="Times New Roman" w:cs="Times New Roman"/>
            <w:sz w:val="24"/>
          </w:rPr>
          <w:delText>,</w:delText>
        </w:r>
      </w:del>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w:t>
      </w:r>
      <w:ins w:id="2106" w:author="Liu, Luyu" w:date="2020-08-04T22:45:00Z">
        <w:r w:rsidR="00BC3B1C">
          <w:rPr>
            <w:rFonts w:ascii="Times New Roman" w:hAnsi="Times New Roman" w:cs="Times New Roman"/>
            <w:sz w:val="24"/>
          </w:rPr>
          <w:t xml:space="preserve">the </w:t>
        </w:r>
      </w:ins>
      <w:del w:id="2107" w:author="Liu, Luyu" w:date="2020-08-04T22:45:00Z">
        <w:r w:rsidDel="00BC3B1C">
          <w:rPr>
            <w:rFonts w:ascii="Times New Roman" w:hAnsi="Times New Roman" w:cs="Times New Roman"/>
            <w:sz w:val="24"/>
          </w:rPr>
          <w:delText xml:space="preserve">how </w:delText>
        </w:r>
      </w:del>
      <w:ins w:id="2108" w:author="Miller, Harvey J." w:date="2020-08-04T15:49:00Z">
        <w:r w:rsidR="00653AA7">
          <w:rPr>
            <w:rFonts w:ascii="Times New Roman" w:hAnsi="Times New Roman" w:cs="Times New Roman"/>
            <w:sz w:val="24"/>
          </w:rPr>
          <w:t xml:space="preserve">speed of the </w:t>
        </w:r>
      </w:ins>
      <w:del w:id="2109" w:author="Miller, Harvey J." w:date="2020-08-04T15:49:00Z">
        <w:r w:rsidDel="00653AA7">
          <w:rPr>
            <w:rFonts w:ascii="Times New Roman" w:hAnsi="Times New Roman" w:cs="Times New Roman"/>
            <w:sz w:val="24"/>
          </w:rPr>
          <w:delText xml:space="preserve">fast the </w:delText>
        </w:r>
      </w:del>
      <w:r>
        <w:rPr>
          <w:rFonts w:ascii="Times New Roman" w:hAnsi="Times New Roman" w:cs="Times New Roman"/>
          <w:sz w:val="24"/>
        </w:rPr>
        <w:t>decline process</w:t>
      </w:r>
      <w:del w:id="2110" w:author="Miller, Harvey J." w:date="2020-08-04T15:49:00Z">
        <w:r w:rsidDel="00653AA7">
          <w:rPr>
            <w:rFonts w:ascii="Times New Roman" w:hAnsi="Times New Roman" w:cs="Times New Roman"/>
            <w:sz w:val="24"/>
          </w:rPr>
          <w:delText xml:space="preserve"> is</w:delText>
        </w:r>
      </w:del>
      <w:r>
        <w:rPr>
          <w:rFonts w:ascii="Times New Roman" w:hAnsi="Times New Roman" w:cs="Times New Roman"/>
          <w:sz w:val="24"/>
        </w:rPr>
        <w:t xml:space="preserve">. The correlation </w:t>
      </w:r>
      <w:ins w:id="2111" w:author="Miller, Harvey J." w:date="2020-08-04T15:49:00Z">
        <w:r w:rsidR="00653AA7">
          <w:rPr>
            <w:rFonts w:ascii="Times New Roman" w:hAnsi="Times New Roman" w:cs="Times New Roman"/>
            <w:sz w:val="24"/>
          </w:rPr>
          <w:t xml:space="preserve">analysis </w:t>
        </w:r>
      </w:ins>
      <w:r>
        <w:rPr>
          <w:rFonts w:ascii="Times New Roman" w:hAnsi="Times New Roman" w:cs="Times New Roman"/>
          <w:sz w:val="24"/>
        </w:rPr>
        <w:t xml:space="preserve">reveals that faster decay rate </w:t>
      </w:r>
      <w:ins w:id="2112" w:author="Miller, Harvey J." w:date="2020-08-04T15:50:00Z">
        <w:r w:rsidR="00EA3154">
          <w:rPr>
            <w:rFonts w:ascii="Times New Roman" w:hAnsi="Times New Roman" w:cs="Times New Roman"/>
            <w:sz w:val="24"/>
          </w:rPr>
          <w:t xml:space="preserve">associates </w:t>
        </w:r>
      </w:ins>
      <w:del w:id="2113" w:author="Miller, Harvey J." w:date="2020-08-04T15:50:00Z">
        <w:r w:rsidDel="00EA3154">
          <w:rPr>
            <w:rFonts w:ascii="Times New Roman" w:hAnsi="Times New Roman" w:cs="Times New Roman"/>
            <w:sz w:val="24"/>
          </w:rPr>
          <w:delText xml:space="preserve">is associated </w:delText>
        </w:r>
      </w:del>
      <w:r>
        <w:rPr>
          <w:rFonts w:ascii="Times New Roman" w:hAnsi="Times New Roman" w:cs="Times New Roman"/>
          <w:sz w:val="24"/>
        </w:rPr>
        <w:t xml:space="preserve">with later cliff point and earlier </w:t>
      </w:r>
      <w:del w:id="2114" w:author="Liu, Luyu" w:date="2020-07-29T17:27:00Z">
        <w:r w:rsidDel="00E71AC6">
          <w:rPr>
            <w:rFonts w:ascii="Times New Roman" w:hAnsi="Times New Roman" w:cs="Times New Roman"/>
            <w:sz w:val="24"/>
          </w:rPr>
          <w:delText>floor</w:delText>
        </w:r>
      </w:del>
      <w:ins w:id="2115"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This </w:t>
      </w:r>
      <w:del w:id="2116" w:author="Liu, Luyu" w:date="2020-08-02T23:15:00Z">
        <w:r w:rsidDel="00101676">
          <w:rPr>
            <w:rFonts w:ascii="Times New Roman" w:hAnsi="Times New Roman" w:cs="Times New Roman"/>
            <w:sz w:val="24"/>
          </w:rPr>
          <w:delText xml:space="preserve">could </w:delText>
        </w:r>
      </w:del>
      <w:ins w:id="2117" w:author="Miller, Harvey J." w:date="2020-08-04T15:50:00Z">
        <w:r w:rsidR="00EA3154">
          <w:rPr>
            <w:rFonts w:ascii="Times New Roman" w:hAnsi="Times New Roman" w:cs="Times New Roman"/>
            <w:sz w:val="24"/>
          </w:rPr>
          <w:t xml:space="preserve">may be due </w:t>
        </w:r>
      </w:ins>
      <w:ins w:id="2118" w:author="Liu, Luyu" w:date="2020-08-02T23:15:00Z">
        <w:del w:id="2119" w:author="Miller, Harvey J." w:date="2020-08-04T15:50:00Z">
          <w:r w:rsidR="00101676" w:rsidDel="00EA3154">
            <w:rPr>
              <w:rFonts w:ascii="Times New Roman" w:hAnsi="Times New Roman" w:cs="Times New Roman"/>
              <w:sz w:val="24"/>
            </w:rPr>
            <w:delText xml:space="preserve">can </w:delText>
          </w:r>
        </w:del>
      </w:ins>
      <w:del w:id="2120" w:author="Miller, Harvey J." w:date="2020-08-04T15:50:00Z">
        <w:r w:rsidDel="00EA3154">
          <w:rPr>
            <w:rFonts w:ascii="Times New Roman" w:hAnsi="Times New Roman" w:cs="Times New Roman"/>
            <w:sz w:val="24"/>
          </w:rPr>
          <w:delText xml:space="preserve">be because </w:delText>
        </w:r>
      </w:del>
      <w:ins w:id="2121" w:author="Miller, Harvey J." w:date="2020-08-04T15:50:00Z">
        <w:r w:rsidR="00EA3154">
          <w:rPr>
            <w:rFonts w:ascii="Times New Roman" w:hAnsi="Times New Roman" w:cs="Times New Roman"/>
            <w:sz w:val="24"/>
          </w:rPr>
          <w:t xml:space="preserve">to </w:t>
        </w:r>
      </w:ins>
      <w:del w:id="2122" w:author="Miller, Harvey J." w:date="2020-08-04T15:50:00Z">
        <w:r w:rsidDel="00EA3154">
          <w:rPr>
            <w:rFonts w:ascii="Times New Roman" w:hAnsi="Times New Roman" w:cs="Times New Roman"/>
            <w:sz w:val="24"/>
          </w:rPr>
          <w:delText xml:space="preserve">of </w:delText>
        </w:r>
      </w:del>
      <w:r>
        <w:rPr>
          <w:rFonts w:ascii="Times New Roman" w:hAnsi="Times New Roman" w:cs="Times New Roman"/>
          <w:sz w:val="24"/>
        </w:rPr>
        <w:t xml:space="preserve">growing awareness </w:t>
      </w:r>
      <w:del w:id="2123" w:author="Miller, Harvey J." w:date="2020-08-04T15:50:00Z">
        <w:r w:rsidDel="00EA3154">
          <w:rPr>
            <w:rFonts w:ascii="Times New Roman" w:hAnsi="Times New Roman" w:cs="Times New Roman" w:hint="eastAsia"/>
            <w:sz w:val="24"/>
          </w:rPr>
          <w:delText>and</w:delText>
        </w:r>
        <w:r w:rsidDel="00EA3154">
          <w:rPr>
            <w:rFonts w:ascii="Times New Roman" w:hAnsi="Times New Roman" w:cs="Times New Roman"/>
            <w:sz w:val="24"/>
          </w:rPr>
          <w:delText xml:space="preserve"> fear </w:delText>
        </w:r>
      </w:del>
      <w:r>
        <w:rPr>
          <w:rFonts w:ascii="Times New Roman" w:hAnsi="Times New Roman" w:cs="Times New Roman"/>
          <w:sz w:val="24"/>
        </w:rPr>
        <w:t>as time passed</w:t>
      </w:r>
      <w:ins w:id="2124" w:author="Miller, Harvey J." w:date="2020-08-04T15:50:00Z">
        <w:r w:rsidR="00EA3154">
          <w:rPr>
            <w:rFonts w:ascii="Times New Roman" w:hAnsi="Times New Roman" w:cs="Times New Roman"/>
            <w:sz w:val="24"/>
          </w:rPr>
          <w:t xml:space="preserve">, causing </w:t>
        </w:r>
      </w:ins>
      <w:del w:id="2125" w:author="Miller, Harvey J." w:date="2020-08-04T15:50:00Z">
        <w:r w:rsidDel="00EA3154">
          <w:rPr>
            <w:rFonts w:ascii="Times New Roman" w:hAnsi="Times New Roman" w:cs="Times New Roman"/>
            <w:sz w:val="24"/>
          </w:rPr>
          <w:delText xml:space="preserve"> to make </w:delText>
        </w:r>
      </w:del>
      <w:r>
        <w:rPr>
          <w:rFonts w:ascii="Times New Roman" w:hAnsi="Times New Roman" w:cs="Times New Roman"/>
          <w:sz w:val="24"/>
        </w:rPr>
        <w:t>people to act faster. This also suggests that the end date of the decline (</w:t>
      </w:r>
      <w:del w:id="2126" w:author="Liu, Luyu" w:date="2020-07-29T17:27:00Z">
        <w:r w:rsidDel="00E71AC6">
          <w:rPr>
            <w:rFonts w:ascii="Times New Roman" w:hAnsi="Times New Roman" w:cs="Times New Roman"/>
            <w:sz w:val="24"/>
          </w:rPr>
          <w:delText>floor</w:delText>
        </w:r>
      </w:del>
      <w:ins w:id="2127"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is mostly determined by the reaction speed (decay rate) but not the start date of the decline (cliff point).</w:t>
      </w:r>
    </w:p>
    <w:p w14:paraId="2A7B39F3" w14:textId="0A928F28" w:rsidR="00077492" w:rsidRDefault="00077492">
      <w:pPr>
        <w:spacing w:line="240" w:lineRule="auto"/>
        <w:ind w:firstLine="720"/>
        <w:jc w:val="both"/>
        <w:rPr>
          <w:rFonts w:ascii="Times New Roman" w:hAnsi="Times New Roman" w:cs="Times New Roman"/>
          <w:sz w:val="24"/>
        </w:rPr>
        <w:pPrChange w:id="2128" w:author="Liu, Luyu" w:date="2020-07-20T23:14: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w:t>
      </w:r>
      <w:del w:id="2129" w:author="Liu, Luyu" w:date="2020-07-29T17:27:00Z">
        <w:r w:rsidDel="00E71AC6">
          <w:rPr>
            <w:rFonts w:ascii="Times New Roman" w:hAnsi="Times New Roman" w:cs="Times New Roman"/>
            <w:sz w:val="24"/>
          </w:rPr>
          <w:delText>floor</w:delText>
        </w:r>
      </w:del>
      <w:ins w:id="2130"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w:t>
      </w:r>
      <w:r w:rsidRPr="002F7278">
        <w:rPr>
          <w:rFonts w:ascii="Times New Roman" w:hAnsi="Times New Roman" w:cs="Times New Roman"/>
          <w:sz w:val="24"/>
        </w:rPr>
        <w:t>:</w:t>
      </w:r>
      <w:r>
        <w:rPr>
          <w:rFonts w:ascii="Times New Roman" w:hAnsi="Times New Roman" w:cs="Times New Roman"/>
          <w:sz w:val="24"/>
        </w:rPr>
        <w:t xml:space="preserve"> systems with higher </w:t>
      </w:r>
      <w:del w:id="2131" w:author="Liu, Luyu" w:date="2020-07-29T17:27:00Z">
        <w:r w:rsidDel="00E71AC6">
          <w:rPr>
            <w:rFonts w:ascii="Times New Roman" w:hAnsi="Times New Roman" w:cs="Times New Roman"/>
            <w:sz w:val="24"/>
          </w:rPr>
          <w:delText>floor</w:delText>
        </w:r>
      </w:del>
      <w:ins w:id="2132"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s (e.g., communities in the Northeast and Midwest) retain more of their hourly demand pattern than systems with lower </w:t>
      </w:r>
      <w:del w:id="2133" w:author="Liu, Luyu" w:date="2020-07-29T17:28:00Z">
        <w:r w:rsidDel="00E71AC6">
          <w:rPr>
            <w:rFonts w:ascii="Times New Roman" w:hAnsi="Times New Roman" w:cs="Times New Roman"/>
            <w:sz w:val="24"/>
          </w:rPr>
          <w:delText>floor</w:delText>
        </w:r>
      </w:del>
      <w:ins w:id="2134" w:author="Liu, Luyu" w:date="2020-07-29T17:28:00Z">
        <w:r w:rsidR="00E71AC6">
          <w:rPr>
            <w:rFonts w:ascii="Times New Roman" w:hAnsi="Times New Roman" w:cs="Times New Roman"/>
            <w:sz w:val="24"/>
          </w:rPr>
          <w:t>base</w:t>
        </w:r>
      </w:ins>
      <w:r>
        <w:rPr>
          <w:rFonts w:ascii="Times New Roman" w:hAnsi="Times New Roman" w:cs="Times New Roman"/>
          <w:sz w:val="24"/>
        </w:rPr>
        <w:t xml:space="preserve">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 xml:space="preserve">increased as the pandemic developed. The pandemic also made the weekdays and weekends </w:t>
      </w:r>
      <w:ins w:id="2135" w:author="Miller, Harvey J." w:date="2020-08-04T15:51:00Z">
        <w:r w:rsidR="00EA3154">
          <w:rPr>
            <w:rFonts w:ascii="Times New Roman" w:hAnsi="Times New Roman" w:cs="Times New Roman"/>
            <w:sz w:val="24"/>
          </w:rPr>
          <w:t xml:space="preserve">more similar </w:t>
        </w:r>
      </w:ins>
      <w:del w:id="2136" w:author="Miller, Harvey J." w:date="2020-08-04T15:51:00Z">
        <w:r w:rsidRPr="002F7278" w:rsidDel="00EA3154">
          <w:rPr>
            <w:rFonts w:ascii="Times New Roman" w:hAnsi="Times New Roman" w:cs="Times New Roman"/>
            <w:sz w:val="24"/>
          </w:rPr>
          <w:delText>less different</w:delText>
        </w:r>
        <w:r w:rsidDel="00EA3154">
          <w:rPr>
            <w:rFonts w:ascii="Times New Roman" w:hAnsi="Times New Roman" w:cs="Times New Roman"/>
            <w:sz w:val="24"/>
          </w:rPr>
          <w:delText xml:space="preserve"> due </w:delText>
        </w:r>
      </w:del>
      <w:r>
        <w:rPr>
          <w:rFonts w:ascii="Times New Roman" w:hAnsi="Times New Roman" w:cs="Times New Roman"/>
          <w:sz w:val="24"/>
        </w:rPr>
        <w:t>to d</w:t>
      </w:r>
      <w:r w:rsidRPr="002F7278">
        <w:rPr>
          <w:rFonts w:ascii="Times New Roman" w:hAnsi="Times New Roman" w:cs="Times New Roman"/>
          <w:sz w:val="24"/>
        </w:rPr>
        <w:t>isproportional decrease of the morning an</w:t>
      </w:r>
      <w:r>
        <w:rPr>
          <w:rFonts w:ascii="Times New Roman" w:hAnsi="Times New Roman" w:cs="Times New Roman"/>
          <w:sz w:val="24"/>
        </w:rPr>
        <w:t xml:space="preserve">d afternoon commuting activity, </w:t>
      </w:r>
      <w:ins w:id="2137" w:author="Miller, Harvey J." w:date="2020-08-04T15:52:00Z">
        <w:r w:rsidR="00EA3154">
          <w:rPr>
            <w:rFonts w:ascii="Times New Roman" w:hAnsi="Times New Roman" w:cs="Times New Roman"/>
            <w:sz w:val="24"/>
          </w:rPr>
          <w:t xml:space="preserve">making </w:t>
        </w:r>
      </w:ins>
      <w:del w:id="2138" w:author="Miller, Harvey J." w:date="2020-08-04T15:52:00Z">
        <w:r w:rsidDel="00EA3154">
          <w:rPr>
            <w:rFonts w:ascii="Times New Roman" w:hAnsi="Times New Roman" w:cs="Times New Roman"/>
            <w:sz w:val="24"/>
          </w:rPr>
          <w:delText>which</w:delText>
        </w:r>
        <w:r w:rsidRPr="002F7278" w:rsidDel="00EA3154">
          <w:rPr>
            <w:rFonts w:ascii="Times New Roman" w:hAnsi="Times New Roman" w:cs="Times New Roman"/>
            <w:sz w:val="24"/>
          </w:rPr>
          <w:delText xml:space="preserve"> made </w:delText>
        </w:r>
      </w:del>
      <w:r w:rsidRPr="002F7278">
        <w:rPr>
          <w:rFonts w:ascii="Times New Roman" w:hAnsi="Times New Roman" w:cs="Times New Roman"/>
          <w:sz w:val="24"/>
        </w:rPr>
        <w:t>the difference between rush hour</w:t>
      </w:r>
      <w:r>
        <w:rPr>
          <w:rFonts w:ascii="Times New Roman" w:hAnsi="Times New Roman" w:cs="Times New Roman"/>
          <w:sz w:val="24"/>
        </w:rPr>
        <w:t xml:space="preserve">s and normal hours less obvious; meanwhile weekdays </w:t>
      </w:r>
      <w:r w:rsidRPr="006A5670">
        <w:rPr>
          <w:rFonts w:ascii="Times New Roman" w:hAnsi="Times New Roman" w:cs="Times New Roman"/>
          <w:color w:val="FF0000"/>
          <w:sz w:val="24"/>
          <w:rPrChange w:id="2139" w:author="Liu, Luyu" w:date="2020-08-05T22:48:00Z">
            <w:rPr>
              <w:rFonts w:ascii="Times New Roman" w:hAnsi="Times New Roman" w:cs="Times New Roman"/>
              <w:sz w:val="24"/>
            </w:rPr>
          </w:rPrChange>
        </w:rPr>
        <w:t xml:space="preserve">are </w:t>
      </w:r>
      <w:r>
        <w:rPr>
          <w:rFonts w:ascii="Times New Roman" w:hAnsi="Times New Roman" w:cs="Times New Roman"/>
          <w:sz w:val="24"/>
        </w:rPr>
        <w:t xml:space="preserve">more like weekends because the cessation of </w:t>
      </w:r>
      <w:ins w:id="2140" w:author="Miller, Harvey J." w:date="2020-08-04T15:52:00Z">
        <w:r w:rsidR="00EA3154">
          <w:rPr>
            <w:rFonts w:ascii="Times New Roman" w:hAnsi="Times New Roman" w:cs="Times New Roman"/>
            <w:sz w:val="24"/>
          </w:rPr>
          <w:t>non-</w:t>
        </w:r>
      </w:ins>
      <w:del w:id="2141" w:author="Miller, Harvey J." w:date="2020-08-04T15:52:00Z">
        <w:r w:rsidDel="00EA3154">
          <w:rPr>
            <w:rFonts w:ascii="Times New Roman" w:hAnsi="Times New Roman" w:cs="Times New Roman"/>
            <w:sz w:val="24"/>
          </w:rPr>
          <w:delText>un</w:delText>
        </w:r>
      </w:del>
      <w:r>
        <w:rPr>
          <w:rFonts w:ascii="Times New Roman" w:hAnsi="Times New Roman" w:cs="Times New Roman"/>
          <w:sz w:val="24"/>
        </w:rPr>
        <w:t xml:space="preserve">essential businesses made the weekends trips </w:t>
      </w:r>
      <w:r w:rsidRPr="006A5670">
        <w:rPr>
          <w:rFonts w:ascii="Times New Roman" w:hAnsi="Times New Roman" w:cs="Times New Roman"/>
          <w:color w:val="FF0000"/>
          <w:sz w:val="24"/>
          <w:rPrChange w:id="2142" w:author="Liu, Luyu" w:date="2020-08-05T22:48:00Z">
            <w:rPr>
              <w:rFonts w:ascii="Times New Roman" w:hAnsi="Times New Roman" w:cs="Times New Roman"/>
              <w:sz w:val="24"/>
            </w:rPr>
          </w:rPrChange>
        </w:rPr>
        <w:t xml:space="preserve">become </w:t>
      </w:r>
      <w:r>
        <w:rPr>
          <w:rFonts w:ascii="Times New Roman" w:hAnsi="Times New Roman" w:cs="Times New Roman"/>
          <w:sz w:val="24"/>
        </w:rPr>
        <w:t xml:space="preserve">commuting-dominating. Moreover, the pandemic shifted the morning and afternoon rush hours. Morning rush hour shift is very heterogeneous for different cities with average shift of -0.05 hours but the afternoon rush hour shifted homogeneously later for 1 hour in average. </w:t>
      </w:r>
    </w:p>
    <w:p w14:paraId="5AC036DF" w14:textId="77777777" w:rsidR="00EA3154" w:rsidRDefault="00EA3154">
      <w:pPr>
        <w:spacing w:line="240" w:lineRule="auto"/>
        <w:ind w:firstLine="720"/>
        <w:jc w:val="both"/>
        <w:rPr>
          <w:ins w:id="2143" w:author="Miller, Harvey J." w:date="2020-08-04T15:54:00Z"/>
          <w:rFonts w:ascii="Times New Roman" w:hAnsi="Times New Roman" w:cs="Times New Roman"/>
          <w:sz w:val="24"/>
        </w:rPr>
      </w:pPr>
    </w:p>
    <w:p w14:paraId="3A94B25F" w14:textId="2151A68E" w:rsidR="00EA3154" w:rsidRPr="00057EE9" w:rsidRDefault="00EA3154" w:rsidP="00EA3154">
      <w:pPr>
        <w:pStyle w:val="Subtitle"/>
        <w:rPr>
          <w:ins w:id="2144" w:author="Miller, Harvey J." w:date="2020-08-04T15:55:00Z"/>
        </w:rPr>
      </w:pPr>
      <w:ins w:id="2145" w:author="Miller, Harvey J." w:date="2020-08-04T15:55:00Z">
        <w:r>
          <w:t>Conclusion</w:t>
        </w:r>
      </w:ins>
    </w:p>
    <w:p w14:paraId="33A4DC41" w14:textId="5974CEC9" w:rsidR="005D3847" w:rsidRDefault="005D3847">
      <w:pPr>
        <w:spacing w:line="240" w:lineRule="auto"/>
        <w:ind w:firstLine="720"/>
        <w:jc w:val="both"/>
        <w:rPr>
          <w:ins w:id="2146" w:author="Miller, Harvey J." w:date="2020-08-04T16:01:00Z"/>
          <w:rFonts w:ascii="Times New Roman" w:hAnsi="Times New Roman" w:cs="Times New Roman"/>
          <w:sz w:val="24"/>
        </w:rPr>
      </w:pPr>
      <w:ins w:id="2147" w:author="Miller, Harvey J." w:date="2020-08-04T16:00:00Z">
        <w:r>
          <w:rPr>
            <w:rFonts w:ascii="Times New Roman" w:hAnsi="Times New Roman" w:cs="Times New Roman"/>
            <w:sz w:val="24"/>
          </w:rPr>
          <w:t xml:space="preserve">This paper is a first approximation </w:t>
        </w:r>
      </w:ins>
      <w:ins w:id="2148" w:author="Miller, Harvey J." w:date="2020-08-04T16:01:00Z">
        <w:r>
          <w:rPr>
            <w:rFonts w:ascii="Times New Roman" w:hAnsi="Times New Roman" w:cs="Times New Roman"/>
            <w:sz w:val="24"/>
          </w:rPr>
          <w:t xml:space="preserve">for understanding </w:t>
        </w:r>
      </w:ins>
      <w:ins w:id="2149" w:author="Miller, Harvey J." w:date="2020-08-04T16:00:00Z">
        <w:r>
          <w:rPr>
            <w:rFonts w:ascii="Times New Roman" w:hAnsi="Times New Roman" w:cs="Times New Roman"/>
            <w:sz w:val="24"/>
          </w:rPr>
          <w:t xml:space="preserve">the heterogeneous impacts of a major pandemic such as COVID-19 on public transit systems in the United States. </w:t>
        </w:r>
      </w:ins>
      <w:ins w:id="2150" w:author="Miller, Harvey J." w:date="2020-08-04T16:01:00Z">
        <w:r>
          <w:rPr>
            <w:rFonts w:ascii="Times New Roman" w:hAnsi="Times New Roman" w:cs="Times New Roman"/>
            <w:sz w:val="24"/>
          </w:rPr>
          <w:t>W</w:t>
        </w:r>
      </w:ins>
      <w:ins w:id="2151" w:author="Miller, Harvey J." w:date="2020-08-04T15:56:00Z">
        <w:r w:rsidR="00EA3154" w:rsidRPr="00FA346C">
          <w:rPr>
            <w:rFonts w:ascii="Times New Roman" w:hAnsi="Times New Roman" w:cs="Times New Roman"/>
            <w:sz w:val="24"/>
          </w:rPr>
          <w:t xml:space="preserve">e use </w:t>
        </w:r>
        <w:r w:rsidR="00EA3154">
          <w:rPr>
            <w:rFonts w:ascii="Times New Roman" w:hAnsi="Times New Roman" w:cs="Times New Roman"/>
            <w:sz w:val="24"/>
          </w:rPr>
          <w:t xml:space="preserve">activity </w:t>
        </w:r>
        <w:r w:rsidR="00EA3154" w:rsidRPr="00FA346C">
          <w:rPr>
            <w:rFonts w:ascii="Times New Roman" w:hAnsi="Times New Roman" w:cs="Times New Roman"/>
            <w:sz w:val="24"/>
          </w:rPr>
          <w:t>data</w:t>
        </w:r>
        <w:r w:rsidR="00EA3154">
          <w:rPr>
            <w:rFonts w:ascii="Times New Roman" w:hAnsi="Times New Roman" w:cs="Times New Roman"/>
            <w:sz w:val="24"/>
          </w:rPr>
          <w:t xml:space="preserve"> from a widely used public transit navigation app to measure </w:t>
        </w:r>
      </w:ins>
      <w:ins w:id="2152" w:author="Miller, Harvey J." w:date="2020-08-04T16:00:00Z">
        <w:r>
          <w:rPr>
            <w:rFonts w:ascii="Times New Roman" w:hAnsi="Times New Roman" w:cs="Times New Roman"/>
            <w:sz w:val="24"/>
          </w:rPr>
          <w:t xml:space="preserve">and compare </w:t>
        </w:r>
      </w:ins>
      <w:ins w:id="2153" w:author="Miller, Harvey J." w:date="2020-08-04T15:56:00Z">
        <w:r w:rsidR="00EA3154">
          <w:rPr>
            <w:rFonts w:ascii="Times New Roman" w:hAnsi="Times New Roman" w:cs="Times New Roman"/>
            <w:sz w:val="24"/>
          </w:rPr>
          <w:t>changes in demand for 113 transit systems across the United States during the COVID-19 pandemic.</w:t>
        </w:r>
        <w:r w:rsidR="00EA3154" w:rsidRPr="00FA346C">
          <w:rPr>
            <w:rFonts w:ascii="Times New Roman" w:hAnsi="Times New Roman" w:cs="Times New Roman"/>
            <w:sz w:val="24"/>
          </w:rPr>
          <w:t xml:space="preserve"> We </w:t>
        </w:r>
        <w:r w:rsidR="00EA3154">
          <w:rPr>
            <w:rFonts w:ascii="Times New Roman" w:hAnsi="Times New Roman" w:cs="Times New Roman"/>
            <w:sz w:val="24"/>
          </w:rPr>
          <w:t xml:space="preserve">fit </w:t>
        </w:r>
        <w:r w:rsidR="00EA3154" w:rsidRPr="00FA346C">
          <w:rPr>
            <w:rFonts w:ascii="Times New Roman" w:hAnsi="Times New Roman" w:cs="Times New Roman"/>
            <w:sz w:val="24"/>
          </w:rPr>
          <w:t>logistic</w:t>
        </w:r>
        <w:r w:rsidR="00EA3154">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 We find differential impacts across </w:t>
        </w:r>
      </w:ins>
      <w:ins w:id="2154" w:author="Miller, Harvey J." w:date="2020-08-04T15:57:00Z">
        <w:r w:rsidR="00EA3154">
          <w:rPr>
            <w:rFonts w:ascii="Times New Roman" w:hAnsi="Times New Roman" w:cs="Times New Roman"/>
            <w:sz w:val="24"/>
          </w:rPr>
          <w:t>communities and social groups</w:t>
        </w:r>
      </w:ins>
      <w:ins w:id="2155" w:author="Miller, Harvey J." w:date="2020-08-04T16:02:00Z">
        <w:r>
          <w:rPr>
            <w:rFonts w:ascii="Times New Roman" w:hAnsi="Times New Roman" w:cs="Times New Roman"/>
            <w:sz w:val="24"/>
          </w:rPr>
          <w:t xml:space="preserve">, </w:t>
        </w:r>
      </w:ins>
      <w:ins w:id="2156" w:author="Miller, Harvey J." w:date="2020-08-04T16:03:00Z">
        <w:r>
          <w:rPr>
            <w:rFonts w:ascii="Times New Roman" w:hAnsi="Times New Roman" w:cs="Times New Roman"/>
            <w:sz w:val="24"/>
          </w:rPr>
          <w:t xml:space="preserve">indicating </w:t>
        </w:r>
      </w:ins>
      <w:ins w:id="2157" w:author="Miller, Harvey J." w:date="2020-08-04T15:57:00Z">
        <w:r w:rsidR="00EA3154">
          <w:rPr>
            <w:rFonts w:ascii="Times New Roman" w:hAnsi="Times New Roman" w:cs="Times New Roman"/>
            <w:sz w:val="24"/>
          </w:rPr>
          <w:t xml:space="preserve">differences in public transit </w:t>
        </w:r>
      </w:ins>
      <w:ins w:id="2158" w:author="Miller, Harvey J." w:date="2020-08-04T15:58:00Z">
        <w:r w:rsidR="00EA3154">
          <w:rPr>
            <w:rFonts w:ascii="Times New Roman" w:hAnsi="Times New Roman" w:cs="Times New Roman"/>
            <w:sz w:val="24"/>
          </w:rPr>
          <w:t>dependency</w:t>
        </w:r>
      </w:ins>
      <w:ins w:id="2159" w:author="Miller, Harvey J." w:date="2020-08-04T16:02:00Z">
        <w:r>
          <w:rPr>
            <w:rFonts w:ascii="Times New Roman" w:hAnsi="Times New Roman" w:cs="Times New Roman"/>
            <w:sz w:val="24"/>
          </w:rPr>
          <w:t xml:space="preserve"> </w:t>
        </w:r>
      </w:ins>
      <w:ins w:id="2160" w:author="Miller, Harvey J." w:date="2020-08-04T16:03:00Z">
        <w:r>
          <w:rPr>
            <w:rFonts w:ascii="Times New Roman" w:hAnsi="Times New Roman" w:cs="Times New Roman"/>
            <w:sz w:val="24"/>
          </w:rPr>
          <w:t xml:space="preserve">that can be explained by </w:t>
        </w:r>
      </w:ins>
      <w:ins w:id="2161" w:author="Miller, Harvey J." w:date="2020-08-04T16:02:00Z">
        <w:r>
          <w:rPr>
            <w:rFonts w:ascii="Times New Roman" w:hAnsi="Times New Roman" w:cs="Times New Roman"/>
            <w:sz w:val="24"/>
          </w:rPr>
          <w:t xml:space="preserve">social factors </w:t>
        </w:r>
      </w:ins>
      <w:ins w:id="2162" w:author="Miller, Harvey J." w:date="2020-08-04T16:03:00Z">
        <w:r>
          <w:rPr>
            <w:rFonts w:ascii="Times New Roman" w:hAnsi="Times New Roman" w:cs="Times New Roman"/>
            <w:sz w:val="24"/>
          </w:rPr>
          <w:t>in each community</w:t>
        </w:r>
      </w:ins>
      <w:ins w:id="2163" w:author="Miller, Harvey J." w:date="2020-08-04T16:00:00Z">
        <w:r>
          <w:rPr>
            <w:rFonts w:ascii="Times New Roman" w:hAnsi="Times New Roman" w:cs="Times New Roman"/>
            <w:sz w:val="24"/>
          </w:rPr>
          <w:t xml:space="preserve">.  </w:t>
        </w:r>
      </w:ins>
      <w:del w:id="2164" w:author="Miller, Harvey J." w:date="2020-08-04T16:00:00Z">
        <w:r w:rsidR="00077492" w:rsidDel="005D3847">
          <w:rPr>
            <w:rFonts w:ascii="Times New Roman" w:hAnsi="Times New Roman" w:cs="Times New Roman"/>
            <w:sz w:val="24"/>
          </w:rPr>
          <w:delText xml:space="preserve">The paper is a first approximation of understanding the heterogeneous impacts of a major pandemic such as COVID-19 on transit systems in the United States. </w:delText>
        </w:r>
      </w:del>
      <w:r w:rsidR="00077492">
        <w:rPr>
          <w:rFonts w:ascii="Times New Roman" w:hAnsi="Times New Roman" w:cs="Times New Roman"/>
          <w:sz w:val="24"/>
        </w:rPr>
        <w:t xml:space="preserve">Our study highlights public transit as an essential service during a pandemic and the vulnerabilities of some </w:t>
      </w:r>
      <w:ins w:id="2165" w:author="Liu, Luyu" w:date="2020-08-05T22:48:00Z">
        <w:r w:rsidR="006A5670">
          <w:rPr>
            <w:rFonts w:ascii="Times New Roman" w:hAnsi="Times New Roman" w:cs="Times New Roman"/>
            <w:sz w:val="24"/>
          </w:rPr>
          <w:t xml:space="preserve">underprivileged </w:t>
        </w:r>
      </w:ins>
      <w:r w:rsidR="00077492">
        <w:rPr>
          <w:rFonts w:ascii="Times New Roman" w:hAnsi="Times New Roman" w:cs="Times New Roman"/>
          <w:sz w:val="24"/>
        </w:rPr>
        <w:t xml:space="preserve">social groups (women, Hispanic, African-Americans) as they travel to perform essential activities. </w:t>
      </w:r>
    </w:p>
    <w:p w14:paraId="546AFB10" w14:textId="6E043CFE" w:rsidR="00077492" w:rsidRPr="00FF3102" w:rsidRDefault="00077492">
      <w:pPr>
        <w:spacing w:line="240" w:lineRule="auto"/>
        <w:ind w:firstLine="720"/>
        <w:jc w:val="both"/>
        <w:rPr>
          <w:rFonts w:ascii="Times New Roman" w:hAnsi="Times New Roman" w:cs="Times New Roman"/>
          <w:sz w:val="24"/>
        </w:rPr>
        <w:pPrChange w:id="2166" w:author="Liu, Luyu" w:date="2020-07-20T23:14:00Z">
          <w:pPr>
            <w:spacing w:line="480" w:lineRule="auto"/>
            <w:ind w:firstLine="720"/>
            <w:jc w:val="both"/>
          </w:pPr>
        </w:pPrChange>
      </w:pPr>
      <w:r>
        <w:rPr>
          <w:rFonts w:ascii="Times New Roman" w:hAnsi="Times New Roman" w:cs="Times New Roman"/>
          <w:sz w:val="24"/>
        </w:rPr>
        <w:t xml:space="preserve">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pPr>
        <w:spacing w:line="240" w:lineRule="auto"/>
        <w:ind w:firstLine="720"/>
        <w:jc w:val="both"/>
        <w:rPr>
          <w:rFonts w:ascii="Times New Roman" w:hAnsi="Times New Roman" w:cs="Times New Roman"/>
          <w:sz w:val="24"/>
        </w:rPr>
        <w:pPrChange w:id="2167" w:author="Liu, Luyu" w:date="2020-07-20T23:14:00Z">
          <w:pPr>
            <w:spacing w:line="480" w:lineRule="auto"/>
            <w:ind w:firstLine="720"/>
            <w:jc w:val="both"/>
          </w:pPr>
        </w:pPrChange>
      </w:pPr>
      <w:r>
        <w:rPr>
          <w:rFonts w:ascii="Times New Roman" w:hAnsi="Times New Roman" w:cs="Times New Roman"/>
          <w:sz w:val="24"/>
        </w:rPr>
        <w:lastRenderedPageBreak/>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13A223D7" w:rsidR="00077492" w:rsidRPr="009457DC" w:rsidRDefault="00077492">
      <w:pPr>
        <w:spacing w:line="240" w:lineRule="auto"/>
        <w:ind w:firstLine="720"/>
        <w:jc w:val="both"/>
        <w:rPr>
          <w:rFonts w:ascii="Times New Roman" w:hAnsi="Times New Roman" w:cs="Times New Roman"/>
          <w:sz w:val="24"/>
        </w:rPr>
        <w:pPrChange w:id="2168" w:author="Liu, Luyu" w:date="2020-07-20T23:14:00Z">
          <w:pPr>
            <w:spacing w:line="480" w:lineRule="auto"/>
            <w:ind w:firstLine="720"/>
            <w:jc w:val="both"/>
          </w:pPr>
        </w:pPrChange>
      </w:pPr>
      <w:r>
        <w:rPr>
          <w:rFonts w:ascii="Times New Roman" w:hAnsi="Times New Roman" w:cs="Times New Roman"/>
          <w:sz w:val="24"/>
        </w:rPr>
        <w:t>Finally, there is a</w:t>
      </w:r>
      <w:ins w:id="2169" w:author="Liu, Luyu" w:date="2020-07-30T18:27:00Z">
        <w:r w:rsidR="00806CD9">
          <w:rPr>
            <w:rFonts w:ascii="Times New Roman" w:hAnsi="Times New Roman" w:cs="Times New Roman"/>
            <w:sz w:val="24"/>
          </w:rPr>
          <w:t>n urgent</w:t>
        </w:r>
      </w:ins>
      <w:r>
        <w:rPr>
          <w:rFonts w:ascii="Times New Roman" w:hAnsi="Times New Roman" w:cs="Times New Roman"/>
          <w:sz w:val="24"/>
        </w:rPr>
        <w:t xml:space="preserve"> need for attitudinal and behavioral surveys and </w:t>
      </w:r>
      <w:ins w:id="2170" w:author="Liu, Luyu" w:date="2020-07-30T18:30:00Z">
        <w:r w:rsidR="00806CD9">
          <w:rPr>
            <w:rFonts w:ascii="Times New Roman" w:hAnsi="Times New Roman" w:cs="Times New Roman"/>
            <w:sz w:val="24"/>
          </w:rPr>
          <w:t xml:space="preserve">further </w:t>
        </w:r>
      </w:ins>
      <w:r>
        <w:rPr>
          <w:rFonts w:ascii="Times New Roman" w:hAnsi="Times New Roman" w:cs="Times New Roman"/>
          <w:sz w:val="24"/>
        </w:rPr>
        <w:t xml:space="preserve">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503B01D5" w:rsidR="00077492" w:rsidDel="00DF1960" w:rsidRDefault="00077492">
      <w:pPr>
        <w:spacing w:line="240" w:lineRule="auto"/>
        <w:rPr>
          <w:del w:id="2171" w:author="Liu, Luyu" w:date="2020-08-02T23:15:00Z"/>
          <w:rFonts w:ascii="Times New Roman" w:hAnsi="Times New Roman" w:cs="Times New Roman"/>
          <w:sz w:val="24"/>
        </w:rPr>
        <w:pPrChange w:id="2172" w:author="Liu, Luyu" w:date="2020-07-20T23:14:00Z">
          <w:pPr>
            <w:spacing w:line="480" w:lineRule="auto"/>
          </w:pPr>
        </w:pPrChange>
      </w:pPr>
    </w:p>
    <w:p w14:paraId="44FAA1C9" w14:textId="4A4884DE" w:rsidR="00077492" w:rsidDel="00DF1960" w:rsidRDefault="00077492">
      <w:pPr>
        <w:spacing w:line="240" w:lineRule="auto"/>
        <w:rPr>
          <w:del w:id="2173" w:author="Liu, Luyu" w:date="2020-08-02T23:15:00Z"/>
          <w:rFonts w:ascii="Times New Roman" w:hAnsi="Times New Roman" w:cs="Times New Roman"/>
          <w:sz w:val="24"/>
        </w:rPr>
        <w:pPrChange w:id="2174" w:author="Liu, Luyu" w:date="2020-07-20T23:14:00Z">
          <w:pPr>
            <w:spacing w:line="480" w:lineRule="auto"/>
          </w:pPr>
        </w:pPrChange>
      </w:pPr>
    </w:p>
    <w:p w14:paraId="5E1D6958" w14:textId="77777777" w:rsidR="00077492" w:rsidRDefault="00077492">
      <w:pPr>
        <w:spacing w:line="240" w:lineRule="auto"/>
        <w:rPr>
          <w:rFonts w:ascii="Times New Roman" w:hAnsi="Times New Roman" w:cs="Times New Roman"/>
          <w:sz w:val="24"/>
        </w:rPr>
        <w:pPrChange w:id="2175" w:author="Liu, Luyu" w:date="2020-07-20T23:14:00Z">
          <w:pPr>
            <w:spacing w:line="480" w:lineRule="auto"/>
          </w:pPr>
        </w:pPrChange>
      </w:pPr>
    </w:p>
    <w:p w14:paraId="295F4031" w14:textId="77777777" w:rsidR="00077492" w:rsidRDefault="00077492">
      <w:pPr>
        <w:spacing w:line="240" w:lineRule="auto"/>
        <w:rPr>
          <w:rFonts w:ascii="Times New Roman" w:hAnsi="Times New Roman" w:cs="Times New Roman"/>
          <w:sz w:val="24"/>
        </w:rPr>
        <w:pPrChange w:id="2176" w:author="Liu, Luyu" w:date="2020-07-20T23:14:00Z">
          <w:pPr>
            <w:spacing w:line="480" w:lineRule="auto"/>
          </w:pPr>
        </w:pPrChange>
      </w:pPr>
    </w:p>
    <w:p w14:paraId="462E6EDE" w14:textId="77777777" w:rsidR="00077492" w:rsidRDefault="00077492">
      <w:pPr>
        <w:spacing w:line="240" w:lineRule="auto"/>
        <w:rPr>
          <w:rFonts w:ascii="Times New Roman" w:hAnsi="Times New Roman" w:cs="Times New Roman"/>
          <w:sz w:val="24"/>
        </w:rPr>
        <w:pPrChange w:id="2177" w:author="Liu, Luyu" w:date="2020-07-20T23:14:00Z">
          <w:pPr>
            <w:spacing w:line="480" w:lineRule="auto"/>
          </w:pPr>
        </w:pPrChange>
      </w:pPr>
    </w:p>
    <w:p w14:paraId="7E601708" w14:textId="77777777" w:rsidR="00077492" w:rsidRPr="009457DC" w:rsidRDefault="00077492">
      <w:pPr>
        <w:pStyle w:val="Subtitle"/>
        <w:pPrChange w:id="2178" w:author="Liu, Luyu" w:date="2020-08-02T21:19:00Z">
          <w:pPr>
            <w:spacing w:line="480" w:lineRule="auto"/>
          </w:pPr>
        </w:pPrChange>
      </w:pPr>
      <w:r w:rsidRPr="009457DC">
        <w:t>Reference</w:t>
      </w:r>
      <w:r>
        <w:t>s</w:t>
      </w:r>
    </w:p>
    <w:p w14:paraId="417A3849" w14:textId="08148D58" w:rsidR="00A02E2F" w:rsidRPr="00A02E2F" w:rsidRDefault="00077492"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A02E2F" w:rsidRPr="00A02E2F">
        <w:rPr>
          <w:rFonts w:ascii="Times New Roman" w:hAnsi="Times New Roman" w:cs="Times New Roman"/>
          <w:noProof/>
          <w:sz w:val="24"/>
          <w:szCs w:val="24"/>
        </w:rPr>
        <w:t xml:space="preserve">1. </w:t>
      </w:r>
      <w:r w:rsidR="00A02E2F" w:rsidRPr="00A02E2F">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08CE10E7"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 </w:t>
      </w:r>
      <w:r w:rsidRPr="00A02E2F">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646B333A"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 </w:t>
      </w:r>
      <w:r w:rsidRPr="00A02E2F">
        <w:rPr>
          <w:rFonts w:ascii="Times New Roman" w:hAnsi="Times New Roman" w:cs="Times New Roman"/>
          <w:noProof/>
          <w:sz w:val="24"/>
          <w:szCs w:val="24"/>
        </w:rPr>
        <w:tab/>
        <w:t>WMATA. Metro and Covid-19: Steps we’ve taken. 2020 [cited 2 Apr 2020]. Available: https://www.wmata.com/service/status/details/COVID-19.cfm</w:t>
      </w:r>
    </w:p>
    <w:p w14:paraId="7F991295"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 </w:t>
      </w:r>
      <w:r w:rsidRPr="00A02E2F">
        <w:rPr>
          <w:rFonts w:ascii="Times New Roman" w:hAnsi="Times New Roman" w:cs="Times New Roman"/>
          <w:noProof/>
          <w:sz w:val="24"/>
          <w:szCs w:val="24"/>
        </w:rPr>
        <w:tab/>
        <w:t>VIA Metropolitan Transit. 03/24/2020: VIA Continues to Run Essential Service in a Safe Environment. 2020 [cited 4 Aug 2020]. Available: https://www.viainfo.net/covid-19/</w:t>
      </w:r>
    </w:p>
    <w:p w14:paraId="2E6AC827"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5. </w:t>
      </w:r>
      <w:r w:rsidRPr="00A02E2F">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518D5AE8"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6. </w:t>
      </w:r>
      <w:r w:rsidRPr="00A02E2F">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36E54ED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7. </w:t>
      </w:r>
      <w:r w:rsidRPr="00A02E2F">
        <w:rPr>
          <w:rFonts w:ascii="Times New Roman" w:hAnsi="Times New Roman" w:cs="Times New Roman"/>
          <w:noProof/>
          <w:sz w:val="24"/>
          <w:szCs w:val="24"/>
        </w:rPr>
        <w:tab/>
        <w:t xml:space="preserve">Zimmerman R. Mass transit infrastructure and urban health. J Urban Heal. 2005;82: 21–32. </w:t>
      </w:r>
    </w:p>
    <w:p w14:paraId="160EA923"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8. </w:t>
      </w:r>
      <w:r w:rsidRPr="00A02E2F">
        <w:rPr>
          <w:rFonts w:ascii="Times New Roman" w:hAnsi="Times New Roman" w:cs="Times New Roman"/>
          <w:noProof/>
          <w:sz w:val="24"/>
          <w:szCs w:val="24"/>
        </w:rPr>
        <w:tab/>
        <w:t xml:space="preserve">Ma X, Liu C, Wen H, Wang Y, Wu Y-J. Understanding commuting patterns using transit smart card data. J Transp Geogr. 2017;58: 135–145. </w:t>
      </w:r>
    </w:p>
    <w:p w14:paraId="4B7B501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9. </w:t>
      </w:r>
      <w:r w:rsidRPr="00A02E2F">
        <w:rPr>
          <w:rFonts w:ascii="Times New Roman" w:hAnsi="Times New Roman" w:cs="Times New Roman"/>
          <w:noProof/>
          <w:sz w:val="24"/>
          <w:szCs w:val="24"/>
        </w:rPr>
        <w:tab/>
        <w:t xml:space="preserve">Wang K-Y. How change of public transportation usage reveals fear of the SARS virus in a city. PLoS One. 2014;9. </w:t>
      </w:r>
    </w:p>
    <w:p w14:paraId="54BBB0C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lastRenderedPageBreak/>
        <w:t xml:space="preserve">10. </w:t>
      </w:r>
      <w:r w:rsidRPr="00A02E2F">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3F78E3B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1. </w:t>
      </w:r>
      <w:r w:rsidRPr="00A02E2F">
        <w:rPr>
          <w:rFonts w:ascii="Times New Roman" w:hAnsi="Times New Roman" w:cs="Times New Roman"/>
          <w:noProof/>
          <w:sz w:val="24"/>
          <w:szCs w:val="24"/>
        </w:rPr>
        <w:tab/>
        <w:t xml:space="preserve">Carleton P, Hoover S, Fields B, Barnes M, Porter JD. GTFS-Ride: Unifying Standard for Fixed-Route Ridership Data. Transp Res Rec. 2019;2673: 173–181. </w:t>
      </w:r>
    </w:p>
    <w:p w14:paraId="1BC5744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2. </w:t>
      </w:r>
      <w:r w:rsidRPr="00A02E2F">
        <w:rPr>
          <w:rFonts w:ascii="Times New Roman" w:hAnsi="Times New Roman" w:cs="Times New Roman"/>
          <w:noProof/>
          <w:sz w:val="24"/>
          <w:szCs w:val="24"/>
        </w:rPr>
        <w:tab/>
        <w:t xml:space="preserve">Porter JD, Carleton P, Hoover S, Fields B. Statewide Data Standards to Support Current and Future Strategic Public Transit Investment. Oregon. Dept. of Transportation. Research Section; 2018. </w:t>
      </w:r>
    </w:p>
    <w:p w14:paraId="010B48A7"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3. </w:t>
      </w:r>
      <w:r w:rsidRPr="00A02E2F">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28EED54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4. </w:t>
      </w:r>
      <w:r w:rsidRPr="00A02E2F">
        <w:rPr>
          <w:rFonts w:ascii="Times New Roman" w:hAnsi="Times New Roman" w:cs="Times New Roman"/>
          <w:noProof/>
          <w:sz w:val="24"/>
          <w:szCs w:val="24"/>
        </w:rPr>
        <w:tab/>
        <w:t>App Store Preview - Transit • Subway &amp; Bus Times. 2020 [cited 23 May 2020]. Available: https://apps.apple.com/app/apple-store/id498151501</w:t>
      </w:r>
    </w:p>
    <w:p w14:paraId="6D780D5B"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5. </w:t>
      </w:r>
      <w:r w:rsidRPr="00A02E2F">
        <w:rPr>
          <w:rFonts w:ascii="Times New Roman" w:hAnsi="Times New Roman" w:cs="Times New Roman"/>
          <w:noProof/>
          <w:sz w:val="24"/>
          <w:szCs w:val="24"/>
        </w:rPr>
        <w:tab/>
        <w:t>Transit app. How coronavirus is disrupting public transit. 2020. Available: https://transitapp.com/coronavirus#monitor</w:t>
      </w:r>
    </w:p>
    <w:p w14:paraId="31A5533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6. </w:t>
      </w:r>
      <w:r w:rsidRPr="00A02E2F">
        <w:rPr>
          <w:rFonts w:ascii="Times New Roman" w:hAnsi="Times New Roman" w:cs="Times New Roman"/>
          <w:noProof/>
          <w:sz w:val="24"/>
          <w:szCs w:val="24"/>
        </w:rPr>
        <w:tab/>
        <w:t>Biocomplexity Institute U of V. COVID-19 Surveillance Dashboard. 2020. Available: https://nssac.bii.virginia.edu/covid-19/dashboard/</w:t>
      </w:r>
    </w:p>
    <w:p w14:paraId="2E76E7B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7. </w:t>
      </w:r>
      <w:r w:rsidRPr="00A02E2F">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22A3EC7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8. </w:t>
      </w:r>
      <w:r w:rsidRPr="00A02E2F">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05B33F51"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9. </w:t>
      </w:r>
      <w:r w:rsidRPr="00A02E2F">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4890AEBD"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0. </w:t>
      </w:r>
      <w:r w:rsidRPr="00A02E2F">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718C57DB"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1. </w:t>
      </w:r>
      <w:r w:rsidRPr="00A02E2F">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30136C8A"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2. </w:t>
      </w:r>
      <w:r w:rsidRPr="00A02E2F">
        <w:rPr>
          <w:rFonts w:ascii="Times New Roman" w:hAnsi="Times New Roman" w:cs="Times New Roman"/>
          <w:noProof/>
          <w:sz w:val="24"/>
          <w:szCs w:val="24"/>
        </w:rPr>
        <w:tab/>
        <w:t xml:space="preserve">Iseki H, Taylor BD. The demographics of public transit subsidies: a case study of Los Angeles. 2010. </w:t>
      </w:r>
    </w:p>
    <w:p w14:paraId="7437A6E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3. </w:t>
      </w:r>
      <w:r w:rsidRPr="00A02E2F">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160AAB4F"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4. </w:t>
      </w:r>
      <w:r w:rsidRPr="00A02E2F">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w:t>
      </w:r>
      <w:r w:rsidRPr="00A02E2F">
        <w:rPr>
          <w:rFonts w:ascii="Times New Roman" w:hAnsi="Times New Roman" w:cs="Times New Roman"/>
          <w:noProof/>
          <w:sz w:val="24"/>
          <w:szCs w:val="24"/>
        </w:rPr>
        <w:lastRenderedPageBreak/>
        <w:t xml:space="preserve">Immun. 2020. </w:t>
      </w:r>
    </w:p>
    <w:p w14:paraId="325AC2F4"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5. </w:t>
      </w:r>
      <w:r w:rsidRPr="00A02E2F">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5EF5C888"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6. </w:t>
      </w:r>
      <w:r w:rsidRPr="00A02E2F">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61AE49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7. </w:t>
      </w:r>
      <w:r w:rsidRPr="00A02E2F">
        <w:rPr>
          <w:rFonts w:ascii="Times New Roman" w:hAnsi="Times New Roman" w:cs="Times New Roman"/>
          <w:noProof/>
          <w:sz w:val="24"/>
          <w:szCs w:val="24"/>
        </w:rPr>
        <w:tab/>
        <w:t>Google. Google Trends - COVID19. 2020 [cited 5 Dec 2020]. Available: https://trends.google.com/trends/explore?date=today 3-m&amp;geo=US&amp;q=COVID19</w:t>
      </w:r>
    </w:p>
    <w:p w14:paraId="20C0773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8. </w:t>
      </w:r>
      <w:r w:rsidRPr="00A02E2F">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12AAEE60"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9. </w:t>
      </w:r>
      <w:r w:rsidRPr="00A02E2F">
        <w:rPr>
          <w:rFonts w:ascii="Times New Roman" w:hAnsi="Times New Roman" w:cs="Times New Roman"/>
          <w:noProof/>
          <w:sz w:val="24"/>
          <w:szCs w:val="24"/>
        </w:rPr>
        <w:tab/>
        <w:t xml:space="preserve">Polzin SE, Chu X, Rey JR. Density and captivity in public transit success: observations from the 1995 nationwide personal transportation study. Transp Res Rec. 2000;1735: 10–18. </w:t>
      </w:r>
    </w:p>
    <w:p w14:paraId="4287877B"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0. </w:t>
      </w:r>
      <w:r w:rsidRPr="00A02E2F">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646552C5"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1. </w:t>
      </w:r>
      <w:r w:rsidRPr="00A02E2F">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1E254EA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2. </w:t>
      </w:r>
      <w:r w:rsidRPr="00A02E2F">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846EC2E"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3. </w:t>
      </w:r>
      <w:r w:rsidRPr="00A02E2F">
        <w:rPr>
          <w:rFonts w:ascii="Times New Roman" w:hAnsi="Times New Roman" w:cs="Times New Roman"/>
          <w:noProof/>
          <w:sz w:val="24"/>
          <w:szCs w:val="24"/>
        </w:rPr>
        <w:tab/>
        <w:t xml:space="preserve">Cheng H-Y, Jian S-W, Liu D-P, Ng T-C, Huang W-T, Lin H-H. High transmissibility of COVID-19 near symptom onset. medRxiv. 2020. </w:t>
      </w:r>
    </w:p>
    <w:p w14:paraId="73DF6B30"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4. </w:t>
      </w:r>
      <w:r w:rsidRPr="00A02E2F">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D1FFF68"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5. </w:t>
      </w:r>
      <w:r w:rsidRPr="00A02E2F">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2F96131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6. </w:t>
      </w:r>
      <w:r w:rsidRPr="00A02E2F">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2B666EA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7. </w:t>
      </w:r>
      <w:r w:rsidRPr="00A02E2F">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13B00A10"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lastRenderedPageBreak/>
        <w:t xml:space="preserve">38. </w:t>
      </w:r>
      <w:r w:rsidRPr="00A02E2F">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637EB1E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9. </w:t>
      </w:r>
      <w:r w:rsidRPr="00A02E2F">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0E7C87B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0. </w:t>
      </w:r>
      <w:r w:rsidRPr="00A02E2F">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5A6F87A4"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1. </w:t>
      </w:r>
      <w:r w:rsidRPr="00A02E2F">
        <w:rPr>
          <w:rFonts w:ascii="Times New Roman" w:hAnsi="Times New Roman" w:cs="Times New Roman"/>
          <w:noProof/>
          <w:sz w:val="24"/>
          <w:szCs w:val="24"/>
        </w:rPr>
        <w:tab/>
        <w:t xml:space="preserve">Giuliano G. Low income, public transit, and mobility. Transp Res Rec. 2005;1927: 63–70. </w:t>
      </w:r>
    </w:p>
    <w:p w14:paraId="03B38AB4"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2. </w:t>
      </w:r>
      <w:r w:rsidRPr="00A02E2F">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19DCD2FD"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3. </w:t>
      </w:r>
      <w:r w:rsidRPr="00A02E2F">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47970535"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rPr>
      </w:pPr>
      <w:r w:rsidRPr="00A02E2F">
        <w:rPr>
          <w:rFonts w:ascii="Times New Roman" w:hAnsi="Times New Roman" w:cs="Times New Roman"/>
          <w:noProof/>
          <w:sz w:val="24"/>
          <w:szCs w:val="24"/>
        </w:rPr>
        <w:t xml:space="preserve">44. </w:t>
      </w:r>
      <w:r w:rsidRPr="00A02E2F">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pPr>
        <w:spacing w:line="240" w:lineRule="auto"/>
        <w:rPr>
          <w:rFonts w:ascii="Times New Roman" w:hAnsi="Times New Roman" w:cs="Times New Roman"/>
          <w:sz w:val="24"/>
        </w:rPr>
        <w:pPrChange w:id="2179" w:author="Liu, Luyu" w:date="2020-07-20T23:14:00Z">
          <w:pPr>
            <w:spacing w:line="480" w:lineRule="auto"/>
          </w:pPr>
        </w:pPrChange>
      </w:pPr>
      <w:r>
        <w:rPr>
          <w:rFonts w:ascii="Times New Roman" w:hAnsi="Times New Roman" w:cs="Times New Roman"/>
          <w:sz w:val="24"/>
        </w:rPr>
        <w:fldChar w:fldCharType="end"/>
      </w:r>
    </w:p>
    <w:p w14:paraId="3DC7F457" w14:textId="77777777" w:rsidR="00077492" w:rsidRDefault="00077492">
      <w:pPr>
        <w:spacing w:line="240" w:lineRule="auto"/>
        <w:pPrChange w:id="2180" w:author="Liu, Luyu" w:date="2020-07-20T23:14:00Z">
          <w:pPr>
            <w:spacing w:line="480" w:lineRule="auto"/>
          </w:pPr>
        </w:pPrChange>
      </w:pPr>
    </w:p>
    <w:p w14:paraId="3AF58EF0" w14:textId="77777777" w:rsidR="00077492" w:rsidRPr="00500CFC" w:rsidRDefault="00077492">
      <w:pPr>
        <w:spacing w:line="240" w:lineRule="auto"/>
        <w:pPrChange w:id="2181" w:author="Liu, Luyu" w:date="2020-07-20T23:14:00Z">
          <w:pPr>
            <w:spacing w:line="480" w:lineRule="auto"/>
          </w:pPr>
        </w:pPrChange>
      </w:pPr>
    </w:p>
    <w:p w14:paraId="79796526" w14:textId="77777777" w:rsidR="008A333B" w:rsidRDefault="008A333B">
      <w:pPr>
        <w:spacing w:line="240" w:lineRule="auto"/>
        <w:pPrChange w:id="2182" w:author="Liu, Luyu" w:date="2020-07-20T23:14:00Z">
          <w:pPr/>
        </w:pPrChange>
      </w:pPr>
    </w:p>
    <w:sectPr w:rsidR="008A333B" w:rsidSect="009C38C1">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 w:author="Miller, Harvey J." w:date="2020-08-04T09:49:00Z" w:initials="MHJ">
    <w:p w14:paraId="56E09AFD" w14:textId="0F3A2F4D" w:rsidR="00F422F3" w:rsidRDefault="00F422F3">
      <w:pPr>
        <w:pStyle w:val="CommentText"/>
      </w:pPr>
      <w:r>
        <w:rPr>
          <w:rStyle w:val="CommentReference"/>
        </w:rPr>
        <w:annotationRef/>
      </w:r>
      <w:r>
        <w:t>Yes?  Proportions?  Or amounts?</w:t>
      </w:r>
    </w:p>
  </w:comment>
  <w:comment w:id="31" w:author="Liu, Luyu" w:date="2020-08-04T17:02:00Z" w:initials="LL">
    <w:p w14:paraId="719FF934" w14:textId="58A6DA55" w:rsidR="00F422F3" w:rsidRDefault="00F422F3">
      <w:pPr>
        <w:pStyle w:val="CommentText"/>
      </w:pPr>
      <w:r>
        <w:rPr>
          <w:rStyle w:val="CommentReference"/>
        </w:rPr>
        <w:annotationRef/>
      </w:r>
      <w:r>
        <w:t>Ratio of the essential workers. So proportions is more appropriate.</w:t>
      </w:r>
    </w:p>
  </w:comment>
  <w:comment w:id="93" w:author="Miller, Harvey J." w:date="2020-08-04T13:11:00Z" w:initials="MHJ">
    <w:p w14:paraId="73062118" w14:textId="77777777" w:rsidR="00F422F3" w:rsidRPr="008D5D97" w:rsidRDefault="00F422F3" w:rsidP="008D5D97">
      <w:pPr>
        <w:pStyle w:val="CommentText"/>
      </w:pPr>
      <w:r>
        <w:rPr>
          <w:rStyle w:val="CommentReference"/>
        </w:rPr>
        <w:annotationRef/>
      </w:r>
      <w:r w:rsidRPr="008D5D97">
        <w:t>Can you add a couple of examples of transit agencies that did not decline as much?  (But not NYC – ones that would be more surprising to the reader.  Start the sentence like this:</w:t>
      </w:r>
    </w:p>
    <w:p w14:paraId="4D30782D" w14:textId="77777777" w:rsidR="00F422F3" w:rsidRPr="008D5D97" w:rsidRDefault="00F422F3" w:rsidP="008D5D97">
      <w:pPr>
        <w:pStyle w:val="CommentText"/>
      </w:pPr>
    </w:p>
    <w:p w14:paraId="577F23E6" w14:textId="77777777" w:rsidR="00F422F3" w:rsidRPr="008D5D97" w:rsidRDefault="00F422F3" w:rsidP="008D5D97">
      <w:pPr>
        <w:pStyle w:val="CommentText"/>
      </w:pPr>
      <w:r w:rsidRPr="008D5D97">
        <w:t xml:space="preserve">In contrast, some transit agencies experienced mode modest declines in ridership </w:t>
      </w:r>
      <w:proofErr w:type="gramStart"/>
      <w:r w:rsidRPr="008D5D97">
        <w:t>…[</w:t>
      </w:r>
      <w:proofErr w:type="gramEnd"/>
      <w:r w:rsidRPr="008D5D97">
        <w:t>EXAMPLE] [EXAMPLE]</w:t>
      </w:r>
    </w:p>
    <w:p w14:paraId="5E899F33" w14:textId="43910852" w:rsidR="00F422F3" w:rsidRDefault="00F422F3" w:rsidP="008D5D97">
      <w:pPr>
        <w:pStyle w:val="CommentText"/>
      </w:pPr>
      <w:r w:rsidRPr="008D5D97">
        <w:annotationRef/>
      </w:r>
    </w:p>
  </w:comment>
  <w:comment w:id="164" w:author="Miller, Harvey J." w:date="2020-08-04T10:42:00Z" w:initials="MHJ">
    <w:p w14:paraId="3AF8AC98" w14:textId="0512F698" w:rsidR="00F422F3" w:rsidRDefault="00F422F3">
      <w:pPr>
        <w:pStyle w:val="CommentText"/>
      </w:pPr>
      <w:r>
        <w:rPr>
          <w:rStyle w:val="CommentReference"/>
        </w:rPr>
        <w:annotationRef/>
      </w:r>
      <w:r>
        <w:t>Can you add a couple of examples of transit agencies that did not decline as much?  (But not NYC – ones that would be more surprising to the reader.  Start the sentence like this:</w:t>
      </w:r>
    </w:p>
    <w:p w14:paraId="1E0C4DD3" w14:textId="77777777" w:rsidR="00F422F3" w:rsidRDefault="00F422F3">
      <w:pPr>
        <w:pStyle w:val="CommentText"/>
      </w:pPr>
    </w:p>
    <w:p w14:paraId="6ABDA6CC" w14:textId="63963EF9" w:rsidR="00F422F3" w:rsidRDefault="00F422F3">
      <w:pPr>
        <w:pStyle w:val="CommentText"/>
      </w:pPr>
      <w:r>
        <w:t xml:space="preserve">In contrast, some transit agencies experienced mode modest declines in ridership </w:t>
      </w:r>
      <w:proofErr w:type="gramStart"/>
      <w:r>
        <w:t>…[</w:t>
      </w:r>
      <w:proofErr w:type="gramEnd"/>
      <w:r>
        <w:t>EXAMPLE] [EXAMPLE]</w:t>
      </w:r>
    </w:p>
  </w:comment>
  <w:comment w:id="334" w:author="Miller, Harvey J." w:date="2020-08-04T12:54:00Z" w:initials="MHJ">
    <w:p w14:paraId="38C678A4" w14:textId="678E10C4" w:rsidR="00F422F3" w:rsidRDefault="00F422F3">
      <w:pPr>
        <w:pStyle w:val="CommentText"/>
      </w:pPr>
      <w:r>
        <w:rPr>
          <w:rStyle w:val="CommentReference"/>
        </w:rPr>
        <w:annotationRef/>
      </w:r>
      <w:r>
        <w:t>Reference [8] is missing.  But I think these fields update automatically?</w:t>
      </w:r>
    </w:p>
  </w:comment>
  <w:comment w:id="335" w:author="Liu, Luyu" w:date="2020-08-04T17:04:00Z" w:initials="LL">
    <w:p w14:paraId="3084CD68" w14:textId="2F9B2D9B" w:rsidR="00F422F3" w:rsidRDefault="00F422F3">
      <w:pPr>
        <w:pStyle w:val="CommentText"/>
      </w:pPr>
      <w:r>
        <w:rPr>
          <w:rStyle w:val="CommentReference"/>
        </w:rPr>
        <w:annotationRef/>
      </w:r>
      <w:r>
        <w:t>Forgot to hit the refresh button.</w:t>
      </w:r>
    </w:p>
  </w:comment>
  <w:comment w:id="429" w:author="Miller, Harvey J." w:date="2020-08-04T13:52:00Z" w:initials="MHJ">
    <w:p w14:paraId="1E7CF342" w14:textId="7037ABBA" w:rsidR="00F422F3" w:rsidRDefault="00F422F3">
      <w:pPr>
        <w:pStyle w:val="CommentText"/>
      </w:pPr>
      <w:r>
        <w:rPr>
          <w:rStyle w:val="CommentReference"/>
        </w:rPr>
        <w:annotationRef/>
      </w:r>
      <w:r>
        <w:t>Can add some references to back up my claims?  Not the transit app ones, but the ones earlier in the paragraph about difficulty in getting ridership data, different definitions.</w:t>
      </w:r>
    </w:p>
  </w:comment>
  <w:comment w:id="490" w:author="Miller, Harvey J." w:date="2020-08-04T14:08:00Z" w:initials="MHJ">
    <w:p w14:paraId="6FADAA7D" w14:textId="055C067F" w:rsidR="00F422F3" w:rsidRDefault="00F422F3">
      <w:pPr>
        <w:pStyle w:val="CommentText"/>
      </w:pPr>
      <w:r>
        <w:rPr>
          <w:rStyle w:val="CommentReference"/>
        </w:rPr>
        <w:annotationRef/>
      </w:r>
      <w:r>
        <w:t>Present tense.  Not past tense.</w:t>
      </w:r>
    </w:p>
  </w:comment>
  <w:comment w:id="491" w:author="Liu, Luyu" w:date="2020-08-04T17:07:00Z" w:initials="LL">
    <w:p w14:paraId="687CECD3" w14:textId="43D174E7" w:rsidR="00F422F3" w:rsidRDefault="00F422F3">
      <w:pPr>
        <w:pStyle w:val="CommentText"/>
      </w:pPr>
      <w:r>
        <w:rPr>
          <w:rStyle w:val="CommentReference"/>
        </w:rPr>
        <w:annotationRef/>
      </w:r>
      <w:r>
        <w:t>Oops</w:t>
      </w:r>
    </w:p>
  </w:comment>
  <w:comment w:id="602" w:author="Miller, Harvey J." w:date="2020-08-04T14:11:00Z" w:initials="MHJ">
    <w:p w14:paraId="2C66DB83" w14:textId="2ECDFF86" w:rsidR="00F422F3" w:rsidRDefault="00F422F3">
      <w:pPr>
        <w:pStyle w:val="CommentText"/>
      </w:pPr>
      <w:r>
        <w:rPr>
          <w:rStyle w:val="CommentReference"/>
        </w:rPr>
        <w:annotationRef/>
      </w:r>
      <w:r>
        <w:t xml:space="preserve">What?  You must be more specific here.  Is it from Transit?  </w:t>
      </w:r>
    </w:p>
  </w:comment>
  <w:comment w:id="603" w:author="Liu, Luyu" w:date="2020-08-04T22:03:00Z" w:initials="LL">
    <w:p w14:paraId="2111AF5A" w14:textId="072661CD" w:rsidR="00F422F3" w:rsidRDefault="00F422F3">
      <w:pPr>
        <w:pStyle w:val="CommentText"/>
      </w:pPr>
      <w:r>
        <w:rPr>
          <w:rStyle w:val="CommentReference"/>
        </w:rPr>
        <w:annotationRef/>
      </w:r>
      <w:r>
        <w:t xml:space="preserve">I am a little concerned about this figure. We did not calculate it, so will </w:t>
      </w:r>
      <w:proofErr w:type="spellStart"/>
      <w:r>
        <w:t>plos</w:t>
      </w:r>
      <w:proofErr w:type="spellEnd"/>
      <w:r>
        <w:t xml:space="preserve"> one ask us for the open data behind this figure?</w:t>
      </w:r>
    </w:p>
  </w:comment>
  <w:comment w:id="649" w:author="Miller, Harvey J." w:date="2020-08-04T14:19:00Z" w:initials="MHJ">
    <w:p w14:paraId="540F42B8" w14:textId="77777777" w:rsidR="00414BCD" w:rsidRDefault="00414BCD" w:rsidP="00414BCD">
      <w:pPr>
        <w:pStyle w:val="CommentText"/>
      </w:pPr>
      <w:r>
        <w:rPr>
          <w:rStyle w:val="CommentReference"/>
        </w:rPr>
        <w:annotationRef/>
      </w:r>
      <w:r>
        <w:t xml:space="preserve">Might as well just say that.  </w:t>
      </w:r>
    </w:p>
  </w:comment>
  <w:comment w:id="650" w:author="Liu, Luyu" w:date="2020-08-05T22:50:00Z" w:initials="LL">
    <w:p w14:paraId="687F7118" w14:textId="70254871" w:rsidR="00414BCD" w:rsidRDefault="00414BCD" w:rsidP="00414BCD">
      <w:pPr>
        <w:pStyle w:val="CommentText"/>
      </w:pPr>
      <w:r>
        <w:rPr>
          <w:rStyle w:val="CommentReference"/>
        </w:rPr>
        <w:annotationRef/>
      </w:r>
      <w:r>
        <w:t xml:space="preserve">This part is kind of messy. I don’t like </w:t>
      </w:r>
      <w:r>
        <w:t>using “</w:t>
      </w:r>
      <w:r>
        <w:t>but</w:t>
      </w:r>
      <w:r>
        <w:t>” more than 4 times, which feel like an improvising talk</w:t>
      </w:r>
      <w:r>
        <w:t xml:space="preserve">. I incorporated this point with the one earlier to focus on the </w:t>
      </w:r>
      <w:r>
        <w:t xml:space="preserve">fact that the </w:t>
      </w:r>
      <w:r>
        <w:t xml:space="preserve">data is good. </w:t>
      </w:r>
    </w:p>
  </w:comment>
  <w:comment w:id="667" w:author="Miller, Harvey J." w:date="2020-08-04T14:19:00Z" w:initials="MHJ">
    <w:p w14:paraId="09395633" w14:textId="53D4C1AF" w:rsidR="00F422F3" w:rsidRDefault="00F422F3">
      <w:pPr>
        <w:pStyle w:val="CommentText"/>
      </w:pPr>
      <w:r>
        <w:rPr>
          <w:rStyle w:val="CommentReference"/>
        </w:rPr>
        <w:annotationRef/>
      </w:r>
      <w:r>
        <w:t xml:space="preserve">Might as well just say that.  </w:t>
      </w:r>
    </w:p>
  </w:comment>
  <w:comment w:id="668" w:author="Liu, Luyu" w:date="2020-08-05T22:50:00Z" w:initials="LL">
    <w:p w14:paraId="6226BB28" w14:textId="35F36529" w:rsidR="00414BCD" w:rsidRDefault="00414BCD">
      <w:pPr>
        <w:pStyle w:val="CommentText"/>
      </w:pPr>
      <w:r>
        <w:rPr>
          <w:rStyle w:val="CommentReference"/>
        </w:rPr>
        <w:annotationRef/>
      </w:r>
      <w:r>
        <w:t xml:space="preserve">This is part is kind of messy. I don’t like but * 4. I incorporated this point with the one earlier to put the focus on the data is good. </w:t>
      </w:r>
    </w:p>
  </w:comment>
  <w:comment w:id="673" w:author="Liu, Luyu" w:date="2020-08-05T22:36:00Z" w:initials="LL">
    <w:p w14:paraId="1F17BEBB" w14:textId="2D9F8CC8" w:rsidR="00D66A3F" w:rsidRDefault="00D66A3F">
      <w:pPr>
        <w:pStyle w:val="CommentText"/>
      </w:pPr>
      <w:r>
        <w:rPr>
          <w:rStyle w:val="CommentReference"/>
        </w:rPr>
        <w:annotationRef/>
      </w:r>
      <w:r>
        <w:t>Aren’</w:t>
      </w:r>
      <w:r w:rsidR="00414BCD">
        <w:t>t these actions happened</w:t>
      </w:r>
      <w:r>
        <w:t xml:space="preserve"> in the past?</w:t>
      </w:r>
      <w:r w:rsidR="00414BCD">
        <w:t xml:space="preserve"> W</w:t>
      </w:r>
      <w:r>
        <w:t xml:space="preserve">e are describing methods we </w:t>
      </w:r>
      <w:r w:rsidR="00414BCD">
        <w:t>were</w:t>
      </w:r>
      <w:r>
        <w:t xml:space="preserve"> conducting? Why we should use present tense?</w:t>
      </w:r>
    </w:p>
    <w:p w14:paraId="635AB9DB" w14:textId="647B6CC0" w:rsidR="00414BCD" w:rsidRDefault="00414BCD">
      <w:pPr>
        <w:pStyle w:val="CommentText"/>
      </w:pPr>
    </w:p>
    <w:p w14:paraId="6E07F656" w14:textId="0E9D9EE6" w:rsidR="00414BCD" w:rsidRDefault="00414BCD">
      <w:pPr>
        <w:pStyle w:val="CommentText"/>
      </w:pPr>
      <w:r>
        <w:t xml:space="preserve">Similarly later we have some verbs. </w:t>
      </w:r>
    </w:p>
  </w:comment>
  <w:comment w:id="788" w:author="Miller, Harvey J." w:date="2020-08-04T14:32:00Z" w:initials="MHJ">
    <w:p w14:paraId="3474C286" w14:textId="3D26FC1F" w:rsidR="00F422F3" w:rsidRDefault="00F422F3">
      <w:pPr>
        <w:pStyle w:val="CommentText"/>
      </w:pPr>
      <w:r>
        <w:rPr>
          <w:rStyle w:val="CommentReference"/>
        </w:rPr>
        <w:annotationRef/>
      </w:r>
      <w:r>
        <w:t xml:space="preserve">The “base value” label is confusing.  You also need to illustrate the decay rate and response intervals. </w:t>
      </w:r>
    </w:p>
  </w:comment>
  <w:comment w:id="850" w:author="Miller, Harvey J." w:date="2020-08-04T14:37:00Z" w:initials="MHJ">
    <w:p w14:paraId="1E3F7393" w14:textId="777A500A" w:rsidR="00F422F3" w:rsidRDefault="00F422F3">
      <w:pPr>
        <w:pStyle w:val="CommentText"/>
      </w:pPr>
      <w:r>
        <w:rPr>
          <w:rStyle w:val="CommentReference"/>
        </w:rPr>
        <w:annotationRef/>
      </w:r>
      <w:r>
        <w:t xml:space="preserve"> You need to illustrate all of the parameters you describe below.  </w:t>
      </w:r>
    </w:p>
  </w:comment>
  <w:comment w:id="851" w:author="Liu, Luyu" w:date="2020-08-04T17:09:00Z" w:initials="LL">
    <w:p w14:paraId="27A6CFD4" w14:textId="6D855270" w:rsidR="00F422F3" w:rsidRDefault="00F422F3">
      <w:pPr>
        <w:pStyle w:val="CommentText"/>
      </w:pPr>
      <w:r>
        <w:rPr>
          <w:rStyle w:val="CommentReference"/>
        </w:rPr>
        <w:annotationRef/>
      </w:r>
      <w:r>
        <w:t>I can add response interval, but I really can’t add k. K is an abstract parameter that cannot be shown directly on the graph</w:t>
      </w:r>
      <w:proofErr w:type="gramStart"/>
      <w:r>
        <w:t>,.</w:t>
      </w:r>
      <w:proofErr w:type="gramEnd"/>
    </w:p>
  </w:comment>
  <w:comment w:id="956" w:author="Miller, Harvey J." w:date="2020-08-04T14:44:00Z" w:initials="MHJ">
    <w:p w14:paraId="10EFF9A2" w14:textId="2803532B" w:rsidR="00F422F3" w:rsidRDefault="00F422F3">
      <w:pPr>
        <w:pStyle w:val="CommentText"/>
      </w:pPr>
      <w:r>
        <w:rPr>
          <w:rStyle w:val="CommentReference"/>
        </w:rPr>
        <w:annotationRef/>
      </w:r>
      <w:proofErr w:type="gramStart"/>
      <w:r>
        <w:t>gender</w:t>
      </w:r>
      <w:proofErr w:type="gramEnd"/>
      <w:r>
        <w:t>?</w:t>
      </w:r>
    </w:p>
  </w:comment>
  <w:comment w:id="957" w:author="Liu, Luyu" w:date="2020-08-04T17:10:00Z" w:initials="LL">
    <w:p w14:paraId="0F9F9546" w14:textId="4CB14859" w:rsidR="00F422F3" w:rsidRDefault="00F422F3">
      <w:pPr>
        <w:pStyle w:val="CommentText"/>
      </w:pPr>
      <w:r>
        <w:rPr>
          <w:rStyle w:val="CommentReference"/>
        </w:rPr>
        <w:annotationRef/>
      </w:r>
      <w:r>
        <w:t>Sex, as in ACS data. Census data won’t survey genders, which is a common criticism</w:t>
      </w:r>
    </w:p>
  </w:comment>
  <w:comment w:id="947" w:author="Miller, Harvey J." w:date="2020-08-04T14:44:00Z" w:initials="MHJ">
    <w:p w14:paraId="6AB91149" w14:textId="3504012D" w:rsidR="00F422F3" w:rsidRDefault="00F422F3">
      <w:pPr>
        <w:pStyle w:val="CommentText"/>
      </w:pPr>
      <w:r>
        <w:rPr>
          <w:rStyle w:val="CommentReference"/>
        </w:rPr>
        <w:annotationRef/>
      </w:r>
      <w:r>
        <w:t>Present tense!</w:t>
      </w:r>
    </w:p>
  </w:comment>
  <w:comment w:id="1657" w:author="Miller, Harvey J." w:date="2020-08-04T15:15:00Z" w:initials="MHJ">
    <w:p w14:paraId="44452887" w14:textId="79A533B4" w:rsidR="00F422F3" w:rsidRDefault="00F422F3">
      <w:pPr>
        <w:pStyle w:val="CommentText"/>
      </w:pPr>
      <w:r>
        <w:rPr>
          <w:rStyle w:val="CommentReference"/>
        </w:rPr>
        <w:annotationRef/>
      </w:r>
      <w:r>
        <w:t>Wait, what?   Is this correct?   I don’t get this.</w:t>
      </w:r>
    </w:p>
  </w:comment>
  <w:comment w:id="1934" w:author="Miller, Harvey J." w:date="2020-08-04T15:34:00Z" w:initials="MHJ">
    <w:p w14:paraId="1BD407A8" w14:textId="48D78060" w:rsidR="00F422F3" w:rsidRDefault="00F422F3">
      <w:pPr>
        <w:pStyle w:val="CommentText"/>
      </w:pPr>
      <w:r>
        <w:rPr>
          <w:rStyle w:val="CommentReference"/>
        </w:rPr>
        <w:annotationRef/>
      </w:r>
      <w:r>
        <w:t>Make sure the justification is consistent throughout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E09AFD" w15:done="0"/>
  <w15:commentEx w15:paraId="719FF934" w15:paraIdParent="56E09AFD" w15:done="0"/>
  <w15:commentEx w15:paraId="5E899F33" w15:done="0"/>
  <w15:commentEx w15:paraId="6ABDA6CC" w15:done="0"/>
  <w15:commentEx w15:paraId="38C678A4" w15:done="1"/>
  <w15:commentEx w15:paraId="3084CD68" w15:paraIdParent="38C678A4" w15:done="1"/>
  <w15:commentEx w15:paraId="1E7CF342" w15:done="1"/>
  <w15:commentEx w15:paraId="6FADAA7D" w15:done="1"/>
  <w15:commentEx w15:paraId="687CECD3" w15:paraIdParent="6FADAA7D" w15:done="1"/>
  <w15:commentEx w15:paraId="2C66DB83" w15:done="0"/>
  <w15:commentEx w15:paraId="2111AF5A" w15:paraIdParent="2C66DB83" w15:done="0"/>
  <w15:commentEx w15:paraId="540F42B8" w15:done="0"/>
  <w15:commentEx w15:paraId="687F7118" w15:paraIdParent="540F42B8" w15:done="0"/>
  <w15:commentEx w15:paraId="09395633" w15:done="0"/>
  <w15:commentEx w15:paraId="6226BB28" w15:paraIdParent="09395633" w15:done="0"/>
  <w15:commentEx w15:paraId="6E07F656" w15:done="0"/>
  <w15:commentEx w15:paraId="3474C286" w15:done="0"/>
  <w15:commentEx w15:paraId="1E3F7393" w15:done="0"/>
  <w15:commentEx w15:paraId="27A6CFD4" w15:paraIdParent="1E3F7393" w15:done="0"/>
  <w15:commentEx w15:paraId="10EFF9A2" w15:done="0"/>
  <w15:commentEx w15:paraId="0F9F9546" w15:paraIdParent="10EFF9A2" w15:done="0"/>
  <w15:commentEx w15:paraId="6AB91149" w15:done="0"/>
  <w15:commentEx w15:paraId="44452887" w15:done="1"/>
  <w15:commentEx w15:paraId="1BD407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E09AFD" w16cid:durableId="22D3ADC4"/>
  <w16cid:commentId w16cid:paraId="5E899F33" w16cid:durableId="22D3DD0F"/>
  <w16cid:commentId w16cid:paraId="25D5C014" w16cid:durableId="22D3E037"/>
  <w16cid:commentId w16cid:paraId="70DB53E5" w16cid:durableId="22D3E065"/>
  <w16cid:commentId w16cid:paraId="6ABDA6CC" w16cid:durableId="22D3BA1D"/>
  <w16cid:commentId w16cid:paraId="38C678A4" w16cid:durableId="22D3D906"/>
  <w16cid:commentId w16cid:paraId="1E7CF342" w16cid:durableId="22D3E6B3"/>
  <w16cid:commentId w16cid:paraId="6FADAA7D" w16cid:durableId="22D3EA45"/>
  <w16cid:commentId w16cid:paraId="2C66DB83" w16cid:durableId="22D3EAFF"/>
  <w16cid:commentId w16cid:paraId="09395633" w16cid:durableId="22D3ED08"/>
  <w16cid:commentId w16cid:paraId="3474C286" w16cid:durableId="22D3F014"/>
  <w16cid:commentId w16cid:paraId="1E3F7393" w16cid:durableId="22D3F13C"/>
  <w16cid:commentId w16cid:paraId="10EFF9A2" w16cid:durableId="22D3F2CA"/>
  <w16cid:commentId w16cid:paraId="6AB91149" w16cid:durableId="22D3F2B3"/>
  <w16cid:commentId w16cid:paraId="3B7F6E72" w16cid:durableId="22D3F64B"/>
  <w16cid:commentId w16cid:paraId="4F7252BD" w16cid:durableId="22D3F814"/>
  <w16cid:commentId w16cid:paraId="44452887" w16cid:durableId="22D3F9F4"/>
  <w16cid:commentId w16cid:paraId="1BD407A8" w16cid:durableId="22D3FE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7C261A" w14:textId="77777777" w:rsidR="00745FE3" w:rsidRDefault="00745FE3">
      <w:pPr>
        <w:spacing w:after="0" w:line="240" w:lineRule="auto"/>
      </w:pPr>
      <w:r>
        <w:separator/>
      </w:r>
    </w:p>
  </w:endnote>
  <w:endnote w:type="continuationSeparator" w:id="0">
    <w:p w14:paraId="6A1E3418" w14:textId="77777777" w:rsidR="00745FE3" w:rsidRDefault="00745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4B9D1463" w:rsidR="00F422F3" w:rsidRDefault="00F422F3">
        <w:pPr>
          <w:pStyle w:val="Footer"/>
          <w:jc w:val="right"/>
        </w:pPr>
        <w:r>
          <w:fldChar w:fldCharType="begin"/>
        </w:r>
        <w:r>
          <w:instrText xml:space="preserve"> PAGE   \* MERGEFORMAT </w:instrText>
        </w:r>
        <w:r>
          <w:fldChar w:fldCharType="separate"/>
        </w:r>
        <w:r w:rsidR="009654AF">
          <w:rPr>
            <w:noProof/>
          </w:rPr>
          <w:t>8</w:t>
        </w:r>
        <w:r>
          <w:rPr>
            <w:noProof/>
          </w:rPr>
          <w:fldChar w:fldCharType="end"/>
        </w:r>
      </w:p>
    </w:sdtContent>
  </w:sdt>
  <w:p w14:paraId="0E5DF4F2" w14:textId="77777777" w:rsidR="00F422F3" w:rsidRDefault="00F422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FBAAC7" w14:textId="77777777" w:rsidR="00745FE3" w:rsidRDefault="00745FE3">
      <w:pPr>
        <w:spacing w:after="0" w:line="240" w:lineRule="auto"/>
      </w:pPr>
      <w:r>
        <w:separator/>
      </w:r>
    </w:p>
  </w:footnote>
  <w:footnote w:type="continuationSeparator" w:id="0">
    <w:p w14:paraId="188867C9" w14:textId="77777777" w:rsidR="00745FE3" w:rsidRDefault="00745F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04F3D"/>
    <w:rsid w:val="00012747"/>
    <w:rsid w:val="0001493B"/>
    <w:rsid w:val="0003385A"/>
    <w:rsid w:val="00040853"/>
    <w:rsid w:val="00043B09"/>
    <w:rsid w:val="000522C4"/>
    <w:rsid w:val="00053D48"/>
    <w:rsid w:val="00057EE9"/>
    <w:rsid w:val="00062967"/>
    <w:rsid w:val="00070B50"/>
    <w:rsid w:val="00072152"/>
    <w:rsid w:val="000737F4"/>
    <w:rsid w:val="00075952"/>
    <w:rsid w:val="00077492"/>
    <w:rsid w:val="000841ED"/>
    <w:rsid w:val="00092329"/>
    <w:rsid w:val="000E1061"/>
    <w:rsid w:val="000E7AE1"/>
    <w:rsid w:val="000F2EDD"/>
    <w:rsid w:val="000F49FB"/>
    <w:rsid w:val="00100375"/>
    <w:rsid w:val="00101676"/>
    <w:rsid w:val="0010496F"/>
    <w:rsid w:val="0011092E"/>
    <w:rsid w:val="00120BD9"/>
    <w:rsid w:val="0012456D"/>
    <w:rsid w:val="001272E3"/>
    <w:rsid w:val="0013248A"/>
    <w:rsid w:val="0013371E"/>
    <w:rsid w:val="00155894"/>
    <w:rsid w:val="0015721A"/>
    <w:rsid w:val="00160817"/>
    <w:rsid w:val="00166595"/>
    <w:rsid w:val="00185CA3"/>
    <w:rsid w:val="0019668F"/>
    <w:rsid w:val="001A2D51"/>
    <w:rsid w:val="001B18E3"/>
    <w:rsid w:val="001B6711"/>
    <w:rsid w:val="001B68B1"/>
    <w:rsid w:val="001E1146"/>
    <w:rsid w:val="001E30D4"/>
    <w:rsid w:val="001E3C34"/>
    <w:rsid w:val="001F3ACA"/>
    <w:rsid w:val="001F4F23"/>
    <w:rsid w:val="00202A15"/>
    <w:rsid w:val="0020549A"/>
    <w:rsid w:val="00210E64"/>
    <w:rsid w:val="002130A1"/>
    <w:rsid w:val="002130AB"/>
    <w:rsid w:val="00215B64"/>
    <w:rsid w:val="00216ABB"/>
    <w:rsid w:val="0022091A"/>
    <w:rsid w:val="0023011C"/>
    <w:rsid w:val="002316DB"/>
    <w:rsid w:val="00247372"/>
    <w:rsid w:val="00256A5D"/>
    <w:rsid w:val="00263C5F"/>
    <w:rsid w:val="00270A59"/>
    <w:rsid w:val="00270FB1"/>
    <w:rsid w:val="002713F6"/>
    <w:rsid w:val="00272057"/>
    <w:rsid w:val="00272B35"/>
    <w:rsid w:val="00273080"/>
    <w:rsid w:val="002730D3"/>
    <w:rsid w:val="00290C45"/>
    <w:rsid w:val="00292150"/>
    <w:rsid w:val="002A5EC0"/>
    <w:rsid w:val="002A7F68"/>
    <w:rsid w:val="002B02F4"/>
    <w:rsid w:val="002B0DCA"/>
    <w:rsid w:val="002B24EC"/>
    <w:rsid w:val="002B4D79"/>
    <w:rsid w:val="002D56E6"/>
    <w:rsid w:val="002E0632"/>
    <w:rsid w:val="002F1079"/>
    <w:rsid w:val="0032102D"/>
    <w:rsid w:val="003239E3"/>
    <w:rsid w:val="00323EC2"/>
    <w:rsid w:val="00326A80"/>
    <w:rsid w:val="00330CB0"/>
    <w:rsid w:val="00344B27"/>
    <w:rsid w:val="00347592"/>
    <w:rsid w:val="00356580"/>
    <w:rsid w:val="00356BD4"/>
    <w:rsid w:val="00356BE5"/>
    <w:rsid w:val="00357EE7"/>
    <w:rsid w:val="0036092A"/>
    <w:rsid w:val="003678DE"/>
    <w:rsid w:val="00381777"/>
    <w:rsid w:val="00383ECA"/>
    <w:rsid w:val="003972EC"/>
    <w:rsid w:val="00397CE7"/>
    <w:rsid w:val="003B1579"/>
    <w:rsid w:val="003B5A72"/>
    <w:rsid w:val="003B6C07"/>
    <w:rsid w:val="003C2F55"/>
    <w:rsid w:val="003E4344"/>
    <w:rsid w:val="003E5814"/>
    <w:rsid w:val="00401B8E"/>
    <w:rsid w:val="004125CF"/>
    <w:rsid w:val="00414BCD"/>
    <w:rsid w:val="00424DAB"/>
    <w:rsid w:val="00434877"/>
    <w:rsid w:val="004452E9"/>
    <w:rsid w:val="00446080"/>
    <w:rsid w:val="00456CA0"/>
    <w:rsid w:val="00464C3E"/>
    <w:rsid w:val="004756B0"/>
    <w:rsid w:val="00477C77"/>
    <w:rsid w:val="00483118"/>
    <w:rsid w:val="00487B11"/>
    <w:rsid w:val="0049221F"/>
    <w:rsid w:val="004B32C6"/>
    <w:rsid w:val="004B5C3C"/>
    <w:rsid w:val="004C0F8B"/>
    <w:rsid w:val="004C179B"/>
    <w:rsid w:val="004C1FEE"/>
    <w:rsid w:val="004E2FFB"/>
    <w:rsid w:val="004E4F8E"/>
    <w:rsid w:val="004F3A40"/>
    <w:rsid w:val="0050689E"/>
    <w:rsid w:val="0052072A"/>
    <w:rsid w:val="00523F3D"/>
    <w:rsid w:val="005251B7"/>
    <w:rsid w:val="005254FE"/>
    <w:rsid w:val="00541974"/>
    <w:rsid w:val="00542738"/>
    <w:rsid w:val="00544D0B"/>
    <w:rsid w:val="00545573"/>
    <w:rsid w:val="00557E87"/>
    <w:rsid w:val="00581AB5"/>
    <w:rsid w:val="00587BB2"/>
    <w:rsid w:val="00591BCA"/>
    <w:rsid w:val="00593F10"/>
    <w:rsid w:val="005944DC"/>
    <w:rsid w:val="005A083D"/>
    <w:rsid w:val="005A2387"/>
    <w:rsid w:val="005A2709"/>
    <w:rsid w:val="005B7FEC"/>
    <w:rsid w:val="005C1F65"/>
    <w:rsid w:val="005C635A"/>
    <w:rsid w:val="005D209C"/>
    <w:rsid w:val="005D3847"/>
    <w:rsid w:val="005D7633"/>
    <w:rsid w:val="005E3D14"/>
    <w:rsid w:val="005E7EC6"/>
    <w:rsid w:val="005F359C"/>
    <w:rsid w:val="005F6B5B"/>
    <w:rsid w:val="005F746B"/>
    <w:rsid w:val="00601710"/>
    <w:rsid w:val="00601772"/>
    <w:rsid w:val="00610E0F"/>
    <w:rsid w:val="00610EAA"/>
    <w:rsid w:val="0061172F"/>
    <w:rsid w:val="006152F3"/>
    <w:rsid w:val="0061628C"/>
    <w:rsid w:val="006264B9"/>
    <w:rsid w:val="00627190"/>
    <w:rsid w:val="00636611"/>
    <w:rsid w:val="00636D1A"/>
    <w:rsid w:val="00637D19"/>
    <w:rsid w:val="0064213A"/>
    <w:rsid w:val="00653514"/>
    <w:rsid w:val="00653AA7"/>
    <w:rsid w:val="00661E8D"/>
    <w:rsid w:val="00665863"/>
    <w:rsid w:val="00673ED5"/>
    <w:rsid w:val="006811AE"/>
    <w:rsid w:val="00686BE5"/>
    <w:rsid w:val="00695658"/>
    <w:rsid w:val="006A1FF6"/>
    <w:rsid w:val="006A5670"/>
    <w:rsid w:val="006A7A63"/>
    <w:rsid w:val="006B1119"/>
    <w:rsid w:val="006B51BC"/>
    <w:rsid w:val="006B7C71"/>
    <w:rsid w:val="006C15BB"/>
    <w:rsid w:val="006C4A81"/>
    <w:rsid w:val="006C64A6"/>
    <w:rsid w:val="006D69AA"/>
    <w:rsid w:val="00711347"/>
    <w:rsid w:val="0071544B"/>
    <w:rsid w:val="00724907"/>
    <w:rsid w:val="0074093C"/>
    <w:rsid w:val="00741C77"/>
    <w:rsid w:val="007455D1"/>
    <w:rsid w:val="00745FE3"/>
    <w:rsid w:val="00751F3B"/>
    <w:rsid w:val="00756A46"/>
    <w:rsid w:val="00757F5E"/>
    <w:rsid w:val="0076256B"/>
    <w:rsid w:val="00762774"/>
    <w:rsid w:val="00770DD5"/>
    <w:rsid w:val="007971DF"/>
    <w:rsid w:val="007A0372"/>
    <w:rsid w:val="007A5620"/>
    <w:rsid w:val="007B4D7B"/>
    <w:rsid w:val="007C6C3B"/>
    <w:rsid w:val="007D36F4"/>
    <w:rsid w:val="007D7210"/>
    <w:rsid w:val="007E3F5C"/>
    <w:rsid w:val="0080193A"/>
    <w:rsid w:val="00801A3D"/>
    <w:rsid w:val="00803EC8"/>
    <w:rsid w:val="00806CD9"/>
    <w:rsid w:val="008101AB"/>
    <w:rsid w:val="00810688"/>
    <w:rsid w:val="00820427"/>
    <w:rsid w:val="008207D7"/>
    <w:rsid w:val="00820C6F"/>
    <w:rsid w:val="00827526"/>
    <w:rsid w:val="00870A96"/>
    <w:rsid w:val="00874979"/>
    <w:rsid w:val="008A333B"/>
    <w:rsid w:val="008A4871"/>
    <w:rsid w:val="008A6B31"/>
    <w:rsid w:val="008B65FF"/>
    <w:rsid w:val="008C448E"/>
    <w:rsid w:val="008D35BC"/>
    <w:rsid w:val="008D3C09"/>
    <w:rsid w:val="008D5D97"/>
    <w:rsid w:val="008E322B"/>
    <w:rsid w:val="008E37A7"/>
    <w:rsid w:val="008E523F"/>
    <w:rsid w:val="008E60FF"/>
    <w:rsid w:val="00902543"/>
    <w:rsid w:val="00913806"/>
    <w:rsid w:val="009156B5"/>
    <w:rsid w:val="00923C9C"/>
    <w:rsid w:val="009303D7"/>
    <w:rsid w:val="00931A82"/>
    <w:rsid w:val="009536B5"/>
    <w:rsid w:val="009573D3"/>
    <w:rsid w:val="009654AF"/>
    <w:rsid w:val="00965789"/>
    <w:rsid w:val="009733E9"/>
    <w:rsid w:val="00975C7C"/>
    <w:rsid w:val="0097739B"/>
    <w:rsid w:val="00993C84"/>
    <w:rsid w:val="00994523"/>
    <w:rsid w:val="00997E7C"/>
    <w:rsid w:val="009A045A"/>
    <w:rsid w:val="009A07A2"/>
    <w:rsid w:val="009A300F"/>
    <w:rsid w:val="009A5D7D"/>
    <w:rsid w:val="009B25D0"/>
    <w:rsid w:val="009B6887"/>
    <w:rsid w:val="009B7BD8"/>
    <w:rsid w:val="009C1505"/>
    <w:rsid w:val="009C38C1"/>
    <w:rsid w:val="009D1FD2"/>
    <w:rsid w:val="009E6663"/>
    <w:rsid w:val="009F217C"/>
    <w:rsid w:val="009F25C0"/>
    <w:rsid w:val="00A00698"/>
    <w:rsid w:val="00A02E2F"/>
    <w:rsid w:val="00A123AE"/>
    <w:rsid w:val="00A1299D"/>
    <w:rsid w:val="00A45F38"/>
    <w:rsid w:val="00A50F10"/>
    <w:rsid w:val="00A52694"/>
    <w:rsid w:val="00A6679C"/>
    <w:rsid w:val="00A73AC5"/>
    <w:rsid w:val="00A96E03"/>
    <w:rsid w:val="00AA080F"/>
    <w:rsid w:val="00AA3AEC"/>
    <w:rsid w:val="00AB4354"/>
    <w:rsid w:val="00AB6493"/>
    <w:rsid w:val="00AB758D"/>
    <w:rsid w:val="00AC61AA"/>
    <w:rsid w:val="00AD3883"/>
    <w:rsid w:val="00AE0E6C"/>
    <w:rsid w:val="00AE3241"/>
    <w:rsid w:val="00AF26FD"/>
    <w:rsid w:val="00AF67CF"/>
    <w:rsid w:val="00AF6A1D"/>
    <w:rsid w:val="00B0069D"/>
    <w:rsid w:val="00B2642B"/>
    <w:rsid w:val="00B3371E"/>
    <w:rsid w:val="00B45FB9"/>
    <w:rsid w:val="00B5301C"/>
    <w:rsid w:val="00B55650"/>
    <w:rsid w:val="00B56A1C"/>
    <w:rsid w:val="00B610AE"/>
    <w:rsid w:val="00B671A3"/>
    <w:rsid w:val="00B82F19"/>
    <w:rsid w:val="00B97D05"/>
    <w:rsid w:val="00BC3B1C"/>
    <w:rsid w:val="00BD12A2"/>
    <w:rsid w:val="00BD67B7"/>
    <w:rsid w:val="00BE21C1"/>
    <w:rsid w:val="00BE759B"/>
    <w:rsid w:val="00C11446"/>
    <w:rsid w:val="00C1522E"/>
    <w:rsid w:val="00C1577D"/>
    <w:rsid w:val="00C2220C"/>
    <w:rsid w:val="00C34785"/>
    <w:rsid w:val="00C35D8B"/>
    <w:rsid w:val="00C43A94"/>
    <w:rsid w:val="00C52B19"/>
    <w:rsid w:val="00C55626"/>
    <w:rsid w:val="00C60F4B"/>
    <w:rsid w:val="00C647E3"/>
    <w:rsid w:val="00C759BB"/>
    <w:rsid w:val="00C94C81"/>
    <w:rsid w:val="00CC1D5A"/>
    <w:rsid w:val="00CC2174"/>
    <w:rsid w:val="00CC514D"/>
    <w:rsid w:val="00CC7F95"/>
    <w:rsid w:val="00CD0E45"/>
    <w:rsid w:val="00CD338B"/>
    <w:rsid w:val="00CD3C15"/>
    <w:rsid w:val="00CD4C63"/>
    <w:rsid w:val="00CE443E"/>
    <w:rsid w:val="00CE5C47"/>
    <w:rsid w:val="00CE678E"/>
    <w:rsid w:val="00CE7730"/>
    <w:rsid w:val="00CF1294"/>
    <w:rsid w:val="00CF322A"/>
    <w:rsid w:val="00CF6BB1"/>
    <w:rsid w:val="00D02036"/>
    <w:rsid w:val="00D103DB"/>
    <w:rsid w:val="00D119F5"/>
    <w:rsid w:val="00D20056"/>
    <w:rsid w:val="00D2269C"/>
    <w:rsid w:val="00D2338B"/>
    <w:rsid w:val="00D32EF1"/>
    <w:rsid w:val="00D55FF5"/>
    <w:rsid w:val="00D6391E"/>
    <w:rsid w:val="00D63DF9"/>
    <w:rsid w:val="00D66A3F"/>
    <w:rsid w:val="00D73FC1"/>
    <w:rsid w:val="00D743A3"/>
    <w:rsid w:val="00D75BD2"/>
    <w:rsid w:val="00D81646"/>
    <w:rsid w:val="00D950D7"/>
    <w:rsid w:val="00DA0B4A"/>
    <w:rsid w:val="00DA1B89"/>
    <w:rsid w:val="00DA2EDC"/>
    <w:rsid w:val="00DB46CC"/>
    <w:rsid w:val="00DC02FD"/>
    <w:rsid w:val="00DC3260"/>
    <w:rsid w:val="00DE638C"/>
    <w:rsid w:val="00DE68A2"/>
    <w:rsid w:val="00DF1960"/>
    <w:rsid w:val="00DF3BC3"/>
    <w:rsid w:val="00E02617"/>
    <w:rsid w:val="00E33862"/>
    <w:rsid w:val="00E620B5"/>
    <w:rsid w:val="00E6336F"/>
    <w:rsid w:val="00E642A0"/>
    <w:rsid w:val="00E670AA"/>
    <w:rsid w:val="00E70748"/>
    <w:rsid w:val="00E71AC6"/>
    <w:rsid w:val="00E71C09"/>
    <w:rsid w:val="00E828B8"/>
    <w:rsid w:val="00E847F4"/>
    <w:rsid w:val="00E95296"/>
    <w:rsid w:val="00EA025D"/>
    <w:rsid w:val="00EA1A59"/>
    <w:rsid w:val="00EA3154"/>
    <w:rsid w:val="00EA4E55"/>
    <w:rsid w:val="00EB0148"/>
    <w:rsid w:val="00EB6B89"/>
    <w:rsid w:val="00EC009C"/>
    <w:rsid w:val="00EC0492"/>
    <w:rsid w:val="00EC1F9F"/>
    <w:rsid w:val="00EC5317"/>
    <w:rsid w:val="00EC596F"/>
    <w:rsid w:val="00ED521E"/>
    <w:rsid w:val="00ED527A"/>
    <w:rsid w:val="00EE2E3D"/>
    <w:rsid w:val="00EE58B8"/>
    <w:rsid w:val="00EE684B"/>
    <w:rsid w:val="00F04299"/>
    <w:rsid w:val="00F13EE2"/>
    <w:rsid w:val="00F176CD"/>
    <w:rsid w:val="00F30C24"/>
    <w:rsid w:val="00F33037"/>
    <w:rsid w:val="00F422F3"/>
    <w:rsid w:val="00F502E3"/>
    <w:rsid w:val="00F53F13"/>
    <w:rsid w:val="00F654AF"/>
    <w:rsid w:val="00F65DE6"/>
    <w:rsid w:val="00F709BE"/>
    <w:rsid w:val="00F74D62"/>
    <w:rsid w:val="00F7740E"/>
    <w:rsid w:val="00F811DE"/>
    <w:rsid w:val="00F9165D"/>
    <w:rsid w:val="00F92F58"/>
    <w:rsid w:val="00F95316"/>
    <w:rsid w:val="00FA2EC6"/>
    <w:rsid w:val="00FC1479"/>
    <w:rsid w:val="00FC5EF1"/>
    <w:rsid w:val="00FC7AD7"/>
    <w:rsid w:val="00FD24C9"/>
    <w:rsid w:val="00FD70E5"/>
    <w:rsid w:val="00FD7CDC"/>
    <w:rsid w:val="00FE4A43"/>
    <w:rsid w:val="00FF2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121BB"/>
  <w15:chartTrackingRefBased/>
  <w15:docId w15:val="{BCB493D3-36A3-4D7D-A3DB-959D35372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Level 1"/>
    <w:basedOn w:val="Normal"/>
    <w:next w:val="Normal"/>
    <w:link w:val="SubtitleChar"/>
    <w:uiPriority w:val="11"/>
    <w:qFormat/>
    <w:rsid w:val="00456CA0"/>
    <w:pPr>
      <w:spacing w:line="240" w:lineRule="auto"/>
      <w:jc w:val="both"/>
    </w:pPr>
    <w:rPr>
      <w:rFonts w:ascii="Times New Roman" w:hAnsi="Times New Roman" w:cs="Times New Roman"/>
      <w:b/>
      <w:sz w:val="36"/>
    </w:rPr>
  </w:style>
  <w:style w:type="character" w:customStyle="1" w:styleId="SubtitleChar">
    <w:name w:val="Subtitle Char"/>
    <w:aliases w:val="Level 1 Char"/>
    <w:basedOn w:val="DefaultParagraphFont"/>
    <w:link w:val="Subtitle"/>
    <w:uiPriority w:val="11"/>
    <w:rsid w:val="00456CA0"/>
    <w:rPr>
      <w:rFonts w:ascii="Times New Roman" w:hAnsi="Times New Roman" w:cs="Times New Roman"/>
      <w:b/>
      <w:sz w:val="36"/>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semiHidden/>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 w:type="character" w:styleId="SubtleEmphasis">
    <w:name w:val="Subtle Emphasis"/>
    <w:aliases w:val="Level 2"/>
    <w:uiPriority w:val="19"/>
    <w:qFormat/>
    <w:rsid w:val="00FF2732"/>
    <w:rPr>
      <w:rFonts w:ascii="Times New Roman" w:hAnsi="Times New Roman" w:cs="Times New Roman"/>
      <w:b/>
      <w:sz w:val="32"/>
    </w:rPr>
  </w:style>
  <w:style w:type="character" w:styleId="Emphasis">
    <w:name w:val="Emphasis"/>
    <w:aliases w:val="Level 3"/>
    <w:uiPriority w:val="20"/>
    <w:qFormat/>
    <w:rsid w:val="00FF2732"/>
    <w:rPr>
      <w:rFonts w:ascii="Times New Roman" w:hAnsi="Times New Roman" w:cs="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450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3A7D"/>
    <w:rsid w:val="00143A7D"/>
    <w:rsid w:val="009704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43A7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C8611D-A47C-4F8E-B741-CD71E476D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0</TotalTime>
  <Pages>21</Pages>
  <Words>19627</Words>
  <Characters>109716</Characters>
  <Application>Microsoft Office Word</Application>
  <DocSecurity>0</DocSecurity>
  <Lines>1891</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8</cp:revision>
  <dcterms:created xsi:type="dcterms:W3CDTF">2020-08-04T17:08:00Z</dcterms:created>
  <dcterms:modified xsi:type="dcterms:W3CDTF">2020-08-06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